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null)" ContentType="image/x-em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577344" behindDoc="0" locked="0" layoutInCell="1" allowOverlap="1" wp14:anchorId="4C0B7734" wp14:editId="3D52F41B">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7B58A2" id="Straight Connector 1" o:spid="_x0000_s1026" style="position:absolute;z-index:251577344;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575296" behindDoc="0" locked="0" layoutInCell="1" allowOverlap="1" wp14:anchorId="0CF38B5E" wp14:editId="326B97BC">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71A4EA" id="Straight Connector 2" o:spid="_x0000_s1026" style="position:absolute;z-index:251575296;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r w:rsidR="00C52F68" w14:paraId="6780DD2F" w14:textId="77777777" w:rsidTr="00690EA8">
        <w:tc>
          <w:tcPr>
            <w:tcW w:w="2551" w:type="dxa"/>
          </w:tcPr>
          <w:p w14:paraId="53F1B882" w14:textId="310DEADE" w:rsidR="00C52F68" w:rsidRDefault="00C52F68" w:rsidP="001551FD">
            <w:pPr>
              <w:pStyle w:val="Abstract"/>
              <w:spacing w:line="360" w:lineRule="auto"/>
            </w:pPr>
            <w:r>
              <w:lastRenderedPageBreak/>
              <w:t>GO</w:t>
            </w:r>
          </w:p>
        </w:tc>
        <w:tc>
          <w:tcPr>
            <w:tcW w:w="5103" w:type="dxa"/>
          </w:tcPr>
          <w:p w14:paraId="7B402964" w14:textId="30B05C9E" w:rsidR="00C52F68" w:rsidRPr="000D0AF4" w:rsidRDefault="00C52F68" w:rsidP="001551FD">
            <w:pPr>
              <w:pStyle w:val="Abstract"/>
              <w:spacing w:line="360" w:lineRule="auto"/>
              <w:rPr>
                <w:b w:val="0"/>
                <w:bCs/>
              </w:rPr>
            </w:pPr>
            <w:r>
              <w:rPr>
                <w:b w:val="0"/>
                <w:bCs/>
              </w:rPr>
              <w:t>Gene ontology</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bookmarkStart w:id="22" w:name="_GoBack"/>
      <w:bookmarkEnd w:id="22"/>
      <w:r>
        <w:lastRenderedPageBreak/>
        <w:t>Introduction</w:t>
      </w:r>
      <w:bookmarkEnd w:id="20"/>
      <w:bookmarkEnd w:id="21"/>
    </w:p>
    <w:p w14:paraId="5A20BF74" w14:textId="0086A35B" w:rsidR="00E2028D" w:rsidRDefault="004E7D3B" w:rsidP="00946B56">
      <w:pPr>
        <w:pStyle w:val="Heading2"/>
      </w:pPr>
      <w:bookmarkStart w:id="23" w:name="_Toc528762438"/>
      <w:bookmarkStart w:id="24" w:name="_Toc523657773"/>
      <w:r>
        <w:t>Acinetobacter</w:t>
      </w:r>
      <w:bookmarkStart w:id="25" w:name="_Toc528762439"/>
      <w:bookmarkEnd w:id="23"/>
      <w:r w:rsidR="00946B56">
        <w:t xml:space="preserve"> &amp; </w:t>
      </w:r>
      <w:r w:rsidR="00E2028D">
        <w:t>Acinetobacter baumannii</w:t>
      </w:r>
      <w:bookmarkEnd w:id="24"/>
      <w:bookmarkEnd w:id="25"/>
    </w:p>
    <w:p w14:paraId="7E515E3C" w14:textId="1E9B7CB5" w:rsidR="005930DE" w:rsidRDefault="005930DE" w:rsidP="004A5D6C">
      <w:r>
        <w:t xml:space="preserve">Acinetobacter is genus of most aquatic and solid </w:t>
      </w:r>
    </w:p>
    <w:p w14:paraId="48359A1F" w14:textId="4E0F7625" w:rsidR="004A5D6C" w:rsidRDefault="005930DE" w:rsidP="005930DE">
      <w:proofErr w:type="spellStart"/>
      <w:r>
        <w:t>A.</w:t>
      </w:r>
      <w:r w:rsidR="004A5D6C">
        <w:t>b</w:t>
      </w:r>
      <w:proofErr w:type="spellEnd"/>
      <w:r w:rsidR="004A5D6C">
        <w:t xml:space="preserve"> is a gram-negative opportunistic human pathogen (bacteria) </w:t>
      </w:r>
      <w:r>
        <w:t>that has become a g</w:t>
      </w:r>
      <w:r w:rsidR="004A5D6C">
        <w:t xml:space="preserve">lobal threat </w:t>
      </w:r>
      <w:r>
        <w:t xml:space="preserve">to healthcare institutions worldwide. Isolated from hospital </w:t>
      </w:r>
      <w:proofErr w:type="spellStart"/>
      <w:r>
        <w:t>enviorment</w:t>
      </w:r>
      <w:proofErr w:type="spellEnd"/>
      <w:r>
        <w:t xml:space="preserve"> and hospitalized patient</w:t>
      </w:r>
    </w:p>
    <w:p w14:paraId="423450FE" w14:textId="310FEA68" w:rsidR="005930DE" w:rsidRDefault="005930DE" w:rsidP="005930DE">
      <w:r>
        <w:t xml:space="preserve">The success of </w:t>
      </w:r>
      <w:proofErr w:type="spellStart"/>
      <w:r>
        <w:t>a.b</w:t>
      </w:r>
      <w:proofErr w:type="spellEnd"/>
      <w:r>
        <w:t xml:space="preserve"> in the hospital </w:t>
      </w:r>
      <w:proofErr w:type="spellStart"/>
      <w:r>
        <w:t>env</w:t>
      </w:r>
      <w:proofErr w:type="spellEnd"/>
      <w:r>
        <w:t xml:space="preserve"> is based on its outstanding potential to adopt to very different and </w:t>
      </w:r>
      <w:proofErr w:type="spellStart"/>
      <w:r>
        <w:t>extereme</w:t>
      </w:r>
      <w:proofErr w:type="spellEnd"/>
      <w:r>
        <w:t xml:space="preserve"> </w:t>
      </w:r>
      <w:proofErr w:type="spellStart"/>
      <w:r>
        <w:t>env</w:t>
      </w:r>
      <w:proofErr w:type="spellEnd"/>
      <w:r>
        <w:t xml:space="preserve"> and to persist the host.</w:t>
      </w:r>
    </w:p>
    <w:p w14:paraId="4AA06FE6" w14:textId="339C8F56" w:rsidR="005930DE" w:rsidRDefault="005930DE" w:rsidP="005930DE">
      <w:r>
        <w:t xml:space="preserve">Major treat is antibiotic </w:t>
      </w:r>
      <w:proofErr w:type="spellStart"/>
      <w:r>
        <w:t>resistence</w:t>
      </w:r>
      <w:proofErr w:type="spellEnd"/>
    </w:p>
    <w:p w14:paraId="18339E8D" w14:textId="5ED97DAB" w:rsidR="005930DE" w:rsidRDefault="005930DE" w:rsidP="005930DE">
      <w:r>
        <w:t xml:space="preserve">The healthcare </w:t>
      </w:r>
      <w:proofErr w:type="spellStart"/>
      <w:r>
        <w:t>enviorment</w:t>
      </w:r>
      <w:proofErr w:type="spellEnd"/>
      <w:r>
        <w:t xml:space="preserve"> is increasing exponentially</w:t>
      </w:r>
    </w:p>
    <w:p w14:paraId="58B6FD55" w14:textId="236FD839" w:rsidR="005930DE" w:rsidRDefault="005930DE" w:rsidP="005930DE">
      <w:r>
        <w:t xml:space="preserve">Our </w:t>
      </w:r>
      <w:proofErr w:type="spellStart"/>
      <w:r>
        <w:t>undrasting</w:t>
      </w:r>
      <w:proofErr w:type="spellEnd"/>
      <w:r>
        <w:t xml:space="preserve"> of pathobiology, the </w:t>
      </w:r>
      <w:proofErr w:type="spellStart"/>
      <w:r>
        <w:t>edeveoplment</w:t>
      </w:r>
      <w:proofErr w:type="spellEnd"/>
      <w:r>
        <w:t xml:space="preserve"> of antibacterial targets and therapeutics is lagging behind.</w:t>
      </w:r>
    </w:p>
    <w:p w14:paraId="14C6D462" w14:textId="5DCE1A41" w:rsidR="005930DE" w:rsidRDefault="005930DE" w:rsidP="005930DE">
      <w:r>
        <w:t xml:space="preserve">The world health </w:t>
      </w:r>
      <w:proofErr w:type="spellStart"/>
      <w:r>
        <w:t>orgsnization</w:t>
      </w:r>
      <w:proofErr w:type="spellEnd"/>
      <w:r>
        <w:t xml:space="preserve">  has placed carbapenem-resistant Acinetobacter on position one in </w:t>
      </w:r>
      <w:proofErr w:type="spellStart"/>
      <w:r>
        <w:t>feb</w:t>
      </w:r>
      <w:proofErr w:type="spellEnd"/>
      <w:r>
        <w:t xml:space="preserve"> 2017 to prioritize research and development efforts for new antimicrobial treatments.</w:t>
      </w:r>
    </w:p>
    <w:p w14:paraId="46D21837" w14:textId="204B0CC8" w:rsidR="00D43485" w:rsidRDefault="00D43485" w:rsidP="005930DE">
      <w:r>
        <w:t>It becoming a focus attention worldwide</w:t>
      </w:r>
    </w:p>
    <w:p w14:paraId="7A362653" w14:textId="117F2EAF" w:rsidR="00D43485" w:rsidRDefault="00D43485" w:rsidP="005930DE">
      <w:r>
        <w:t>Ability to develop multidrug resistance rapidly</w:t>
      </w:r>
    </w:p>
    <w:p w14:paraId="572EAEF6" w14:textId="77777777" w:rsidR="00D43485" w:rsidRDefault="00D43485" w:rsidP="005930DE"/>
    <w:p w14:paraId="36C3FFB8" w14:textId="77777777" w:rsidR="005930DE" w:rsidRPr="004A5D6C" w:rsidRDefault="005930DE" w:rsidP="005930DE">
      <w:pPr>
        <w:ind w:left="360"/>
      </w:pPr>
    </w:p>
    <w:p w14:paraId="46DB4B83" w14:textId="449DFA23" w:rsidR="00E2028D" w:rsidRDefault="00E2028D" w:rsidP="00E2028D">
      <w:pPr>
        <w:pStyle w:val="Heading2"/>
      </w:pPr>
      <w:bookmarkStart w:id="26" w:name="_Toc523657774"/>
      <w:bookmarkStart w:id="27" w:name="_Toc528762440"/>
      <w:r>
        <w:t>Phylogenetic tree</w:t>
      </w:r>
      <w:bookmarkEnd w:id="26"/>
      <w:bookmarkEnd w:id="27"/>
    </w:p>
    <w:p w14:paraId="65B9E068" w14:textId="220E987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4FC0558" w14:textId="09131EE1" w:rsidR="00D517E7" w:rsidRDefault="00946B56" w:rsidP="004E7D3B">
      <w:r>
        <w:t>It is evolutionary history-based method and identify genes whose evolutionary history significantly differs from the host species.</w:t>
      </w:r>
    </w:p>
    <w:p w14:paraId="29DA0480" w14:textId="165F76D5" w:rsidR="004E7D3B" w:rsidRDefault="00AA3586" w:rsidP="00AA3586">
      <w:r>
        <w:lastRenderedPageBreak/>
        <w:t xml:space="preserve"> </w:t>
      </w:r>
    </w:p>
    <w:p w14:paraId="7B91F7BD" w14:textId="77777777" w:rsidR="004E7D3B" w:rsidRPr="004E7D3B" w:rsidRDefault="004E7D3B" w:rsidP="004E7D3B"/>
    <w:p w14:paraId="25AE8240" w14:textId="02459C69" w:rsidR="00E2028D" w:rsidRDefault="00E2028D" w:rsidP="00E2028D">
      <w:pPr>
        <w:pStyle w:val="Heading2"/>
      </w:pPr>
      <w:bookmarkStart w:id="28" w:name="_Toc523657775"/>
      <w:bookmarkStart w:id="29" w:name="_Toc528762441"/>
      <w:r>
        <w:t>Species tree &amp; gene tree</w:t>
      </w:r>
      <w:bookmarkEnd w:id="28"/>
      <w:bookmarkEnd w:id="29"/>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40240DF1" w:rsidR="00EB77C6" w:rsidRPr="00EB77C6" w:rsidRDefault="004A5D6C" w:rsidP="00EB77C6">
      <w:r>
        <w:t>Represent the evolutionary of the genes and species</w:t>
      </w:r>
    </w:p>
    <w:p w14:paraId="44EED02C" w14:textId="09BECCC4" w:rsidR="00E2028D" w:rsidRDefault="00E2028D" w:rsidP="00E2028D">
      <w:pPr>
        <w:pStyle w:val="Heading2"/>
      </w:pPr>
      <w:bookmarkStart w:id="30" w:name="_Toc523657776"/>
      <w:bookmarkStart w:id="31" w:name="_Toc528762442"/>
      <w:r>
        <w:t>Homologs, Orthologs &amp; Paralogs</w:t>
      </w:r>
      <w:bookmarkEnd w:id="30"/>
      <w:bookmarkEnd w:id="31"/>
    </w:p>
    <w:p w14:paraId="77C23A37" w14:textId="667E3386" w:rsidR="00D43485" w:rsidRDefault="00D43485" w:rsidP="00D43485">
      <w:r>
        <w:t>HOM: existence of CA between the genes in diff species</w:t>
      </w:r>
    </w:p>
    <w:p w14:paraId="128B834F" w14:textId="5CFBD048" w:rsidR="00D43485" w:rsidRDefault="00D43485" w:rsidP="00D43485">
      <w:r>
        <w:t>Ortho: genes in diff species that evolved from CA by speciation</w:t>
      </w:r>
    </w:p>
    <w:p w14:paraId="43723F3C" w14:textId="1814DDA2" w:rsidR="00D43485" w:rsidRPr="00D43485" w:rsidRDefault="00D43485" w:rsidP="00D43485">
      <w:r>
        <w:t>Paralogs: genes in diff species that evolved from CA by duplication</w:t>
      </w:r>
    </w:p>
    <w:p w14:paraId="46633CD4" w14:textId="7387492B" w:rsidR="00E2028D" w:rsidRDefault="00E2028D" w:rsidP="00E2028D">
      <w:pPr>
        <w:pStyle w:val="Heading2"/>
      </w:pPr>
      <w:bookmarkStart w:id="32" w:name="_Toc523657777"/>
      <w:bookmarkStart w:id="33" w:name="_Toc528762443"/>
      <w:r>
        <w:t>Horizontal gene Transfer</w:t>
      </w:r>
      <w:bookmarkEnd w:id="32"/>
      <w:bookmarkEnd w:id="33"/>
    </w:p>
    <w:p w14:paraId="280EF51A" w14:textId="3ADA251A" w:rsidR="00D43485" w:rsidRPr="00D43485" w:rsidRDefault="00D43485" w:rsidP="00D43485">
      <w:proofErr w:type="spellStart"/>
      <w:r>
        <w:t>Primarary</w:t>
      </w:r>
      <w:proofErr w:type="spellEnd"/>
      <w:r>
        <w:t xml:space="preserve"> reason for bacteria resistance</w:t>
      </w:r>
    </w:p>
    <w:p w14:paraId="617B1C33" w14:textId="77777777" w:rsidR="00946B56" w:rsidRDefault="00946B56" w:rsidP="00946B56">
      <w:r>
        <w:t xml:space="preserve">To infer HGT-events, most temporary methods are based on analysis of genomic </w:t>
      </w:r>
      <w:proofErr w:type="spellStart"/>
      <w:r>
        <w:t>seq</w:t>
      </w:r>
      <w:proofErr w:type="spellEnd"/>
      <w:r>
        <w:t xml:space="preserve"> data : </w:t>
      </w:r>
    </w:p>
    <w:p w14:paraId="513BDFCA" w14:textId="4C4A5160" w:rsidR="00946B56" w:rsidRDefault="00946B56" w:rsidP="00946B56">
      <w:r>
        <w:t xml:space="preserve">Parametric: genomic signature, search for section of genome that significantly different from genomic average </w:t>
      </w:r>
    </w:p>
    <w:p w14:paraId="7E66D7DD" w14:textId="71F1A236" w:rsidR="00946B56" w:rsidRDefault="00946B56" w:rsidP="00946B56">
      <w:r>
        <w:t xml:space="preserve">phylogenetic (explicit, implicit: examine the evolutionary history of gene involved and identify conflicting phylogenies), or detect </w:t>
      </w:r>
      <w:proofErr w:type="spellStart"/>
      <w:r>
        <w:t>inconsistancies</w:t>
      </w:r>
      <w:proofErr w:type="spellEnd"/>
      <w:r>
        <w:t xml:space="preserve"> in gene and species evolutionary history</w:t>
      </w:r>
    </w:p>
    <w:p w14:paraId="5DE8E2E8" w14:textId="3AF79516" w:rsidR="00946B56" w:rsidRDefault="00946B56" w:rsidP="00946B56">
      <w:proofErr w:type="spellStart"/>
      <w:r>
        <w:t>explicity</w:t>
      </w:r>
      <w:proofErr w:type="spellEnd"/>
      <w:r>
        <w:t>: by reconstructing the gene tree and reconciling it with reference species tree (agreement between gene and species tree)</w:t>
      </w:r>
    </w:p>
    <w:p w14:paraId="1A7CBCA4" w14:textId="4F9207DF" w:rsidR="00946B56" w:rsidRDefault="00946B56" w:rsidP="00946B56">
      <w:proofErr w:type="spellStart"/>
      <w:r>
        <w:t>implicity</w:t>
      </w:r>
      <w:proofErr w:type="spellEnd"/>
      <w:r>
        <w:t>: by examining aspects that correlate with evolutionary history of genes in question. (compare evolutionary distances or sequence similarity)</w:t>
      </w:r>
    </w:p>
    <w:p w14:paraId="2F20ABA2" w14:textId="77777777" w:rsidR="00946B56" w:rsidRPr="00946B56" w:rsidRDefault="00946B56" w:rsidP="00946B56"/>
    <w:p w14:paraId="71DD8C26" w14:textId="2D3738E1" w:rsidR="00E2028D" w:rsidRDefault="00E2028D" w:rsidP="00E2028D">
      <w:pPr>
        <w:pStyle w:val="Heading3"/>
      </w:pPr>
      <w:bookmarkStart w:id="34" w:name="_Toc523657778"/>
      <w:bookmarkStart w:id="35" w:name="_Toc528762444"/>
      <w:r>
        <w:lastRenderedPageBreak/>
        <w:t>Conjugation</w:t>
      </w:r>
      <w:bookmarkEnd w:id="34"/>
      <w:bookmarkEnd w:id="35"/>
    </w:p>
    <w:p w14:paraId="3A8DE010" w14:textId="731BCFD2" w:rsidR="00E2028D" w:rsidRDefault="00E2028D" w:rsidP="00E2028D">
      <w:pPr>
        <w:pStyle w:val="Heading3"/>
      </w:pPr>
      <w:bookmarkStart w:id="36" w:name="_Toc523657779"/>
      <w:bookmarkStart w:id="37" w:name="_Toc528762445"/>
      <w:r>
        <w:t>Transduction</w:t>
      </w:r>
      <w:bookmarkEnd w:id="36"/>
      <w:bookmarkEnd w:id="37"/>
    </w:p>
    <w:p w14:paraId="0C99D0C3" w14:textId="6B6521FA" w:rsidR="00E2028D" w:rsidRDefault="00E2028D" w:rsidP="00E2028D">
      <w:pPr>
        <w:pStyle w:val="Heading3"/>
      </w:pPr>
      <w:bookmarkStart w:id="38" w:name="_Toc523657780"/>
      <w:bookmarkStart w:id="39" w:name="_Toc528762446"/>
      <w:r>
        <w:t>Transformation</w:t>
      </w:r>
      <w:bookmarkEnd w:id="38"/>
      <w:bookmarkEnd w:id="39"/>
    </w:p>
    <w:p w14:paraId="21D564F7" w14:textId="34FB06D5" w:rsidR="00FF2AE1" w:rsidRDefault="00FF2AE1" w:rsidP="00FF2AE1">
      <w:pPr>
        <w:pStyle w:val="Heading2"/>
      </w:pPr>
      <w:r>
        <w:t>Competence machinery</w:t>
      </w:r>
    </w:p>
    <w:p w14:paraId="1D41EFB3" w14:textId="68457786" w:rsidR="00D43485" w:rsidRDefault="00D43485" w:rsidP="00D43485">
      <w:r>
        <w:t>Investigate the presence of competence machinery to study the effect of competence on the evolution of bacterial genome in general.</w:t>
      </w:r>
    </w:p>
    <w:p w14:paraId="4C073475" w14:textId="0C669634" w:rsidR="00D43485" w:rsidRPr="00D43485" w:rsidRDefault="00D43485" w:rsidP="00D43485">
      <w:r>
        <w:t>Need to phylogenetic profiling of entire genus</w:t>
      </w:r>
    </w:p>
    <w:p w14:paraId="3B509D83" w14:textId="3EE493D8" w:rsidR="00FF2AE1" w:rsidRDefault="004A5D6C" w:rsidP="004A5D6C">
      <w:pPr>
        <w:pStyle w:val="Heading2"/>
      </w:pPr>
      <w:r>
        <w:t>Role &amp; contamination &amp; extracellular</w:t>
      </w:r>
    </w:p>
    <w:p w14:paraId="6208A3F4" w14:textId="77777777" w:rsidR="004A5D6C" w:rsidRPr="00FF2AE1" w:rsidRDefault="004A5D6C" w:rsidP="00FF2AE1"/>
    <w:p w14:paraId="42A18B91" w14:textId="00D52C4B" w:rsidR="00140985" w:rsidRDefault="00E2028D" w:rsidP="00E2028D">
      <w:pPr>
        <w:pStyle w:val="Heading2"/>
      </w:pPr>
      <w:bookmarkStart w:id="40" w:name="_Toc523657781"/>
      <w:bookmarkStart w:id="41" w:name="_Toc528762447"/>
      <w:r>
        <w:t>Objective</w:t>
      </w:r>
      <w:bookmarkEnd w:id="40"/>
      <w:bookmarkEnd w:id="41"/>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2" w:name="_Toc523657782"/>
      <w:bookmarkStart w:id="43" w:name="_Toc528762448"/>
      <w:r>
        <w:lastRenderedPageBreak/>
        <w:t>Material</w:t>
      </w:r>
      <w:r w:rsidR="007C760C">
        <w:t>s</w:t>
      </w:r>
      <w:r>
        <w:t xml:space="preserve"> and Methods</w:t>
      </w:r>
      <w:bookmarkEnd w:id="42"/>
      <w:bookmarkEnd w:id="43"/>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4" w:name="_Toc523657783"/>
      <w:bookmarkStart w:id="45" w:name="_Toc528762449"/>
      <w:bookmarkStart w:id="46" w:name="_Ref530985902"/>
      <w:bookmarkStart w:id="47" w:name="_Ref530985910"/>
      <w:r>
        <w:t>Databas</w:t>
      </w:r>
      <w:bookmarkEnd w:id="44"/>
      <w:r w:rsidR="003B67FC">
        <w:t>e</w:t>
      </w:r>
      <w:r w:rsidR="005E1E37">
        <w:t>s</w:t>
      </w:r>
      <w:bookmarkEnd w:id="45"/>
      <w:bookmarkEnd w:id="46"/>
      <w:bookmarkEnd w:id="47"/>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57B1E37B" w:rsidR="00CB6F3B" w:rsidRDefault="00CB6F3B" w:rsidP="00CB6F3B">
      <w:pPr>
        <w:pStyle w:val="Caption"/>
        <w:keepNext/>
        <w:spacing w:after="120"/>
      </w:pPr>
      <w:bookmarkStart w:id="48" w:name="_Ref526930756"/>
      <w:bookmarkStart w:id="49"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FA3A2E">
        <w:rPr>
          <w:b/>
          <w:bCs/>
          <w:noProof/>
        </w:rPr>
        <w:t>1</w:t>
      </w:r>
      <w:r w:rsidRPr="001322CF">
        <w:rPr>
          <w:b/>
          <w:bCs/>
        </w:rPr>
        <w:fldChar w:fldCharType="end"/>
      </w:r>
      <w:bookmarkEnd w:id="48"/>
      <w:r>
        <w:t>: 15 Acineto</w:t>
      </w:r>
      <w:r w:rsidR="005E1E37">
        <w:t>bacter species/strains which were</w:t>
      </w:r>
      <w:r>
        <w:t xml:space="preserve"> applied as our first test set</w:t>
      </w:r>
      <w:bookmarkEnd w:id="49"/>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50" w:name="_Toc523657784"/>
      <w:bookmarkStart w:id="51" w:name="_Toc528762450"/>
      <w:r>
        <w:t>Phylogenetic tree</w:t>
      </w:r>
      <w:bookmarkStart w:id="52" w:name="_Toc523657785"/>
      <w:bookmarkEnd w:id="50"/>
      <w:r w:rsidR="007C760C">
        <w:t>s</w:t>
      </w:r>
      <w:bookmarkEnd w:id="51"/>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3" w:name="_Toc528762451"/>
      <w:r>
        <w:t>Species tree</w:t>
      </w:r>
      <w:bookmarkEnd w:id="52"/>
      <w:r w:rsidR="005B563F">
        <w:t xml:space="preserve"> &amp; gene trees</w:t>
      </w:r>
      <w:bookmarkEnd w:id="53"/>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4" w:name="_Ref526244434"/>
      <w:bookmarkStart w:id="55" w:name="_Toc528762452"/>
      <w:r>
        <w:t>Tree test</w:t>
      </w:r>
      <w:bookmarkEnd w:id="54"/>
      <w:bookmarkEnd w:id="55"/>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6" w:name="_Toc528762453"/>
      <w:r>
        <w:t>Phylogenetic</w:t>
      </w:r>
      <w:r w:rsidR="005A2228">
        <w:t xml:space="preserve"> </w:t>
      </w:r>
      <w:r w:rsidR="007D29D6">
        <w:t>network</w:t>
      </w:r>
      <w:bookmarkEnd w:id="56"/>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7" w:name="_Toc528762454"/>
      <w:r>
        <w:t>Robinson-</w:t>
      </w:r>
      <w:proofErr w:type="spellStart"/>
      <w:r>
        <w:t>Foulds</w:t>
      </w:r>
      <w:proofErr w:type="spellEnd"/>
      <w:r>
        <w:t xml:space="preserve"> distance</w:t>
      </w:r>
      <w:bookmarkEnd w:id="57"/>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8" w:name="_Toc523657787"/>
      <w:bookmarkStart w:id="59" w:name="_Toc528762455"/>
      <w:r>
        <w:t>MEGAN</w:t>
      </w:r>
      <w:bookmarkEnd w:id="58"/>
      <w:bookmarkEnd w:id="59"/>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60" w:name="_Toc523657788"/>
      <w:bookmarkStart w:id="61" w:name="_Ref525806979"/>
      <w:bookmarkStart w:id="62" w:name="_Ref526420873"/>
      <w:bookmarkStart w:id="63" w:name="_Ref526420885"/>
      <w:bookmarkStart w:id="64" w:name="_Toc528762456"/>
      <w:bookmarkStart w:id="65" w:name="_Ref530145886"/>
      <w:bookmarkStart w:id="66" w:name="_Ref530151080"/>
      <w:r>
        <w:t>HGTector</w:t>
      </w:r>
      <w:bookmarkEnd w:id="60"/>
      <w:bookmarkEnd w:id="61"/>
      <w:bookmarkEnd w:id="62"/>
      <w:bookmarkEnd w:id="63"/>
      <w:bookmarkEnd w:id="64"/>
      <w:bookmarkEnd w:id="65"/>
      <w:bookmarkEnd w:id="66"/>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684864" behindDoc="0" locked="0" layoutInCell="1" allowOverlap="1" wp14:anchorId="55D15D10" wp14:editId="64A8DEA9">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4665865A" w:rsidR="00D43485" w:rsidRPr="00021AF9" w:rsidRDefault="00D43485" w:rsidP="006512E7">
                              <w:pPr>
                                <w:pStyle w:val="Caption"/>
                              </w:pPr>
                              <w:bookmarkStart w:id="67" w:name="_Toc526264911"/>
                              <w:bookmarkStart w:id="68" w:name="_Toc526264941"/>
                              <w:bookmarkStart w:id="69" w:name="_Toc526265365"/>
                              <w:bookmarkStart w:id="70" w:name="_Toc526265775"/>
                              <w:bookmarkStart w:id="71" w:name="_Toc526416176"/>
                              <w:bookmarkStart w:id="72" w:name="_Ref526783889"/>
                              <w:bookmarkStart w:id="73" w:name="_Toc527964390"/>
                              <w:bookmarkStart w:id="74" w:name="_Ref526252226"/>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4"/>
                              <w:r w:rsidRPr="00716E42">
                                <w:rPr>
                                  <w:b/>
                                  <w:bCs/>
                                </w:rPr>
                                <w:t>:</w:t>
                              </w:r>
                              <w:r>
                                <w:t xml:space="preserve"> The figure displays the HGTector workflow. Later, the result of HGTector can be visualized by </w:t>
                              </w:r>
                              <w:proofErr w:type="spellStart"/>
                              <w:r>
                                <w:t>GView</w:t>
                              </w:r>
                              <w:proofErr w:type="spellEnd"/>
                              <w:r>
                                <w:t>.</w:t>
                              </w:r>
                              <w:bookmarkEnd w:id="67"/>
                              <w:bookmarkEnd w:id="68"/>
                              <w:bookmarkEnd w:id="69"/>
                              <w:bookmarkEnd w:id="70"/>
                              <w:bookmarkEnd w:id="71"/>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684864;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4665865A" w:rsidR="00D43485" w:rsidRPr="00021AF9" w:rsidRDefault="00D43485" w:rsidP="006512E7">
                        <w:pPr>
                          <w:pStyle w:val="Caption"/>
                        </w:pPr>
                        <w:bookmarkStart w:id="75" w:name="_Toc526264911"/>
                        <w:bookmarkStart w:id="76" w:name="_Toc526264941"/>
                        <w:bookmarkStart w:id="77" w:name="_Toc526265365"/>
                        <w:bookmarkStart w:id="78" w:name="_Toc526265775"/>
                        <w:bookmarkStart w:id="79" w:name="_Toc526416176"/>
                        <w:bookmarkStart w:id="80" w:name="_Ref526783889"/>
                        <w:bookmarkStart w:id="81" w:name="_Toc527964390"/>
                        <w:bookmarkStart w:id="82" w:name="_Ref526252226"/>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82"/>
                        <w:r w:rsidRPr="00716E42">
                          <w:rPr>
                            <w:b/>
                            <w:bCs/>
                          </w:rPr>
                          <w:t>:</w:t>
                        </w:r>
                        <w:r>
                          <w:t xml:space="preserve"> The figure displays the HGTector workflow. Later, the result of HGTector can be visualized by </w:t>
                        </w:r>
                        <w:proofErr w:type="spellStart"/>
                        <w:r>
                          <w:t>GView</w:t>
                        </w:r>
                        <w:proofErr w:type="spellEnd"/>
                        <w:r>
                          <w:t>.</w:t>
                        </w:r>
                        <w:bookmarkEnd w:id="75"/>
                        <w:bookmarkEnd w:id="76"/>
                        <w:bookmarkEnd w:id="77"/>
                        <w:bookmarkEnd w:id="78"/>
                        <w:bookmarkEnd w:id="79"/>
                        <w:bookmarkEnd w:id="80"/>
                        <w:bookmarkEnd w:id="81"/>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3" w:name="_Toc523657789"/>
      <w:bookmarkStart w:id="84" w:name="_Ref526420934"/>
      <w:bookmarkStart w:id="85" w:name="_Toc528762457"/>
      <w:r>
        <w:lastRenderedPageBreak/>
        <w:t xml:space="preserve">IGV and </w:t>
      </w:r>
      <w:proofErr w:type="spellStart"/>
      <w:r w:rsidR="00426C2E">
        <w:t>GV</w:t>
      </w:r>
      <w:r w:rsidR="00631C6C">
        <w:t>iew</w:t>
      </w:r>
      <w:bookmarkEnd w:id="83"/>
      <w:bookmarkEnd w:id="84"/>
      <w:bookmarkEnd w:id="85"/>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6" w:name="_Ref528593361"/>
      <w:bookmarkStart w:id="87" w:name="_Toc528762458"/>
      <w:r>
        <w:t>HaMStR &amp; FACT</w:t>
      </w:r>
      <w:bookmarkEnd w:id="86"/>
      <w:bookmarkEnd w:id="87"/>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02272" behindDoc="0" locked="0" layoutInCell="1" allowOverlap="1" wp14:anchorId="52721F7E" wp14:editId="3D72F1A8">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8A48C73" w:rsidR="00D43485" w:rsidRPr="005E28CC" w:rsidRDefault="00D43485" w:rsidP="002C7A86">
                              <w:pPr>
                                <w:pStyle w:val="Caption"/>
                              </w:pPr>
                              <w:bookmarkStart w:id="88" w:name="_Toc526416177"/>
                              <w:bookmarkStart w:id="89" w:name="_Toc527964391"/>
                              <w:bookmarkStart w:id="90" w:name="_Ref526415023"/>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90"/>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02272"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8A48C73" w:rsidR="00D43485" w:rsidRPr="005E28CC" w:rsidRDefault="00D43485" w:rsidP="002C7A86">
                        <w:pPr>
                          <w:pStyle w:val="Caption"/>
                        </w:pPr>
                        <w:bookmarkStart w:id="91" w:name="_Toc526416177"/>
                        <w:bookmarkStart w:id="92" w:name="_Toc527964391"/>
                        <w:bookmarkStart w:id="93" w:name="_Ref526415023"/>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93"/>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91"/>
                        <w:bookmarkEnd w:id="92"/>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4" w:name="_Toc523657794"/>
      <w:bookmarkStart w:id="95" w:name="_Ref526427359"/>
      <w:r w:rsidR="002C7A86">
        <w:t xml:space="preserve"> </w:t>
      </w:r>
    </w:p>
    <w:p w14:paraId="609F039B" w14:textId="0EED5432" w:rsidR="009E30CA" w:rsidRPr="002C7A86" w:rsidRDefault="004D4571" w:rsidP="002C7A86">
      <w:pPr>
        <w:pStyle w:val="Heading2"/>
      </w:pPr>
      <w:bookmarkStart w:id="96" w:name="_Toc528762459"/>
      <w:bookmarkStart w:id="97" w:name="_Ref530493291"/>
      <w:r w:rsidRPr="002C7A86">
        <w:t>PhyloP</w:t>
      </w:r>
      <w:r w:rsidR="009E30CA" w:rsidRPr="002C7A86">
        <w:t>rofile</w:t>
      </w:r>
      <w:bookmarkEnd w:id="94"/>
      <w:bookmarkEnd w:id="95"/>
      <w:bookmarkEnd w:id="96"/>
      <w:bookmarkEnd w:id="97"/>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19680" behindDoc="0" locked="0" layoutInCell="1" allowOverlap="1" wp14:anchorId="0E98190E" wp14:editId="7DAD81F5">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2A602B19" w:rsidR="00544C84" w:rsidRDefault="0016488B" w:rsidP="00544C84">
      <w:pPr>
        <w:pStyle w:val="Caption"/>
      </w:pPr>
      <w:bookmarkStart w:id="98"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005F6E">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8"/>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9" w:name="_Toc528762460"/>
      <w:bookmarkStart w:id="100" w:name="_Ref530128160"/>
      <w:r>
        <w:lastRenderedPageBreak/>
        <w:t>Spatial proximity of HGT candidates</w:t>
      </w:r>
      <w:bookmarkEnd w:id="99"/>
      <w:bookmarkEnd w:id="100"/>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25824" behindDoc="0" locked="0" layoutInCell="1" allowOverlap="1" wp14:anchorId="66F14659" wp14:editId="045FA299">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2331A3D2" w:rsidR="00D43485" w:rsidRPr="003A0DB8" w:rsidRDefault="00D43485" w:rsidP="00097F05">
                              <w:pPr>
                                <w:pStyle w:val="Caption"/>
                              </w:pPr>
                              <w:bookmarkStart w:id="101" w:name="_Toc526264945"/>
                              <w:bookmarkStart w:id="102" w:name="_Toc526265369"/>
                              <w:bookmarkStart w:id="103" w:name="_Toc526265779"/>
                              <w:bookmarkStart w:id="104" w:name="_Toc526416179"/>
                              <w:bookmarkStart w:id="105" w:name="_Ref526422405"/>
                              <w:bookmarkStart w:id="106" w:name="_Toc527964393"/>
                              <w:bookmarkStart w:id="107" w:name="_Ref526422412"/>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7"/>
                              <w:r>
                                <w:t>: schema of a circular genome in which genes are annotated by 0-1</w:t>
                              </w:r>
                              <w:bookmarkEnd w:id="101"/>
                              <w:bookmarkEnd w:id="102"/>
                              <w:bookmarkEnd w:id="103"/>
                              <w:bookmarkEnd w:id="104"/>
                              <w:bookmarkEnd w:id="105"/>
                              <w:r>
                                <w:t>, presenting whether the gene was vertically(0) or horizontally(1) transferred, respectively.</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25824"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2331A3D2" w:rsidR="00D43485" w:rsidRPr="003A0DB8" w:rsidRDefault="00D43485" w:rsidP="00097F05">
                        <w:pPr>
                          <w:pStyle w:val="Caption"/>
                        </w:pPr>
                        <w:bookmarkStart w:id="108" w:name="_Toc526264945"/>
                        <w:bookmarkStart w:id="109" w:name="_Toc526265369"/>
                        <w:bookmarkStart w:id="110" w:name="_Toc526265779"/>
                        <w:bookmarkStart w:id="111" w:name="_Toc526416179"/>
                        <w:bookmarkStart w:id="112" w:name="_Ref526422405"/>
                        <w:bookmarkStart w:id="113" w:name="_Toc527964393"/>
                        <w:bookmarkStart w:id="114" w:name="_Ref526422412"/>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14"/>
                        <w:r>
                          <w:t>: schema of a circular genome in which genes are annotated by 0-1</w:t>
                        </w:r>
                        <w:bookmarkEnd w:id="108"/>
                        <w:bookmarkEnd w:id="109"/>
                        <w:bookmarkEnd w:id="110"/>
                        <w:bookmarkEnd w:id="111"/>
                        <w:bookmarkEnd w:id="112"/>
                        <w:r>
                          <w:t>, presenting whether the gene was vertically(0) or horizontally(1) transferred, respectively.</w:t>
                        </w:r>
                        <w:bookmarkEnd w:id="113"/>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5" w:name="_Toc523657793"/>
    </w:p>
    <w:p w14:paraId="3D39D330" w14:textId="3092046A" w:rsidR="00631C6C" w:rsidRDefault="00A5654B" w:rsidP="00D417A1">
      <w:pPr>
        <w:pStyle w:val="Heading2"/>
      </w:pPr>
      <w:bookmarkStart w:id="116" w:name="_Toc528762461"/>
      <w:bookmarkStart w:id="117" w:name="_Ref530146241"/>
      <w:r>
        <w:t>A</w:t>
      </w:r>
      <w:r w:rsidR="00E307F9">
        <w:t>ge estimation</w:t>
      </w:r>
      <w:bookmarkEnd w:id="115"/>
      <w:r>
        <w:t xml:space="preserve"> of HGT events</w:t>
      </w:r>
      <w:bookmarkEnd w:id="116"/>
      <w:bookmarkEnd w:id="117"/>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23776" behindDoc="0" locked="0" layoutInCell="1" allowOverlap="1" wp14:anchorId="1F249F25" wp14:editId="63ED6E2B">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126F9E8A" w:rsidR="00D43485" w:rsidRPr="003B2164" w:rsidRDefault="00D43485" w:rsidP="00544C84">
                              <w:pPr>
                                <w:pStyle w:val="Caption"/>
                              </w:pPr>
                              <w:bookmarkStart w:id="118" w:name="_Toc527964394"/>
                              <w:bookmarkStart w:id="119" w:name="_Ref526425000"/>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9"/>
                              <w:r w:rsidRPr="002930AA">
                                <w:rPr>
                                  <w:b/>
                                  <w:bCs/>
                                </w:rPr>
                                <w:t>:</w:t>
                              </w:r>
                              <w:r>
                                <w:t xml:space="preserve"> schema for dating the HGT events</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23776;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126F9E8A" w:rsidR="00D43485" w:rsidRPr="003B2164" w:rsidRDefault="00D43485" w:rsidP="00544C84">
                        <w:pPr>
                          <w:pStyle w:val="Caption"/>
                        </w:pPr>
                        <w:bookmarkStart w:id="120" w:name="_Toc527964394"/>
                        <w:bookmarkStart w:id="121" w:name="_Ref526425000"/>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21"/>
                        <w:r w:rsidRPr="002930AA">
                          <w:rPr>
                            <w:b/>
                            <w:bCs/>
                          </w:rPr>
                          <w:t>:</w:t>
                        </w:r>
                        <w:r>
                          <w:t xml:space="preserve"> schema for dating the HGT events</w:t>
                        </w:r>
                        <w:bookmarkEnd w:id="120"/>
                      </w:p>
                    </w:txbxContent>
                  </v:textbox>
                </v:shape>
                <w10:wrap type="topAndBottom"/>
              </v:group>
            </w:pict>
          </mc:Fallback>
        </mc:AlternateContent>
      </w:r>
    </w:p>
    <w:p w14:paraId="40FBA484" w14:textId="69497FFA" w:rsidR="00631C6C" w:rsidRDefault="00FE1F64" w:rsidP="00544C84">
      <w:pPr>
        <w:pStyle w:val="Heading2"/>
      </w:pPr>
      <w:bookmarkStart w:id="122" w:name="_Toc528762462"/>
      <w:bookmarkStart w:id="123" w:name="_Ref531179842"/>
      <w:r>
        <w:t>Blast2GO</w:t>
      </w:r>
      <w:bookmarkEnd w:id="122"/>
      <w:bookmarkEnd w:id="123"/>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4" w:name="_Toc523657795"/>
      <w:bookmarkStart w:id="125" w:name="_Toc528762463"/>
      <w:r>
        <w:lastRenderedPageBreak/>
        <w:t>Results</w:t>
      </w:r>
      <w:bookmarkEnd w:id="124"/>
      <w:bookmarkEnd w:id="125"/>
    </w:p>
    <w:p w14:paraId="0BA4C88B" w14:textId="7743CFEF" w:rsidR="00E307F9" w:rsidRDefault="00E307F9" w:rsidP="00721DBF">
      <w:pPr>
        <w:pStyle w:val="Heading2"/>
      </w:pPr>
      <w:bookmarkStart w:id="126" w:name="_Toc523657796"/>
      <w:bookmarkStart w:id="127" w:name="_Toc528762464"/>
      <w:r>
        <w:t>Tracing a genomic footprint of natural competenc</w:t>
      </w:r>
      <w:bookmarkEnd w:id="126"/>
      <w:bookmarkEnd w:id="127"/>
      <w:r w:rsidR="00210923">
        <w:t>e</w:t>
      </w:r>
    </w:p>
    <w:p w14:paraId="23D478A0" w14:textId="38E63642" w:rsidR="004F1B12" w:rsidRDefault="009B1107" w:rsidP="004C6D0D">
      <w:r>
        <w:t>We bega</w:t>
      </w:r>
      <w:r w:rsidR="00893CB7">
        <w:t>n our analysis</w:t>
      </w:r>
      <w:r w:rsidR="002E26B0">
        <w:t xml:space="preserve"> with the</w:t>
      </w:r>
      <w:r w:rsidR="003C1165">
        <w:t xml:space="preserve"> question: how evolutionary history changes along </w:t>
      </w:r>
      <w:r w:rsidR="002E26B0">
        <w:t>the bacterial genome.</w:t>
      </w:r>
      <w:r w:rsidR="003C1165">
        <w:t xml:space="preserve"> To address this question</w:t>
      </w:r>
      <w:r w:rsidR="002E26B0">
        <w:t>,</w:t>
      </w:r>
      <w:r w:rsidR="003C1165">
        <w:t xml:space="preserve"> we focused on characterizing the evolutionary footprint that natural competence leaves in </w:t>
      </w:r>
      <w:r w:rsidR="002E26B0">
        <w:t xml:space="preserve">the </w:t>
      </w:r>
      <w:r w:rsidR="003C1165">
        <w:t xml:space="preserve">bacterial genome </w:t>
      </w:r>
      <w:r w:rsidR="00664C09">
        <w:t>as</w:t>
      </w:r>
      <w:r w:rsidR="003C1165">
        <w:t xml:space="preserve"> well as differentiating it from other means of gene acquisition via </w:t>
      </w:r>
      <w:proofErr w:type="spellStart"/>
      <w:r w:rsidR="003C1165">
        <w:t>HGT.In</w:t>
      </w:r>
      <w:proofErr w:type="spellEnd"/>
      <w:r w:rsidR="003C1165">
        <w:t xml:space="preserve"> order to achieve</w:t>
      </w:r>
      <w:r w:rsidR="00664C09">
        <w:t xml:space="preserve"> this</w:t>
      </w:r>
      <w:r w:rsidR="003C1165">
        <w:t xml:space="preserve"> goal, </w:t>
      </w:r>
      <w:r w:rsidR="00664C09">
        <w:t xml:space="preserve">we </w:t>
      </w:r>
      <w:r w:rsidR="002E26B0">
        <w:t>tried different methods to select</w:t>
      </w:r>
      <w:r w:rsidR="00664C09">
        <w:t xml:space="preserve"> the appropriate</w:t>
      </w:r>
      <w:r w:rsidR="008615BF">
        <w:t xml:space="preserve"> </w:t>
      </w:r>
      <w:r w:rsidR="00B11B7B">
        <w:t>approach</w:t>
      </w:r>
      <w:r w:rsidR="008615BF">
        <w:t xml:space="preserve"> for </w:t>
      </w:r>
      <w:r>
        <w:t xml:space="preserve">specifying </w:t>
      </w:r>
      <w:r w:rsidR="008615BF">
        <w:t xml:space="preserve">the most accurate </w:t>
      </w:r>
      <w:r>
        <w:t>HGT-derived genes</w:t>
      </w:r>
      <w:r w:rsidR="008615BF">
        <w:t xml:space="preserve">. Subsequently, we </w:t>
      </w:r>
      <w:r w:rsidR="002E26B0">
        <w:t xml:space="preserve">conducted a </w:t>
      </w:r>
      <w:r w:rsidR="008615BF">
        <w:t>survey of five competence machineries in bacteria</w:t>
      </w:r>
      <w:r w:rsidR="001322CF">
        <w:t xml:space="preserve"> of interest</w:t>
      </w:r>
      <w:r w:rsidR="00B11B7B">
        <w:t xml:space="preserve">. Then, </w:t>
      </w:r>
      <w:r w:rsidR="008615BF">
        <w:t>we</w:t>
      </w:r>
      <w:r>
        <w:t xml:space="preserve"> pursued </w:t>
      </w:r>
      <w:r w:rsidR="008615BF">
        <w:t>comparative genomic studies between constitutively competent, conditionally competent, and non-competent bacteria</w:t>
      </w:r>
      <w:r w:rsidR="002E26B0">
        <w:t>, respectively</w:t>
      </w:r>
      <w:r w:rsidR="008615BF">
        <w:t>.</w:t>
      </w:r>
      <w:r w:rsidR="00664C09">
        <w:t xml:space="preserve"> </w:t>
      </w:r>
      <w:r w:rsidR="002E26B0">
        <w:t>Upcoming sections explain the outcome of these</w:t>
      </w:r>
      <w:r w:rsidR="00C7142B">
        <w:t xml:space="preserve"> multiple steps and</w:t>
      </w:r>
      <w:r w:rsidR="00982373">
        <w:t xml:space="preserve"> </w:t>
      </w:r>
      <w:r w:rsidR="002E26B0">
        <w:t>various methods</w:t>
      </w:r>
      <w:r w:rsidR="00664C09">
        <w:t xml:space="preserve"> in details. </w:t>
      </w:r>
    </w:p>
    <w:p w14:paraId="3D93AC48" w14:textId="56567041" w:rsidR="00631C6C" w:rsidRDefault="002E26B0" w:rsidP="00721DBF">
      <w:pPr>
        <w:pStyle w:val="Heading3"/>
      </w:pPr>
      <w:bookmarkStart w:id="128" w:name="_Toc523657797"/>
      <w:bookmarkStart w:id="129" w:name="_Toc528762465"/>
      <w:r>
        <w:t>Identification of</w:t>
      </w:r>
      <w:r w:rsidR="00631C6C">
        <w:t xml:space="preserve"> </w:t>
      </w:r>
      <w:r w:rsidR="001322CF">
        <w:t>HGT</w:t>
      </w:r>
      <w:r w:rsidR="00631C6C">
        <w:t xml:space="preserve"> candidates</w:t>
      </w:r>
      <w:bookmarkEnd w:id="128"/>
      <w:r w:rsidR="00454E3B">
        <w:t xml:space="preserve"> &amp;</w:t>
      </w:r>
      <w:r>
        <w:t xml:space="preserve"> their distribution</w:t>
      </w:r>
      <w:r w:rsidR="001322CF">
        <w:t xml:space="preserve"> along the genome</w:t>
      </w:r>
      <w:bookmarkEnd w:id="129"/>
      <w:r w:rsidR="00B66AE0">
        <w:t xml:space="preserve"> </w:t>
      </w:r>
    </w:p>
    <w:p w14:paraId="0B651EF9" w14:textId="1B621088" w:rsidR="00B66AE0" w:rsidRPr="00B66AE0" w:rsidRDefault="006A49E9" w:rsidP="00156C55">
      <w:r>
        <w:t>As an</w:t>
      </w:r>
      <w:r w:rsidR="00B66AE0">
        <w:t xml:space="preserve"> initial step in this </w:t>
      </w:r>
      <w:r w:rsidR="00C7142B">
        <w:t>investigation</w:t>
      </w:r>
      <w:r>
        <w:t xml:space="preserve">, we were striving </w:t>
      </w:r>
      <w:r w:rsidR="00454E3B">
        <w:t>for the detection</w:t>
      </w:r>
      <w:r>
        <w:t xml:space="preserve"> </w:t>
      </w:r>
      <w:r w:rsidR="00454E3B">
        <w:t>of</w:t>
      </w:r>
      <w:r w:rsidR="00B66AE0">
        <w:t xml:space="preserve"> </w:t>
      </w:r>
      <w:r w:rsidR="00156C55">
        <w:t xml:space="preserve">accurate </w:t>
      </w:r>
      <w:r w:rsidR="00B66AE0">
        <w:t>horizontally acquired</w:t>
      </w:r>
      <w:r w:rsidR="001322CF">
        <w:t xml:space="preserve"> genes and </w:t>
      </w:r>
      <w:r w:rsidR="00454E3B">
        <w:t>the comparison of</w:t>
      </w:r>
      <w:r w:rsidR="001322CF">
        <w:t xml:space="preserve"> the pattern </w:t>
      </w:r>
      <w:r w:rsidR="00454E3B">
        <w:t xml:space="preserve">in which </w:t>
      </w:r>
      <w:r w:rsidR="001322CF">
        <w:t>they</w:t>
      </w:r>
      <w:r w:rsidR="00454E3B">
        <w:t xml:space="preserve"> are</w:t>
      </w:r>
      <w:r w:rsidR="001322CF">
        <w:t xml:space="preserve"> located along the genomes</w:t>
      </w:r>
      <w:r w:rsidR="00B66AE0">
        <w:t xml:space="preserve">. We </w:t>
      </w:r>
      <w:r w:rsidR="00454E3B">
        <w:t>assayed</w:t>
      </w:r>
      <w:r w:rsidR="00B66AE0">
        <w:t xml:space="preserve"> </w:t>
      </w:r>
      <w:r w:rsidR="004C4A2B">
        <w:t xml:space="preserve">both explicit </w:t>
      </w:r>
      <w:r w:rsidR="001A3C72">
        <w:t xml:space="preserve">and implicit </w:t>
      </w:r>
      <w:r w:rsidR="004C4A2B">
        <w:t>phylogenetic</w:t>
      </w:r>
      <w:r w:rsidR="001A3C72">
        <w:t xml:space="preserve"> methods</w:t>
      </w:r>
      <w:r w:rsidR="008C6103">
        <w:t xml:space="preserve"> to see which one provide</w:t>
      </w:r>
      <w:r w:rsidR="00454E3B">
        <w:t>s</w:t>
      </w:r>
      <w:r w:rsidR="008C6103">
        <w:t xml:space="preserv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w:t>
      </w:r>
      <w:r w:rsidR="00454E3B">
        <w:t xml:space="preserve">the </w:t>
      </w:r>
      <w:r w:rsidR="00156C55">
        <w:t xml:space="preserve">three </w:t>
      </w:r>
      <w:r w:rsidR="001322CF">
        <w:t>following</w:t>
      </w:r>
      <w:r w:rsidR="007A35F9">
        <w:t xml:space="preserve"> procedures</w:t>
      </w:r>
      <w:r w:rsidR="001322CF">
        <w:t xml:space="preserve"> and select</w:t>
      </w:r>
      <w:r w:rsidR="00454E3B">
        <w:t>ed</w:t>
      </w:r>
      <w:r w:rsidR="001322CF">
        <w:t xml:space="preserve"> the appropriate one for our further analysis</w:t>
      </w:r>
      <w:r w:rsidR="00156C55">
        <w:t>: phylogenetic tree reconciliation metho</w:t>
      </w:r>
      <w:r w:rsidR="00454E3B">
        <w:t>d, taxonomy assignment approach</w:t>
      </w:r>
      <w:r w:rsidR="00156C55">
        <w:t xml:space="preserve">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799BDADD" w:rsidR="001322CF" w:rsidRDefault="00B37ACA" w:rsidP="00B37ACA">
      <w:r>
        <w:t xml:space="preserve">In this part of </w:t>
      </w:r>
      <w:r w:rsidR="00454E3B">
        <w:t xml:space="preserve">the </w:t>
      </w:r>
      <w:r>
        <w:t xml:space="preserve">investigation, </w:t>
      </w:r>
      <w:r w:rsidR="00544C84">
        <w:t>we commence</w:t>
      </w:r>
      <w:r w:rsidR="00454E3B">
        <w:t>d</w:t>
      </w:r>
      <w:r w:rsidR="00544C84">
        <w:t xml:space="preserve"> our analysis with</w:t>
      </w:r>
      <w:r w:rsidR="001322CF">
        <w:t xml:space="preserve"> the</w:t>
      </w:r>
      <w:r>
        <w:t xml:space="preserve"> </w:t>
      </w:r>
      <w:r w:rsidR="001322CF">
        <w:t xml:space="preserve">small set of taxa (15 </w:t>
      </w:r>
      <w:r w:rsidR="001322CF">
        <w:rPr>
          <w:i/>
          <w:iCs/>
        </w:rPr>
        <w:t>Acinetobacter</w:t>
      </w:r>
      <w:r w:rsidR="001322CF">
        <w:t>)</w:t>
      </w:r>
      <w:r w:rsidR="00454E3B">
        <w:t xml:space="preserve"> (</w:t>
      </w:r>
      <w:r w:rsidR="00454E3B">
        <w:fldChar w:fldCharType="begin"/>
      </w:r>
      <w:r w:rsidR="00454E3B">
        <w:instrText xml:space="preserve"> REF _Ref530985910 \r \h </w:instrText>
      </w:r>
      <w:r w:rsidR="00454E3B">
        <w:fldChar w:fldCharType="separate"/>
      </w:r>
      <w:r w:rsidR="00454E3B">
        <w:t>2.1</w:t>
      </w:r>
      <w:r w:rsidR="00454E3B">
        <w:fldChar w:fldCharType="end"/>
      </w:r>
      <w:r w:rsidR="00454E3B">
        <w:t>)</w:t>
      </w:r>
      <w:r w:rsidR="001322CF">
        <w:t xml:space="preserve"> and </w:t>
      </w:r>
      <w:r w:rsidR="00454E3B">
        <w:t>evaluated</w:t>
      </w:r>
      <w:r w:rsidR="001322CF">
        <w:t xml:space="preserve"> the outcome of all three methods. Later, we continued with applying our selected approach</w:t>
      </w:r>
      <w:r w:rsidR="00454E3B">
        <w:t xml:space="preserve"> to the whole data set</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30" w:name="_Toc528762466"/>
      <w:r>
        <w:lastRenderedPageBreak/>
        <w:t>Phylogenetic</w:t>
      </w:r>
      <w:r w:rsidR="00156C55">
        <w:t xml:space="preserve"> tree reconciliation</w:t>
      </w:r>
      <w:bookmarkEnd w:id="130"/>
    </w:p>
    <w:p w14:paraId="044DB96C" w14:textId="53AAC9B4" w:rsidR="001322CF" w:rsidRDefault="001322CF" w:rsidP="001322CF">
      <w:r>
        <w:rPr>
          <w:noProof/>
        </w:rPr>
        <mc:AlternateContent>
          <mc:Choice Requires="wpg">
            <w:drawing>
              <wp:anchor distT="0" distB="0" distL="114300" distR="114300" simplePos="0" relativeHeight="251786240" behindDoc="0" locked="0" layoutInCell="1" allowOverlap="1" wp14:anchorId="31110CE7" wp14:editId="26A8565E">
                <wp:simplePos x="0" y="0"/>
                <wp:positionH relativeFrom="column">
                  <wp:posOffset>-408305</wp:posOffset>
                </wp:positionH>
                <wp:positionV relativeFrom="paragraph">
                  <wp:posOffset>2587444</wp:posOffset>
                </wp:positionV>
                <wp:extent cx="6278880" cy="6063615"/>
                <wp:effectExtent l="0" t="0" r="0" b="254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53056069" w:rsidR="00D43485" w:rsidRPr="00A071D9" w:rsidRDefault="00D43485" w:rsidP="001322CF">
                              <w:pPr>
                                <w:pStyle w:val="Caption"/>
                                <w:rPr>
                                  <w:noProof/>
                                </w:rPr>
                              </w:pPr>
                              <w:bookmarkStart w:id="131" w:name="_Toc527964395"/>
                              <w:bookmarkStart w:id="132" w:name="_Ref526939391"/>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32"/>
                              <w:r w:rsidRPr="0003543B">
                                <w:rPr>
                                  <w:b/>
                                  <w:bCs/>
                                </w:rPr>
                                <w:t>:</w:t>
                              </w:r>
                              <w:r>
                                <w:t xml:space="preserve"> (</w:t>
                              </w:r>
                              <w:r>
                                <w:rPr>
                                  <w:noProof/>
                                </w:rPr>
                                <w:t>A) the ML tree incluidng amio acid sequences. (B) the ML tree including only variable amino acid sites. (C) the ML tree including nucelotide sequences.</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1110CE7" id="Group 18" o:spid="_x0000_s1038" style="position:absolute;left:0;text-align:left;margin-left:-32.15pt;margin-top:203.75pt;width:494.4pt;height:477.45pt;z-index:251786240;mso-height-relative:margin"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53056069" w:rsidR="00D43485" w:rsidRPr="00A071D9" w:rsidRDefault="00D43485" w:rsidP="001322CF">
                        <w:pPr>
                          <w:pStyle w:val="Caption"/>
                          <w:rPr>
                            <w:noProof/>
                          </w:rPr>
                        </w:pPr>
                        <w:bookmarkStart w:id="133" w:name="_Toc527964395"/>
                        <w:bookmarkStart w:id="134" w:name="_Ref526939391"/>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34"/>
                        <w:r w:rsidRPr="0003543B">
                          <w:rPr>
                            <w:b/>
                            <w:bCs/>
                          </w:rPr>
                          <w:t>:</w:t>
                        </w:r>
                        <w:r>
                          <w:t xml:space="preserve"> (</w:t>
                        </w:r>
                        <w:r>
                          <w:rPr>
                            <w:noProof/>
                          </w:rPr>
                          <w:t>A) the ML tree incluidng amio acid sequences. (B) the ML tree including only variable amino acid sites. (C) the ML tree including nucelotide sequences.</w:t>
                        </w:r>
                        <w:bookmarkEnd w:id="133"/>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12D2">
        <w:t>15</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0812BB">
        <w:t>based on protein sequences</w:t>
      </w:r>
      <w:r w:rsidR="00DD7D92">
        <w:t xml:space="preserve">.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 xml:space="preserve">rate the process. </w:t>
      </w:r>
      <w:r w:rsidR="000812BB">
        <w:t>Lastly</w:t>
      </w:r>
      <w:r w:rsidR="008C6103">
        <w:t xml:space="preserve">, the ML tree based </w:t>
      </w:r>
      <w:r w:rsidR="000812BB">
        <w:t>on the nucleotide sequences was</w:t>
      </w:r>
      <w:r w:rsidR="008C6103">
        <w:t xml:space="preserve"> reconstructed.</w:t>
      </w:r>
      <w:r w:rsidR="00DE3CCD">
        <w:t xml:space="preserve"> </w:t>
      </w:r>
      <w:r w:rsidR="00AA564A">
        <w:t>All</w:t>
      </w:r>
      <w:r w:rsidR="000812BB">
        <w:t xml:space="preserve"> three</w:t>
      </w:r>
      <w:r w:rsidR="00AA564A">
        <w:t xml:space="preserve">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812BB">
        <w:t xml:space="preserve">the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w:t>
      </w:r>
      <w:r w:rsidR="00097F05">
        <w:lastRenderedPageBreak/>
        <w:t>accuracy, comprehensiveness, and computation time</w:t>
      </w:r>
      <w:r w:rsidR="009B0D31">
        <w:t xml:space="preserve"> fo</w:t>
      </w:r>
      <w:r w:rsidR="000812BB">
        <w:t>r further analysis and computed</w:t>
      </w:r>
      <w:r w:rsidR="009B0D31">
        <w:t xml:space="preserve"> the fina</w:t>
      </w:r>
      <w:r w:rsidR="000812BB">
        <w:t>l species tree including the full</w:t>
      </w:r>
      <w:r w:rsidR="009B0D31">
        <w:t xml:space="preserve"> DB</w:t>
      </w:r>
      <w:r w:rsidR="00097F05">
        <w:t>.</w:t>
      </w:r>
    </w:p>
    <w:p w14:paraId="5BB934B6" w14:textId="394A30AB" w:rsidR="00C112D9" w:rsidRDefault="00A276D9" w:rsidP="001322CF">
      <w:r>
        <w:t>A</w:t>
      </w:r>
      <w:r w:rsidR="0003543B">
        <w:t>s a result, w</w:t>
      </w:r>
      <w:r w:rsidR="007844AB">
        <w:t xml:space="preserve">e observed that the rate </w:t>
      </w:r>
      <w:r>
        <w:t>of substitution</w:t>
      </w:r>
      <w:r w:rsidR="000812BB">
        <w:t>s</w:t>
      </w:r>
      <w:r>
        <w:t xml:space="preserve"> per position is </w:t>
      </w:r>
      <w:r w:rsidR="007844AB">
        <w:t xml:space="preserve">higher in </w:t>
      </w:r>
      <w:r>
        <w:t>t</w:t>
      </w:r>
      <w:r w:rsidR="000812BB">
        <w:t>he tree</w:t>
      </w:r>
      <w:r>
        <w:t xml:space="preserve"> including nucleotide sequences and variable sites of amino acid sequences</w:t>
      </w:r>
      <w:r w:rsidR="000812BB">
        <w:t xml:space="preserve"> (0.07 in comparison to 0.03)</w:t>
      </w:r>
      <w:r>
        <w:t>.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w:t>
      </w:r>
      <w:r w:rsidR="000812BB">
        <w:t>did not observed any topological differences between</w:t>
      </w:r>
      <w:r w:rsidR="003151B1">
        <w:t xml:space="preserve"> the</w:t>
      </w:r>
      <w:r w:rsidR="00066D37">
        <w:t xml:space="preserve"> trees</w:t>
      </w:r>
      <w:r>
        <w:t xml:space="preserve">. </w:t>
      </w:r>
      <w:r w:rsidR="003151B1">
        <w:t>Moreover, t</w:t>
      </w:r>
      <w:r w:rsidR="000812BB">
        <w:t>he r</w:t>
      </w:r>
      <w:r w:rsidR="00B45DF9">
        <w:t xml:space="preserve">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 xml:space="preserve">amino acid sequences. Hence, </w:t>
      </w:r>
      <w:r w:rsidR="000812BB">
        <w:t>to avoid any loss of</w:t>
      </w:r>
      <w:r w:rsidR="00F97B06">
        <w:t xml:space="preserve">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3C6A83AD"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rsidR="000812BB">
        <w:t xml:space="preserve"> group</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t>
      </w:r>
      <w:r w:rsidR="00E36C9C">
        <w:t xml:space="preserve">by the </w:t>
      </w:r>
      <w:r w:rsidR="00E53B58">
        <w:t>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E36C9C">
        <w:t>taken</w:t>
      </w:r>
      <w:r w:rsidR="00F97B06">
        <w:t xml:space="preserve"> into account </w:t>
      </w:r>
      <w:r w:rsidR="00492A15">
        <w:t xml:space="preserve">in this part of </w:t>
      </w:r>
      <w:r w:rsidR="00E36C9C">
        <w:t xml:space="preserve">the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w:t>
      </w:r>
      <w:r w:rsidR="00E36C9C">
        <w:t>the gene</w:t>
      </w:r>
      <w:r w:rsidR="00E53B58">
        <w:t xml:space="preserve"> trees explain the </w:t>
      </w:r>
      <w:r w:rsidR="00E36C9C">
        <w:t xml:space="preserve">sequence </w:t>
      </w:r>
      <w:r w:rsidR="00E53B58">
        <w:t xml:space="preserve">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34F93CB8"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E36C9C">
        <w:t>,</w:t>
      </w:r>
      <w:r w:rsidR="00842021">
        <w:t xml:space="preserv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w:t>
      </w:r>
      <w:r w:rsidR="00E36C9C">
        <w:t>we</w:t>
      </w:r>
      <w:r w:rsidR="000A35B6">
        <w:t xml:space="preserve"> could reject that they represent the alignments </w:t>
      </w:r>
      <w:r w:rsidR="00E36C9C">
        <w:t xml:space="preserve">in </w:t>
      </w:r>
      <w:r w:rsidR="000A35B6">
        <w:t>the same</w:t>
      </w:r>
      <w:r w:rsidR="00E36C9C">
        <w:t xml:space="preserve"> way</w:t>
      </w:r>
      <w:r w:rsidR="000A35B6">
        <w:t xml:space="preserve"> as the species tree. In other words, 35% of gene trees </w:t>
      </w:r>
      <w:r w:rsidR="00366D11">
        <w:t>demonstrate</w:t>
      </w:r>
      <w:r w:rsidR="000A35B6">
        <w:t xml:space="preserve"> </w:t>
      </w:r>
      <w:r w:rsidR="00E36C9C">
        <w:t>an</w:t>
      </w:r>
      <w:r w:rsidR="003F29A1">
        <w:t xml:space="preserve"> </w:t>
      </w:r>
      <w:r w:rsidR="00E36C9C">
        <w:t>incongruent</w:t>
      </w:r>
      <w:r w:rsidR="000A35B6">
        <w:t xml:space="preserve"> phylogenetic topology </w:t>
      </w:r>
      <w:r w:rsidR="00B375E9">
        <w:t xml:space="preserve">in comparison to </w:t>
      </w:r>
      <w:r w:rsidR="003F29A1">
        <w:t xml:space="preserve">the corresponding species tree. </w:t>
      </w:r>
      <w:r w:rsidR="00366D11">
        <w:t xml:space="preserve">This incongruency </w:t>
      </w:r>
      <w:r w:rsidR="00F97D26">
        <w:t xml:space="preserve">could be </w:t>
      </w:r>
      <w:r w:rsidR="00E36C9C">
        <w:t xml:space="preserve">a </w:t>
      </w:r>
      <w:r w:rsidR="00F97D26">
        <w:t xml:space="preserve">reason of </w:t>
      </w:r>
      <w:r w:rsidR="00842021">
        <w:t>any incidences such as</w:t>
      </w:r>
      <w:r w:rsidR="00556007">
        <w:t xml:space="preserve"> sequence </w:t>
      </w:r>
      <w:r w:rsidR="00E36C9C">
        <w:t>re</w:t>
      </w:r>
      <w:r w:rsidR="00556007">
        <w:t>combination problem, inaccurate model assumption</w:t>
      </w:r>
      <w:r w:rsidR="00E36C9C">
        <w:t>s</w:t>
      </w:r>
      <w:r w:rsidR="00F97D26">
        <w:t>,</w:t>
      </w:r>
      <w:r w:rsidR="00556007">
        <w:t xml:space="preserve"> tree reconstruction artifact</w:t>
      </w:r>
      <w:r w:rsidR="00E36C9C">
        <w:t>s</w:t>
      </w:r>
      <w:r w:rsidR="00556007">
        <w:t>,</w:t>
      </w:r>
      <w:r w:rsidR="00F97D26">
        <w:t xml:space="preserve"> ortholog assumption violence (gene loss or duplication)</w:t>
      </w:r>
      <w:r w:rsidR="00556007">
        <w:t>, and</w:t>
      </w:r>
      <w:r w:rsidR="00113336">
        <w:t xml:space="preserve"> an HGT event</w:t>
      </w:r>
      <w:r w:rsidR="00556007">
        <w:t>.</w:t>
      </w:r>
    </w:p>
    <w:p w14:paraId="20BC19C7" w14:textId="225A3111" w:rsidR="00664C09" w:rsidRDefault="00A03DFF"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761664" behindDoc="0" locked="0" layoutInCell="1" allowOverlap="1" wp14:anchorId="4DCE244D" wp14:editId="23061976">
                <wp:simplePos x="0" y="0"/>
                <wp:positionH relativeFrom="column">
                  <wp:posOffset>266344</wp:posOffset>
                </wp:positionH>
                <wp:positionV relativeFrom="paragraph">
                  <wp:posOffset>305372</wp:posOffset>
                </wp:positionV>
                <wp:extent cx="4918598" cy="4001610"/>
                <wp:effectExtent l="101600" t="101600" r="111125" b="0"/>
                <wp:wrapTopAndBottom/>
                <wp:docPr id="68" name="Group 68"/>
                <wp:cNvGraphicFramePr/>
                <a:graphic xmlns:a="http://schemas.openxmlformats.org/drawingml/2006/main">
                  <a:graphicData uri="http://schemas.microsoft.com/office/word/2010/wordprocessingGroup">
                    <wpg:wgp>
                      <wpg:cNvGrpSpPr/>
                      <wpg:grpSpPr>
                        <a:xfrm>
                          <a:off x="0" y="0"/>
                          <a:ext cx="4918598" cy="4001610"/>
                          <a:chOff x="0" y="0"/>
                          <a:chExt cx="4918598" cy="4001610"/>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0048"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86295"/>
                            <a:ext cx="4908550" cy="615315"/>
                          </a:xfrm>
                          <a:prstGeom prst="rect">
                            <a:avLst/>
                          </a:prstGeom>
                          <a:solidFill>
                            <a:prstClr val="white"/>
                          </a:solidFill>
                          <a:ln>
                            <a:noFill/>
                          </a:ln>
                        </wps:spPr>
                        <wps:txbx>
                          <w:txbxContent>
                            <w:p w14:paraId="1BCE315E" w14:textId="721A46BC" w:rsidR="00D43485" w:rsidRDefault="00D43485" w:rsidP="00385EC6">
                              <w:pPr>
                                <w:pStyle w:val="Caption"/>
                                <w:spacing w:after="0"/>
                              </w:pPr>
                              <w:bookmarkStart w:id="135" w:name="_Toc527964396"/>
                              <w:bookmarkStart w:id="136" w:name="_Ref52711593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7</w:t>
                              </w:r>
                              <w:r w:rsidRPr="007C4B8A">
                                <w:rPr>
                                  <w:b/>
                                  <w:bCs/>
                                </w:rPr>
                                <w:fldChar w:fldCharType="end"/>
                              </w:r>
                              <w:bookmarkEnd w:id="136"/>
                              <w:r w:rsidRPr="007C4B8A">
                                <w:rPr>
                                  <w:b/>
                                  <w:bCs/>
                                </w:rPr>
                                <w:t>:</w:t>
                              </w:r>
                              <w:r>
                                <w:t xml:space="preserve"> </w:t>
                              </w:r>
                              <w:r w:rsidRPr="0048304A">
                                <w:t>consensus network of 557 (35% of 1570) incongruent gene trees. (threshold: 0.18</w:t>
                              </w:r>
                              <w:r>
                                <w:t>)</w:t>
                              </w:r>
                              <w:bookmarkEnd w:id="135"/>
                            </w:p>
                            <w:p w14:paraId="504890DB" w14:textId="77777777" w:rsidR="00D43485" w:rsidRPr="001E374E" w:rsidRDefault="00D43485"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CE244D" id="Group 68" o:spid="_x0000_s1041" style="position:absolute;left:0;text-align:left;margin-left:20.95pt;margin-top:24.05pt;width:387.3pt;height:315.1pt;z-index:251761664" coordsize="49185,4001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">
                <v:shape id="Picture 76" o:spid="_x0000_s1042" type="#_x0000_t75" style="position:absolute;left:100;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5" o:title="" croptop="7967f" cropbottom="32515f" cropleft="6406f" cropright="5511f"/>
                  <v:shadow on="t" type="perspective" color="black" opacity="26214f" offset="0,0" matrix="66847f,,,66847f"/>
                </v:shape>
                <v:shape id="Text Box 85" o:spid="_x0000_s1043" type="#_x0000_t202" style="position:absolute;top:33862;width:49085;height:61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721A46BC" w:rsidR="00D43485" w:rsidRDefault="00D43485" w:rsidP="00385EC6">
                        <w:pPr>
                          <w:pStyle w:val="Caption"/>
                          <w:spacing w:after="0"/>
                        </w:pPr>
                        <w:bookmarkStart w:id="137" w:name="_Toc527964396"/>
                        <w:bookmarkStart w:id="138" w:name="_Ref52711593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7</w:t>
                        </w:r>
                        <w:r w:rsidRPr="007C4B8A">
                          <w:rPr>
                            <w:b/>
                            <w:bCs/>
                          </w:rPr>
                          <w:fldChar w:fldCharType="end"/>
                        </w:r>
                        <w:bookmarkEnd w:id="138"/>
                        <w:r w:rsidRPr="007C4B8A">
                          <w:rPr>
                            <w:b/>
                            <w:bCs/>
                          </w:rPr>
                          <w:t>:</w:t>
                        </w:r>
                        <w:r>
                          <w:t xml:space="preserve"> </w:t>
                        </w:r>
                        <w:r w:rsidRPr="0048304A">
                          <w:t>consensus network of 557 (35% of 1570) incongruent gene trees. (threshold: 0.18</w:t>
                        </w:r>
                        <w:r>
                          <w:t>)</w:t>
                        </w:r>
                        <w:bookmarkEnd w:id="137"/>
                      </w:p>
                      <w:p w14:paraId="504890DB" w14:textId="77777777" w:rsidR="00D43485" w:rsidRPr="001E374E" w:rsidRDefault="00D43485" w:rsidP="00385EC6">
                        <w:pPr>
                          <w:pStyle w:val="Caption"/>
                        </w:pPr>
                        <w:r>
                          <w:t>Branch labels display the confidence score. The score for the branches without labels is 100.</w:t>
                        </w:r>
                      </w:p>
                    </w:txbxContent>
                  </v:textbox>
                </v:shape>
                <w10:wrap type="topAndBottom"/>
              </v:group>
            </w:pict>
          </mc:Fallback>
        </mc:AlternateContent>
      </w:r>
      <w:r>
        <w:rPr>
          <w:noProof/>
        </w:rPr>
        <w:drawing>
          <wp:anchor distT="0" distB="0" distL="114300" distR="114300" simplePos="0" relativeHeight="251759616" behindDoc="0" locked="0" layoutInCell="1" allowOverlap="1" wp14:anchorId="5C5C645F" wp14:editId="3C0B7805">
            <wp:simplePos x="0" y="0"/>
            <wp:positionH relativeFrom="column">
              <wp:posOffset>266344</wp:posOffset>
            </wp:positionH>
            <wp:positionV relativeFrom="paragraph">
              <wp:posOffset>4407472</wp:posOffset>
            </wp:positionV>
            <wp:extent cx="4913630" cy="3311525"/>
            <wp:effectExtent l="114300" t="101600" r="115570" b="104775"/>
            <wp:wrapTopAndBottom/>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4" name="Picture 84"/>
                    <pic:cNvPicPr>
                      <a:picLocks/>
                    </pic:cNvPicPr>
                  </pic:nvPicPr>
                  <pic:blipFill rotWithShape="1">
                    <a:blip r:embed="rId36">
                      <a:extLst>
                        <a:ext uri="{28A0092B-C50C-407E-A947-70E740481C1C}">
                          <a14:useLocalDpi xmlns:a14="http://schemas.microsoft.com/office/drawing/2010/main" val="0"/>
                        </a:ext>
                      </a:extLst>
                    </a:blip>
                    <a:srcRect l="6065" t="13269" r="6072" b="45642"/>
                    <a:stretch/>
                  </pic:blipFill>
                  <pic:spPr bwMode="auto">
                    <a:xfrm>
                      <a:off x="0" y="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62688" behindDoc="0" locked="0" layoutInCell="1" allowOverlap="1" wp14:anchorId="57A7D9C7" wp14:editId="1F081B7B">
                <wp:simplePos x="0" y="0"/>
                <wp:positionH relativeFrom="column">
                  <wp:posOffset>291744</wp:posOffset>
                </wp:positionH>
                <wp:positionV relativeFrom="paragraph">
                  <wp:posOffset>7899972</wp:posOffset>
                </wp:positionV>
                <wp:extent cx="4909820" cy="615315"/>
                <wp:effectExtent l="0" t="0" r="5080" b="0"/>
                <wp:wrapTopAndBottom/>
                <wp:docPr id="86" name="Text Box 86"/>
                <wp:cNvGraphicFramePr/>
                <a:graphic xmlns:a="http://schemas.openxmlformats.org/drawingml/2006/main">
                  <a:graphicData uri="http://schemas.microsoft.com/office/word/2010/wordprocessingShape">
                    <wps:wsp>
                      <wps:cNvSpPr txBox="1"/>
                      <wps:spPr>
                        <a:xfrm>
                          <a:off x="0" y="0"/>
                          <a:ext cx="4909820" cy="615315"/>
                        </a:xfrm>
                        <a:prstGeom prst="rect">
                          <a:avLst/>
                        </a:prstGeom>
                        <a:solidFill>
                          <a:prstClr val="white"/>
                        </a:solidFill>
                        <a:ln>
                          <a:noFill/>
                        </a:ln>
                      </wps:spPr>
                      <wps:txbx>
                        <w:txbxContent>
                          <w:p w14:paraId="0AE9F3C2" w14:textId="1E29F496" w:rsidR="00D43485" w:rsidRDefault="00D43485" w:rsidP="00385EC6">
                            <w:pPr>
                              <w:pStyle w:val="Caption"/>
                              <w:spacing w:after="0"/>
                            </w:pPr>
                            <w:bookmarkStart w:id="139" w:name="_Toc527964397"/>
                            <w:bookmarkStart w:id="140" w:name="_Ref527115790"/>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40"/>
                            <w:r w:rsidRPr="007C4B8A">
                              <w:rPr>
                                <w:b/>
                                <w:bCs/>
                              </w:rPr>
                              <w:t>:</w:t>
                            </w:r>
                            <w:r>
                              <w:t xml:space="preserve"> </w:t>
                            </w:r>
                            <w:r w:rsidRPr="00AF4949">
                              <w:t xml:space="preserve">consensus network </w:t>
                            </w:r>
                            <w:r>
                              <w:t>of all gene trees (1570)</w:t>
                            </w:r>
                            <w:r w:rsidRPr="00AF4949">
                              <w:t>. (threshold: 0.18</w:t>
                            </w:r>
                            <w:r>
                              <w:t>)</w:t>
                            </w:r>
                            <w:bookmarkEnd w:id="139"/>
                            <w:r>
                              <w:t xml:space="preserve"> </w:t>
                            </w:r>
                          </w:p>
                          <w:p w14:paraId="4C3916EB" w14:textId="77777777" w:rsidR="00D43485" w:rsidRPr="00E97756" w:rsidRDefault="00D43485"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A7D9C7" id="Text Box 86" o:spid="_x0000_s1044" type="#_x0000_t202" style="position:absolute;left:0;text-align:left;margin-left:22.95pt;margin-top:622.05pt;width:386.6pt;height:48.4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" stroked="f">
                <v:textbox style="mso-fit-shape-to-text:t" inset="0,0,0,0">
                  <w:txbxContent>
                    <w:p w14:paraId="0AE9F3C2" w14:textId="1E29F496" w:rsidR="00D43485" w:rsidRDefault="00D43485" w:rsidP="00385EC6">
                      <w:pPr>
                        <w:pStyle w:val="Caption"/>
                        <w:spacing w:after="0"/>
                      </w:pPr>
                      <w:bookmarkStart w:id="141" w:name="_Toc527964397"/>
                      <w:bookmarkStart w:id="142" w:name="_Ref527115790"/>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42"/>
                      <w:r w:rsidRPr="007C4B8A">
                        <w:rPr>
                          <w:b/>
                          <w:bCs/>
                        </w:rPr>
                        <w:t>:</w:t>
                      </w:r>
                      <w:r>
                        <w:t xml:space="preserve"> </w:t>
                      </w:r>
                      <w:r w:rsidRPr="00AF4949">
                        <w:t xml:space="preserve">consensus network </w:t>
                      </w:r>
                      <w:r>
                        <w:t>of all gene trees (1570)</w:t>
                      </w:r>
                      <w:r w:rsidRPr="00AF4949">
                        <w:t>. (threshold: 0.18</w:t>
                      </w:r>
                      <w:r>
                        <w:t>)</w:t>
                      </w:r>
                      <w:bookmarkEnd w:id="141"/>
                      <w:r>
                        <w:t xml:space="preserve"> </w:t>
                      </w:r>
                    </w:p>
                    <w:p w14:paraId="4C3916EB" w14:textId="77777777" w:rsidR="00D43485" w:rsidRPr="00E97756" w:rsidRDefault="00D43485" w:rsidP="00385EC6">
                      <w:pPr>
                        <w:pStyle w:val="Caption"/>
                      </w:pPr>
                      <w:r>
                        <w:t>Branch labels display the confidence score. The score for the branches without labels is 100.</w:t>
                      </w:r>
                    </w:p>
                  </w:txbxContent>
                </v:textbox>
                <w10:wrap type="topAndBottom"/>
              </v:shape>
            </w:pict>
          </mc:Fallback>
        </mc:AlternateContent>
      </w:r>
    </w:p>
    <w:p w14:paraId="12D15B52" w14:textId="7F4864DA" w:rsidR="00385EC6" w:rsidRDefault="00A03DFF" w:rsidP="00A03DFF">
      <w:r>
        <w:lastRenderedPageBreak/>
        <w:t xml:space="preserve">Considering this inconsistency among core orthologs, we aimed to figure out the strength of these </w:t>
      </w:r>
      <w:r w:rsidRPr="003F29A1">
        <w:t>discrepancies</w:t>
      </w:r>
      <w:r>
        <w:t xml:space="preserve"> to infer HGT. Therefore, as a second approach, the consensus network of the all gene trees (</w:t>
      </w:r>
      <w:r w:rsidRPr="007C4B8A">
        <w:rPr>
          <w:b/>
          <w:bCs/>
        </w:rPr>
        <w:fldChar w:fldCharType="begin"/>
      </w:r>
      <w:r w:rsidRPr="007C4B8A">
        <w:rPr>
          <w:b/>
          <w:bCs/>
        </w:rPr>
        <w:instrText xml:space="preserve"> REF _Ref527115790 \h </w:instrText>
      </w:r>
      <w:r>
        <w:rPr>
          <w:b/>
          <w:bCs/>
        </w:rPr>
        <w:instrText xml:space="preserve"> \* MERGEFORMAT </w:instrText>
      </w:r>
      <w:r w:rsidRPr="007C4B8A">
        <w:rPr>
          <w:b/>
          <w:bCs/>
        </w:rPr>
      </w:r>
      <w:r w:rsidRPr="007C4B8A">
        <w:rPr>
          <w:b/>
          <w:bCs/>
        </w:rPr>
        <w:fldChar w:fldCharType="separate"/>
      </w:r>
      <w:r w:rsidRPr="007C4B8A">
        <w:rPr>
          <w:b/>
          <w:bCs/>
        </w:rPr>
        <w:t xml:space="preserve">Figure </w:t>
      </w:r>
      <w:r>
        <w:rPr>
          <w:b/>
          <w:bCs/>
          <w:noProof/>
        </w:rPr>
        <w:t>8</w:t>
      </w:r>
      <w:r w:rsidRPr="007C4B8A">
        <w:rPr>
          <w:b/>
          <w:bCs/>
        </w:rPr>
        <w:fldChar w:fldCharType="end"/>
      </w:r>
      <w:r>
        <w:t>) and the 557 conflicting gene trees (</w:t>
      </w:r>
      <w:r>
        <w:fldChar w:fldCharType="begin"/>
      </w:r>
      <w:r>
        <w:instrText xml:space="preserve"> REF _Ref527115936 \h </w:instrText>
      </w:r>
      <w:r>
        <w:fldChar w:fldCharType="separate"/>
      </w:r>
      <w:r w:rsidRPr="007C4B8A">
        <w:rPr>
          <w:b/>
          <w:bCs/>
        </w:rPr>
        <w:t xml:space="preserve">Figure </w:t>
      </w:r>
      <w:r>
        <w:rPr>
          <w:b/>
          <w:bCs/>
          <w:noProof/>
        </w:rPr>
        <w:t>8</w:t>
      </w:r>
      <w:r>
        <w:fldChar w:fldCharType="end"/>
      </w:r>
      <w:r>
        <w:t xml:space="preserve">) was calculated and the confidence of each branch was specified. The confidence label demonstrates which percentage of the gene trees support the corresponding split. As can be seen in the figures 7 and 8, both networks present data in a similar pattern with only slight differences (5%) in confidence scores. </w:t>
      </w:r>
      <w:r w:rsidR="008D3C24">
        <w:t>Notably, the most splits with low confidence scores are among the A</w:t>
      </w:r>
      <w:r w:rsidR="00C505B2">
        <w:t>. baumannii strains. This shows that</w:t>
      </w:r>
      <w:r w:rsidR="008D3C24">
        <w:t xml:space="preserve"> </w:t>
      </w:r>
      <w:r w:rsidR="00C505B2">
        <w:t>the most inconsistency between</w:t>
      </w:r>
      <w:r w:rsidR="008D3C24">
        <w:t xml:space="preserve"> gene trees </w:t>
      </w:r>
      <w:r w:rsidR="00C505B2">
        <w:t>occurred</w:t>
      </w:r>
      <w:r w:rsidR="008D3C24">
        <w:t xml:space="preserve"> between inner A. baumannii strains due to the small branch length (substitution</w:t>
      </w:r>
      <w:r w:rsidR="00C505B2">
        <w:t>s</w:t>
      </w:r>
      <w:r w:rsidR="008D3C24">
        <w:t xml:space="preserve"> per position) but not between species.</w:t>
      </w:r>
    </w:p>
    <w:p w14:paraId="7EFC0105" w14:textId="4D0162EE" w:rsidR="00221F17" w:rsidRDefault="00C505B2" w:rsidP="00BB405D">
      <w:r>
        <w:rPr>
          <w:noProof/>
        </w:rPr>
        <mc:AlternateContent>
          <mc:Choice Requires="wpg">
            <w:drawing>
              <wp:anchor distT="0" distB="0" distL="114300" distR="114300" simplePos="0" relativeHeight="251740160" behindDoc="0" locked="0" layoutInCell="1" allowOverlap="1" wp14:anchorId="493D1575" wp14:editId="1512F1FD">
                <wp:simplePos x="0" y="0"/>
                <wp:positionH relativeFrom="column">
                  <wp:posOffset>24018</wp:posOffset>
                </wp:positionH>
                <wp:positionV relativeFrom="paragraph">
                  <wp:posOffset>1876425</wp:posOffset>
                </wp:positionV>
                <wp:extent cx="5320665" cy="3436017"/>
                <wp:effectExtent l="0" t="0" r="635" b="5715"/>
                <wp:wrapTopAndBottom/>
                <wp:docPr id="63" name="Group 63"/>
                <wp:cNvGraphicFramePr/>
                <a:graphic xmlns:a="http://schemas.openxmlformats.org/drawingml/2006/main">
                  <a:graphicData uri="http://schemas.microsoft.com/office/word/2010/wordprocessingGroup">
                    <wpg:wgp>
                      <wpg:cNvGrpSpPr/>
                      <wpg:grpSpPr>
                        <a:xfrm>
                          <a:off x="0" y="0"/>
                          <a:ext cx="5320665" cy="3436017"/>
                          <a:chOff x="0" y="0"/>
                          <a:chExt cx="5320665" cy="3436017"/>
                        </a:xfrm>
                      </wpg:grpSpPr>
                      <pic:pic xmlns:pic="http://schemas.openxmlformats.org/drawingml/2006/picture">
                        <pic:nvPicPr>
                          <pic:cNvPr id="80" name="Picture 80"/>
                          <pic:cNvPicPr>
                            <a:picLocks noChangeAspect="1"/>
                          </pic:cNvPicPr>
                        </pic:nvPicPr>
                        <pic:blipFill rotWithShape="1">
                          <a:blip r:embed="rId37">
                            <a:extLst>
                              <a:ext uri="{28A0092B-C50C-407E-A947-70E740481C1C}">
                                <a14:useLocalDpi xmlns:a14="http://schemas.microsoft.com/office/drawing/2010/main" val="0"/>
                              </a:ext>
                            </a:extLst>
                          </a:blip>
                          <a:srcRect l="12078" t="8637" r="11129" b="57649"/>
                          <a:stretch/>
                        </pic:blipFill>
                        <pic:spPr bwMode="auto">
                          <a:xfrm>
                            <a:off x="334978" y="0"/>
                            <a:ext cx="4618355" cy="2495550"/>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0" y="2498757"/>
                            <a:ext cx="5320665" cy="937260"/>
                          </a:xfrm>
                          <a:prstGeom prst="rect">
                            <a:avLst/>
                          </a:prstGeom>
                          <a:solidFill>
                            <a:prstClr val="white"/>
                          </a:solidFill>
                          <a:ln>
                            <a:noFill/>
                          </a:ln>
                        </wps:spPr>
                        <wps:txbx>
                          <w:txbxContent>
                            <w:p w14:paraId="583420EC" w14:textId="67DFCE24" w:rsidR="00D43485" w:rsidRPr="00001546" w:rsidRDefault="00D43485" w:rsidP="00BB405D">
                              <w:pPr>
                                <w:pStyle w:val="Caption"/>
                                <w:keepNext/>
                                <w:keepLines/>
                                <w:rPr>
                                  <w:b/>
                                  <w:bCs/>
                                  <w:noProof/>
                                </w:rPr>
                              </w:pPr>
                              <w:bookmarkStart w:id="143" w:name="_Ref527115376"/>
                              <w:bookmarkStart w:id="144" w:name="_Toc527964398"/>
                              <w:bookmarkStart w:id="145" w:name="_Ref527038063"/>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5"/>
                              <w:r w:rsidRPr="00001546">
                                <w:rPr>
                                  <w:b/>
                                  <w:bCs/>
                                </w:rPr>
                                <w:t>:</w:t>
                              </w:r>
                              <w:r w:rsidRPr="00001546">
                                <w:t xml:space="preserve"> </w:t>
                              </w:r>
                              <w:r>
                                <w:t>the Robinson-</w:t>
                              </w:r>
                              <w:proofErr w:type="spellStart"/>
                              <w:r>
                                <w:t>Foulds</w:t>
                              </w:r>
                              <w:proofErr w:type="spellEnd"/>
                              <w:r>
                                <w:t xml:space="preserve"> distance between gene trees. 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 (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3D1575" id="Group 63" o:spid="_x0000_s1045" style="position:absolute;left:0;text-align:left;margin-left:1.9pt;margin-top:147.75pt;width:418.95pt;height:270.55pt;z-index:251740160;mso-width-relative:margin;mso-height-relative:margin" coordsize="53206,3436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">
                <v:shape id="Picture 80" o:spid="_x0000_s1046" type="#_x0000_t75" style="position:absolute;left:3349;width:46184;height:249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8" o:title="" croptop="5660f" cropbottom="37781f" cropleft="7915f" cropright="7294f"/>
                </v:shape>
                <v:shape id="Text Box 83" o:spid="_x0000_s1047" type="#_x0000_t202" style="position:absolute;top:24987;width:53206;height:93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" stroked="f">
                  <v:textbox inset="0,0,0,0">
                    <w:txbxContent>
                      <w:p w14:paraId="583420EC" w14:textId="67DFCE24" w:rsidR="00D43485" w:rsidRPr="00001546" w:rsidRDefault="00D43485" w:rsidP="00BB405D">
                        <w:pPr>
                          <w:pStyle w:val="Caption"/>
                          <w:keepNext/>
                          <w:keepLines/>
                          <w:rPr>
                            <w:b/>
                            <w:bCs/>
                            <w:noProof/>
                          </w:rPr>
                        </w:pPr>
                        <w:bookmarkStart w:id="146" w:name="_Ref527115376"/>
                        <w:bookmarkStart w:id="147" w:name="_Toc527964398"/>
                        <w:bookmarkStart w:id="148" w:name="_Ref527038063"/>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8"/>
                        <w:r w:rsidRPr="00001546">
                          <w:rPr>
                            <w:b/>
                            <w:bCs/>
                          </w:rPr>
                          <w:t>:</w:t>
                        </w:r>
                        <w:r w:rsidRPr="00001546">
                          <w:t xml:space="preserve"> </w:t>
                        </w:r>
                        <w:r>
                          <w:t>the Robinson-</w:t>
                        </w:r>
                        <w:proofErr w:type="spellStart"/>
                        <w:r>
                          <w:t>Foulds</w:t>
                        </w:r>
                        <w:proofErr w:type="spellEnd"/>
                        <w:r>
                          <w:t xml:space="preserve"> distance between gene trees. 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 (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6"/>
                        <w:bookmarkEnd w:id="147"/>
                      </w:p>
                    </w:txbxContent>
                  </v:textbox>
                </v:shape>
                <w10:wrap type="topAndBottom"/>
              </v:group>
            </w:pict>
          </mc:Fallback>
        </mc:AlternateContent>
      </w:r>
      <w:r w:rsidR="00FD6581">
        <w:t xml:space="preserve">Thus, while the networks </w:t>
      </w:r>
      <w:r w:rsidR="002C2EFB">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w:t>
      </w:r>
      <w:r>
        <w:t xml:space="preserve"> the</w:t>
      </w:r>
      <w:r w:rsidR="00BB405D">
        <w:t xml:space="preserve">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w:t>
      </w:r>
      <w:r w:rsidR="00610B3A" w:rsidRPr="00C505B2">
        <w:t>strains</w:t>
      </w:r>
      <w:r w:rsidR="004A6C5D">
        <w:t xml:space="preserve"> </w:t>
      </w:r>
      <w:r w:rsidR="00E6142F">
        <w:t>had small branch length</w:t>
      </w:r>
      <w:r>
        <w:t>s</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rsidR="002C2EFB">
        <w:t>they</w:t>
      </w:r>
      <w:r w:rsidR="00317715">
        <w:t xml:space="preserve"> </w:t>
      </w:r>
      <w:r>
        <w:t xml:space="preserve">are </w:t>
      </w:r>
      <w:r w:rsidR="00501746">
        <w:t>located</w:t>
      </w:r>
      <w:r w:rsidR="00317715">
        <w:t xml:space="preserve"> </w:t>
      </w:r>
      <w:r w:rsidR="00FD6581">
        <w:t>next</w:t>
      </w:r>
      <w:r w:rsidR="00317715">
        <w:t xml:space="preserve"> to each other, </w:t>
      </w:r>
      <w:r w:rsidR="00501746">
        <w:t>the final</w:t>
      </w:r>
      <w:r w:rsidR="002C2EFB">
        <w:t xml:space="preserve"> result</w:t>
      </w:r>
      <w:r w:rsidR="00E6142F">
        <w:t>s</w:t>
      </w:r>
      <w:r w:rsidR="002C2EFB">
        <w:t xml:space="preserve"> lacked</w:t>
      </w:r>
      <w:r w:rsidR="00FD6581">
        <w:t xml:space="preserve"> </w:t>
      </w:r>
      <w:r w:rsidR="00E6142F">
        <w:t xml:space="preserve">the </w:t>
      </w:r>
      <w:r>
        <w:t>sufficient</w:t>
      </w:r>
      <w:r w:rsidR="00A20C9F">
        <w:t xml:space="preserve"> </w:t>
      </w:r>
      <w:r w:rsidR="00FD6581">
        <w:t>information</w:t>
      </w:r>
      <w:r w:rsidR="00317715">
        <w:t xml:space="preserve"> </w:t>
      </w:r>
      <w:r w:rsidR="00E6142F">
        <w:t xml:space="preserve">in order </w:t>
      </w:r>
      <w:r w:rsidR="00A20C9F">
        <w:t xml:space="preserve">to conclude </w:t>
      </w:r>
      <w:r w:rsidR="00F739A7">
        <w:t>a potent</w:t>
      </w:r>
      <w:r>
        <w:t>ial</w:t>
      </w:r>
      <w:r w:rsidR="00F739A7">
        <w:t xml:space="preserve"> signal for</w:t>
      </w:r>
      <w:r w:rsidR="00E6142F">
        <w:t xml:space="preserve"> HGT events</w:t>
      </w:r>
      <w:r w:rsidR="00F739A7">
        <w:t xml:space="preserve"> (min distance= 4, max distance= 24)</w:t>
      </w:r>
      <w:r w:rsidR="004A6C5D">
        <w:t>.</w:t>
      </w:r>
      <w:r w:rsidR="00317715">
        <w:t xml:space="preserve"> </w:t>
      </w:r>
    </w:p>
    <w:p w14:paraId="4E48BAE8" w14:textId="6B9C9B98" w:rsidR="00A03DFF" w:rsidRDefault="00A03DFF" w:rsidP="00A03DFF">
      <w:r>
        <w:rPr>
          <w:noProof/>
        </w:rPr>
        <w:lastRenderedPageBreak/>
        <mc:AlternateContent>
          <mc:Choice Requires="wpg">
            <w:drawing>
              <wp:anchor distT="0" distB="0" distL="114300" distR="114300" simplePos="0" relativeHeight="251769856" behindDoc="0" locked="0" layoutInCell="1" allowOverlap="1" wp14:anchorId="05F59840" wp14:editId="12DA2226">
                <wp:simplePos x="0" y="0"/>
                <wp:positionH relativeFrom="column">
                  <wp:posOffset>61595</wp:posOffset>
                </wp:positionH>
                <wp:positionV relativeFrom="paragraph">
                  <wp:posOffset>1842247</wp:posOffset>
                </wp:positionV>
                <wp:extent cx="5314950" cy="3757930"/>
                <wp:effectExtent l="0" t="0" r="6350" b="1270"/>
                <wp:wrapTopAndBottom/>
                <wp:docPr id="13" name="Group 13"/>
                <wp:cNvGraphicFramePr/>
                <a:graphic xmlns:a="http://schemas.openxmlformats.org/drawingml/2006/main">
                  <a:graphicData uri="http://schemas.microsoft.com/office/word/2010/wordprocessingGroup">
                    <wpg:wgp>
                      <wpg:cNvGrpSpPr/>
                      <wpg:grpSpPr>
                        <a:xfrm>
                          <a:off x="0" y="0"/>
                          <a:ext cx="5314950" cy="3757930"/>
                          <a:chOff x="0" y="0"/>
                          <a:chExt cx="5737860" cy="3986530"/>
                        </a:xfrm>
                      </wpg:grpSpPr>
                      <pic:pic xmlns:pic="http://schemas.openxmlformats.org/drawingml/2006/picture">
                        <pic:nvPicPr>
                          <pic:cNvPr id="79" name="Picture 7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47109D85" w:rsidR="00D43485" w:rsidRPr="008D3C24" w:rsidRDefault="00D43485" w:rsidP="008D3C24">
                              <w:pPr>
                                <w:pStyle w:val="Caption"/>
                                <w:spacing w:before="120" w:after="120"/>
                                <w:rPr>
                                  <w:b/>
                                  <w:bCs/>
                                </w:rPr>
                              </w:pPr>
                              <w:bookmarkStart w:id="149" w:name="_Toc527964399"/>
                              <w:bookmarkStart w:id="150" w:name="_Ref530988955"/>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bookmarkEnd w:id="150"/>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9"/>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8" style="position:absolute;left:0;text-align:left;margin-left:4.85pt;margin-top:145.05pt;width:418.5pt;height:295.9pt;z-index:251769856;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">
                <v:shape id="Picture 79" o:spid="_x0000_s1049"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0" o:title=""/>
                </v:shape>
                <v:shape id="Text Box 12" o:spid="_x0000_s1050"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47109D85" w:rsidR="00D43485" w:rsidRPr="008D3C24" w:rsidRDefault="00D43485" w:rsidP="008D3C24">
                        <w:pPr>
                          <w:pStyle w:val="Caption"/>
                          <w:spacing w:before="120" w:after="120"/>
                          <w:rPr>
                            <w:b/>
                            <w:bCs/>
                          </w:rPr>
                        </w:pPr>
                        <w:bookmarkStart w:id="151" w:name="_Toc527964399"/>
                        <w:bookmarkStart w:id="152" w:name="_Ref530988955"/>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bookmarkEnd w:id="152"/>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51"/>
                        <w:r w:rsidRPr="008D3C24">
                          <w:rPr>
                            <w:b/>
                            <w:bCs/>
                          </w:rPr>
                          <w:t xml:space="preserve"> </w:t>
                        </w:r>
                      </w:p>
                    </w:txbxContent>
                  </v:textbox>
                </v:shape>
                <w10:wrap type="topAndBottom"/>
              </v:group>
            </w:pict>
          </mc:Fallback>
        </mc:AlternateContent>
      </w:r>
      <w:r w:rsidR="00546578">
        <w:t xml:space="preserve">Subsequently, </w:t>
      </w:r>
      <w:r w:rsidR="001108D0">
        <w:t>we tried t</w:t>
      </w:r>
      <w:r w:rsidR="00546578">
        <w:t>o figure out whether t</w:t>
      </w:r>
      <w:r w:rsidR="00C505B2">
        <w:t>hese contradicting</w:t>
      </w:r>
      <w:r w:rsidR="00546578">
        <w:t xml:space="preserve"> genes are clustered</w:t>
      </w:r>
      <w:r w:rsidR="007A0AAB">
        <w:t xml:space="preserve"> or scattered all</w:t>
      </w:r>
      <w:r w:rsidR="00546578">
        <w:t xml:space="preserve"> along the</w:t>
      </w:r>
      <w:r w:rsidR="001108D0">
        <w:t xml:space="preserve"> genome. Accordingly,</w:t>
      </w:r>
      <w:r w:rsidR="00FC16AA">
        <w:t xml:space="preserve"> we specified their position o</w:t>
      </w:r>
      <w:r w:rsidR="00546578">
        <w:t xml:space="preserve">n the corresponding chromosome and visualized them using IGV. </w:t>
      </w:r>
      <w:r w:rsidR="001108D0">
        <w:t>Nevertheless,</w:t>
      </w:r>
      <w:r w:rsidR="00B15346">
        <w:t xml:space="preserve"> </w:t>
      </w:r>
      <w:r w:rsidR="00546578">
        <w:t>th</w:t>
      </w:r>
      <w:r w:rsidR="00F739A7">
        <w:t>e variance between the distribution patterns</w:t>
      </w:r>
      <w:r w:rsidR="00546578">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4C6D0D">
        <w:rPr>
          <w:i/>
          <w:iCs/>
        </w:rPr>
        <w:t xml:space="preserve">. </w:t>
      </w:r>
      <w:r w:rsidR="004C6D0D">
        <w:t>In</w:t>
      </w:r>
      <w:r w:rsidR="00B95644">
        <w:rPr>
          <w:i/>
          <w:iCs/>
        </w:rPr>
        <w:t xml:space="preserve"> </w:t>
      </w:r>
      <w:r w:rsidR="00FC16AA">
        <w:fldChar w:fldCharType="begin"/>
      </w:r>
      <w:r w:rsidR="00FC16AA">
        <w:instrText xml:space="preserve"> REF _Ref530988955 \h </w:instrText>
      </w:r>
      <w:r w:rsidR="00FC16AA">
        <w:fldChar w:fldCharType="separate"/>
      </w:r>
      <w:r w:rsidR="00FC16AA" w:rsidRPr="008D3C24">
        <w:rPr>
          <w:b/>
          <w:bCs/>
        </w:rPr>
        <w:t xml:space="preserve">Figure </w:t>
      </w:r>
      <w:r w:rsidR="00FC16AA">
        <w:rPr>
          <w:b/>
          <w:bCs/>
          <w:noProof/>
        </w:rPr>
        <w:t>10</w:t>
      </w:r>
      <w:r w:rsidR="00FC16AA">
        <w:fldChar w:fldCharType="end"/>
      </w:r>
      <w:r w:rsidR="004C6D0D">
        <w:t xml:space="preserve">, </w:t>
      </w:r>
      <w:r w:rsidR="00B95644">
        <w:t xml:space="preserve">we present all orthologs (1570), </w:t>
      </w:r>
      <w:r w:rsidR="00D96D3D">
        <w:t xml:space="preserve">the </w:t>
      </w:r>
      <w:r w:rsidR="00B95644">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ortholog</w:t>
      </w:r>
      <w:r w:rsidR="00FC16AA">
        <w:t>ous</w:t>
      </w:r>
      <w:r w:rsidR="004A6C5D">
        <w:t xml:space="preserve"> </w:t>
      </w:r>
      <w:r w:rsidR="00B95644">
        <w:t>genes</w:t>
      </w:r>
      <w:r w:rsidR="004A6C5D">
        <w:t xml:space="preserve"> in</w:t>
      </w:r>
      <w:r w:rsidR="001108D0">
        <w:t xml:space="preserve"> the</w:t>
      </w:r>
      <w:r w:rsidR="00B95644">
        <w:t xml:space="preserve"> mentioned taxon. </w:t>
      </w:r>
      <w:r w:rsidR="00FC16AA">
        <w:t xml:space="preserve">As </w:t>
      </w:r>
      <w:r w:rsidR="00691113">
        <w:t>depicted</w:t>
      </w:r>
      <w:r w:rsidR="00293237">
        <w:t xml:space="preserve"> i</w:t>
      </w:r>
      <w:r w:rsidR="00B95644">
        <w:t xml:space="preserve">n </w:t>
      </w:r>
      <w:r w:rsidR="004A6C5D">
        <w:t>the</w:t>
      </w:r>
      <w:r w:rsidR="00293237">
        <w:t xml:space="preserve"> figure, </w:t>
      </w:r>
      <w:r w:rsidR="00FC16AA">
        <w:t>all</w:t>
      </w:r>
      <w:r w:rsidR="001108D0">
        <w:t xml:space="preserv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other or </w:t>
      </w:r>
      <w:r w:rsidR="00293237">
        <w:t>other genes</w:t>
      </w:r>
      <w:r w:rsidR="009F2D5A">
        <w:t xml:space="preserve"> </w:t>
      </w:r>
      <w:r w:rsidR="00FC16AA">
        <w:t xml:space="preserve">are </w:t>
      </w:r>
      <w:r w:rsidR="009F2D5A">
        <w:t>located</w:t>
      </w:r>
      <w:r w:rsidR="00293237">
        <w:t xml:space="preserve"> between them.</w:t>
      </w:r>
      <w:r w:rsidR="00BC74FB">
        <w:t xml:space="preserve"> </w:t>
      </w:r>
    </w:p>
    <w:p w14:paraId="6C6020A1" w14:textId="62D5C33C" w:rsidR="008D3C24" w:rsidRPr="00A03DFF" w:rsidRDefault="00F42B6F" w:rsidP="004C6D0D">
      <w:r>
        <w:t>Meanwhile</w:t>
      </w:r>
      <w:r w:rsidR="0078798E">
        <w:t xml:space="preserve">, </w:t>
      </w:r>
      <w:r w:rsidR="00782DA9">
        <w:t xml:space="preserve">we investigated further to see if there </w:t>
      </w:r>
      <w:r w:rsidR="003F1FB9">
        <w:t>is</w:t>
      </w:r>
      <w:r w:rsidR="00385EC6">
        <w:t xml:space="preserve"> </w:t>
      </w:r>
      <w:r w:rsidR="00782DA9">
        <w:t>at all any discrepancy</w:t>
      </w:r>
      <w:r w:rsidR="00FC16AA">
        <w:t xml:space="preserve"> at all</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lastRenderedPageBreak/>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xml:space="preserve">. At the end of the day, since this visualization included a lot </w:t>
      </w:r>
      <w:r w:rsidR="00FC16AA">
        <w:t xml:space="preserve">of </w:t>
      </w:r>
      <w:r w:rsidR="00625047">
        <w:t>information</w:t>
      </w:r>
      <w:r w:rsidR="002420DF">
        <w:t xml:space="preserve"> and details</w:t>
      </w:r>
      <w:r w:rsidR="00625047">
        <w:t xml:space="preserve"> which had to </w:t>
      </w:r>
      <w:r w:rsidR="00FC16AA">
        <w:t xml:space="preserve">be </w:t>
      </w:r>
      <w:r w:rsidR="00625047">
        <w:t xml:space="preserve">present only in a small frame, it could </w:t>
      </w:r>
      <w:r w:rsidR="004C6D0D">
        <w:rPr>
          <w:noProof/>
        </w:rPr>
        <mc:AlternateContent>
          <mc:Choice Requires="wpg">
            <w:drawing>
              <wp:anchor distT="0" distB="0" distL="114300" distR="114300" simplePos="0" relativeHeight="251929600" behindDoc="0" locked="0" layoutInCell="1" allowOverlap="1" wp14:anchorId="3DAFD167" wp14:editId="555CB7DD">
                <wp:simplePos x="0" y="0"/>
                <wp:positionH relativeFrom="column">
                  <wp:posOffset>246247</wp:posOffset>
                </wp:positionH>
                <wp:positionV relativeFrom="paragraph">
                  <wp:posOffset>1189627</wp:posOffset>
                </wp:positionV>
                <wp:extent cx="4981575" cy="7712026"/>
                <wp:effectExtent l="0" t="0" r="0" b="0"/>
                <wp:wrapTopAndBottom/>
                <wp:docPr id="81" name="Group 81"/>
                <wp:cNvGraphicFramePr/>
                <a:graphic xmlns:a="http://schemas.openxmlformats.org/drawingml/2006/main">
                  <a:graphicData uri="http://schemas.microsoft.com/office/word/2010/wordprocessingGroup">
                    <wpg:wgp>
                      <wpg:cNvGrpSpPr/>
                      <wpg:grpSpPr>
                        <a:xfrm>
                          <a:off x="0" y="0"/>
                          <a:ext cx="4981575" cy="7712026"/>
                          <a:chOff x="0" y="0"/>
                          <a:chExt cx="4981575" cy="7712026"/>
                        </a:xfrm>
                      </wpg:grpSpPr>
                      <pic:pic xmlns:pic="http://schemas.openxmlformats.org/drawingml/2006/picture">
                        <pic:nvPicPr>
                          <pic:cNvPr id="7" name="Picture 7"/>
                          <pic:cNvPicPr>
                            <a:picLocks noChangeAspect="1"/>
                          </pic:cNvPicPr>
                        </pic:nvPicPr>
                        <pic:blipFill rotWithShape="1">
                          <a:blip r:embed="rId41">
                            <a:extLst>
                              <a:ext uri="{28A0092B-C50C-407E-A947-70E740481C1C}">
                                <a14:useLocalDpi xmlns:a14="http://schemas.microsoft.com/office/drawing/2010/main" val="0"/>
                              </a:ext>
                            </a:extLst>
                          </a:blip>
                          <a:srcRect l="13727" t="9190" r="18174" b="13719"/>
                          <a:stretch/>
                        </pic:blipFill>
                        <pic:spPr bwMode="auto">
                          <a:xfrm>
                            <a:off x="231113" y="0"/>
                            <a:ext cx="4631690" cy="7073900"/>
                          </a:xfrm>
                          <a:prstGeom prst="rect">
                            <a:avLst/>
                          </a:prstGeom>
                          <a:ln>
                            <a:noFill/>
                          </a:ln>
                          <a:extLst>
                            <a:ext uri="{53640926-AAD7-44D8-BBD7-CCE9431645EC}">
                              <a14:shadowObscured xmlns:a14="http://schemas.microsoft.com/office/drawing/2010/main"/>
                            </a:ext>
                          </a:extLst>
                        </pic:spPr>
                      </pic:pic>
                      <wps:wsp>
                        <wps:cNvPr id="8" name="Text Box 8"/>
                        <wps:cNvSpPr txBox="1"/>
                        <wps:spPr>
                          <a:xfrm>
                            <a:off x="0" y="7033846"/>
                            <a:ext cx="4981575" cy="678180"/>
                          </a:xfrm>
                          <a:prstGeom prst="rect">
                            <a:avLst/>
                          </a:prstGeom>
                          <a:solidFill>
                            <a:prstClr val="white"/>
                          </a:solidFill>
                          <a:ln>
                            <a:noFill/>
                          </a:ln>
                        </wps:spPr>
                        <wps:txbx>
                          <w:txbxContent>
                            <w:p w14:paraId="5A176AEF" w14:textId="514EA4C6" w:rsidR="00D43485" w:rsidRPr="006B592F" w:rsidRDefault="00D43485" w:rsidP="00A03DFF">
                              <w:pPr>
                                <w:pStyle w:val="Caption"/>
                              </w:pPr>
                              <w:bookmarkStart w:id="153" w:name="_Toc527964400"/>
                              <w:bookmarkStart w:id="154" w:name="_Ref5276205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54"/>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DAFD167" id="Group 81" o:spid="_x0000_s1051" style="position:absolute;left:0;text-align:left;margin-left:19.4pt;margin-top:93.65pt;width:392.25pt;height:607.25pt;z-index:251929600" coordsize="49815,7712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">
                <v:shape id="Picture 7" o:spid="_x0000_s1052" type="#_x0000_t75" style="position:absolute;left:2311;width:46317;height:707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">
                  <v:imagedata r:id="rId42" o:title="" croptop="6023f" cropbottom="8991f" cropleft="8996f" cropright="11911f"/>
                </v:shape>
                <v:shape id="Text Box 8" o:spid="_x0000_s1053" type="#_x0000_t202" style="position:absolute;top:70338;width:49815;height:67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5A176AEF" w14:textId="514EA4C6" w:rsidR="00D43485" w:rsidRPr="006B592F" w:rsidRDefault="00D43485" w:rsidP="00A03DFF">
                        <w:pPr>
                          <w:pStyle w:val="Caption"/>
                        </w:pPr>
                        <w:bookmarkStart w:id="155" w:name="_Toc527964400"/>
                        <w:bookmarkStart w:id="156" w:name="_Ref5276205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56"/>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5"/>
                      </w:p>
                    </w:txbxContent>
                  </v:textbox>
                </v:shape>
                <w10:wrap type="topAndBottom"/>
              </v:group>
            </w:pict>
          </mc:Fallback>
        </mc:AlternateContent>
      </w:r>
      <w:r w:rsidR="00625047">
        <w:t xml:space="preserve">not reveal high resolution output. </w:t>
      </w:r>
    </w:p>
    <w:p w14:paraId="22072EAC" w14:textId="77777777" w:rsidR="004C6D0D" w:rsidRPr="00A03DFF" w:rsidRDefault="004C6D0D" w:rsidP="004C6D0D">
      <w:r>
        <w:lastRenderedPageBreak/>
        <w:t>In other words, this analysis was not informative for us and we could not trace any incongruency among the patterns by only looking at them (</w:t>
      </w:r>
      <w:r w:rsidRPr="00580AC1">
        <w:rPr>
          <w:b/>
          <w:bCs/>
        </w:rPr>
        <w:fldChar w:fldCharType="begin"/>
      </w:r>
      <w:r w:rsidRPr="00580AC1">
        <w:rPr>
          <w:b/>
          <w:bCs/>
        </w:rPr>
        <w:instrText xml:space="preserve"> REF _Ref527620501 \h </w:instrText>
      </w:r>
      <w:r>
        <w:rPr>
          <w:b/>
          <w:bCs/>
        </w:rPr>
        <w:instrText xml:space="preserve"> \* MERGEFORMAT </w:instrText>
      </w:r>
      <w:r w:rsidRPr="00580AC1">
        <w:rPr>
          <w:b/>
          <w:bCs/>
        </w:rPr>
      </w:r>
      <w:r w:rsidRPr="00580AC1">
        <w:rPr>
          <w:b/>
          <w:bCs/>
        </w:rPr>
        <w:fldChar w:fldCharType="separate"/>
      </w:r>
      <w:r w:rsidRPr="00580AC1">
        <w:rPr>
          <w:b/>
          <w:bCs/>
        </w:rPr>
        <w:t xml:space="preserve">Figure </w:t>
      </w:r>
      <w:r>
        <w:rPr>
          <w:b/>
          <w:bCs/>
          <w:noProof/>
        </w:rPr>
        <w:t>11</w:t>
      </w:r>
      <w:r w:rsidRPr="00580AC1">
        <w:rPr>
          <w:b/>
          <w:bCs/>
        </w:rPr>
        <w:fldChar w:fldCharType="end"/>
      </w:r>
      <w:r>
        <w:t xml:space="preserve">). In order to give a view about this concept, </w:t>
      </w:r>
      <w:r w:rsidRPr="004C6D0D">
        <w:t xml:space="preserve"> </w:t>
      </w:r>
      <w:r>
        <w:t xml:space="preserve">below we display the results for some of these strains; </w:t>
      </w:r>
      <w:r>
        <w:rPr>
          <w:i/>
          <w:iCs/>
        </w:rPr>
        <w:t xml:space="preserve">A. baylyi (ACIAD), </w:t>
      </w:r>
      <w:proofErr w:type="spellStart"/>
      <w:r>
        <w:rPr>
          <w:i/>
          <w:iCs/>
        </w:rPr>
        <w:t>A.b</w:t>
      </w:r>
      <w:proofErr w:type="spellEnd"/>
      <w:r>
        <w:rPr>
          <w:i/>
          <w:iCs/>
        </w:rPr>
        <w:t xml:space="preserve"> AYE (ACIBY), </w:t>
      </w:r>
      <w:proofErr w:type="spellStart"/>
      <w:r>
        <w:rPr>
          <w:i/>
          <w:iCs/>
        </w:rPr>
        <w:t>A.b</w:t>
      </w:r>
      <w:proofErr w:type="spellEnd"/>
      <w:r>
        <w:rPr>
          <w:i/>
          <w:iCs/>
        </w:rPr>
        <w:t xml:space="preserve"> ACICU (ACIBC), </w:t>
      </w:r>
      <w:proofErr w:type="spellStart"/>
      <w:r>
        <w:rPr>
          <w:i/>
          <w:iCs/>
        </w:rPr>
        <w:t>A.b</w:t>
      </w:r>
      <w:proofErr w:type="spellEnd"/>
      <w:r>
        <w:rPr>
          <w:i/>
          <w:iCs/>
        </w:rPr>
        <w:t xml:space="preserve"> ATCC 17978 (ACIBT), </w:t>
      </w:r>
      <w:r>
        <w:t xml:space="preserve">and </w:t>
      </w:r>
      <w:proofErr w:type="spellStart"/>
      <w:r>
        <w:rPr>
          <w:i/>
          <w:iCs/>
        </w:rPr>
        <w:t>A.b</w:t>
      </w:r>
      <w:proofErr w:type="spellEnd"/>
      <w:r>
        <w:rPr>
          <w:i/>
          <w:iCs/>
        </w:rPr>
        <w:t xml:space="preserve"> SDF (ACIBS).</w:t>
      </w:r>
    </w:p>
    <w:p w14:paraId="56DC9CB1" w14:textId="5198D257" w:rsidR="008D3C24" w:rsidRPr="00B9165D" w:rsidRDefault="004C6D0D" w:rsidP="008D3C24">
      <w:r>
        <w:rPr>
          <w:noProof/>
        </w:rPr>
        <mc:AlternateContent>
          <mc:Choice Requires="wpg">
            <w:drawing>
              <wp:anchor distT="0" distB="0" distL="114300" distR="114300" simplePos="0" relativeHeight="251932672" behindDoc="0" locked="0" layoutInCell="1" allowOverlap="1" wp14:anchorId="6ECA32FD" wp14:editId="61066BA1">
                <wp:simplePos x="0" y="0"/>
                <wp:positionH relativeFrom="column">
                  <wp:posOffset>55329</wp:posOffset>
                </wp:positionH>
                <wp:positionV relativeFrom="paragraph">
                  <wp:posOffset>2531724</wp:posOffset>
                </wp:positionV>
                <wp:extent cx="5396230" cy="4799777"/>
                <wp:effectExtent l="0" t="101600" r="1270" b="1270"/>
                <wp:wrapTopAndBottom/>
                <wp:docPr id="78" name="Group 78"/>
                <wp:cNvGraphicFramePr/>
                <a:graphic xmlns:a="http://schemas.openxmlformats.org/drawingml/2006/main">
                  <a:graphicData uri="http://schemas.microsoft.com/office/word/2010/wordprocessingGroup">
                    <wpg:wgp>
                      <wpg:cNvGrpSpPr/>
                      <wpg:grpSpPr>
                        <a:xfrm>
                          <a:off x="0" y="0"/>
                          <a:ext cx="5396230" cy="4799777"/>
                          <a:chOff x="0" y="0"/>
                          <a:chExt cx="5396230" cy="4799777"/>
                        </a:xfrm>
                      </wpg:grpSpPr>
                      <pic:pic xmlns:pic="http://schemas.openxmlformats.org/drawingml/2006/picture">
                        <pic:nvPicPr>
                          <pic:cNvPr id="3" name="Picture 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30628" y="0"/>
                            <a:ext cx="5104130" cy="43002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4" name="Text Box 4"/>
                        <wps:cNvSpPr txBox="1"/>
                        <wps:spPr>
                          <a:xfrm>
                            <a:off x="0" y="4531807"/>
                            <a:ext cx="5396230" cy="267970"/>
                          </a:xfrm>
                          <a:prstGeom prst="rect">
                            <a:avLst/>
                          </a:prstGeom>
                          <a:solidFill>
                            <a:prstClr val="white"/>
                          </a:solidFill>
                          <a:ln>
                            <a:noFill/>
                          </a:ln>
                        </wps:spPr>
                        <wps:txbx>
                          <w:txbxContent>
                            <w:p w14:paraId="13269EFC" w14:textId="76D7129A" w:rsidR="00D43485" w:rsidRPr="00B71E15" w:rsidRDefault="00D43485" w:rsidP="004C6D0D">
                              <w:pPr>
                                <w:pStyle w:val="Caption"/>
                                <w:rPr>
                                  <w:noProof/>
                                </w:rPr>
                              </w:pPr>
                              <w:bookmarkStart w:id="157" w:name="_Toc527964401"/>
                              <w:bookmarkStart w:id="158" w:name="_Ref527622456"/>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8"/>
                              <w:r w:rsidRPr="00580AC1">
                                <w:rPr>
                                  <w:b/>
                                  <w:bCs/>
                                </w:rPr>
                                <w:t>:</w:t>
                              </w:r>
                              <w:r>
                                <w:rPr>
                                  <w:b/>
                                  <w:bCs/>
                                </w:rPr>
                                <w:t xml:space="preserve"> </w:t>
                              </w:r>
                              <w:r>
                                <w:t>subset of species tree including 21 A. baumannii. The different known clone types are highlighted.</w:t>
                              </w:r>
                              <w:bookmarkEnd w:id="15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ECA32FD" id="Group 78" o:spid="_x0000_s1054" style="position:absolute;left:0;text-align:left;margin-left:4.35pt;margin-top:199.35pt;width:424.9pt;height:377.95pt;z-index:251932672" coordsize="53962,47997"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">
                <v:shape id="Picture 3" o:spid="_x0000_s1055" type="#_x0000_t75" style="position:absolute;left:1306;width:51041;height:430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" filled="t" fillcolor="#ededed" stroked="t" strokecolor="white" strokeweight="7pt">
                  <v:stroke endcap="square"/>
                  <v:imagedata r:id="rId44" o:title=""/>
                  <v:shadow on="t" color="black" opacity="26214f" origin="-.5,-.5" offset="0,.5mm"/>
                  <v:path arrowok="t"/>
                </v:shape>
                <v:shape id="Text Box 4" o:spid="_x0000_s1056" type="#_x0000_t202" style="position:absolute;top:45318;width:53962;height:26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13269EFC" w14:textId="76D7129A" w:rsidR="00D43485" w:rsidRPr="00B71E15" w:rsidRDefault="00D43485" w:rsidP="004C6D0D">
                        <w:pPr>
                          <w:pStyle w:val="Caption"/>
                          <w:rPr>
                            <w:noProof/>
                          </w:rPr>
                        </w:pPr>
                        <w:bookmarkStart w:id="159" w:name="_Toc527964401"/>
                        <w:bookmarkStart w:id="160" w:name="_Ref527622456"/>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60"/>
                        <w:r w:rsidRPr="00580AC1">
                          <w:rPr>
                            <w:b/>
                            <w:bCs/>
                          </w:rPr>
                          <w:t>:</w:t>
                        </w:r>
                        <w:r>
                          <w:rPr>
                            <w:b/>
                            <w:bCs/>
                          </w:rPr>
                          <w:t xml:space="preserve"> </w:t>
                        </w:r>
                        <w:r>
                          <w:t>subset of species tree including 21 A. baumannii. The different known clone types are highlighted.</w:t>
                        </w:r>
                        <w:bookmarkEnd w:id="159"/>
                        <w:r>
                          <w:t xml:space="preserve"> </w:t>
                        </w:r>
                      </w:p>
                    </w:txbxContent>
                  </v:textbox>
                </v:shape>
                <w10:wrap type="topAndBottom"/>
              </v:group>
            </w:pict>
          </mc:Fallback>
        </mc:AlternateContent>
      </w:r>
      <w:r w:rsidR="008D3C24">
        <w:t xml:space="preserve">As a conclusion, </w:t>
      </w:r>
      <w:r w:rsidR="00EA7702">
        <w:t>for the afore</w:t>
      </w:r>
      <w:r w:rsidR="008D3C24">
        <w:t xml:space="preserve">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w:t>
      </w:r>
      <w:r w:rsidR="00EA7702">
        <w:t xml:space="preserve">the </w:t>
      </w:r>
      <w:r w:rsidR="008D3C24">
        <w:t>species tree including 21</w:t>
      </w:r>
      <w:r w:rsidR="00EA7702">
        <w:t xml:space="preserve"> various</w:t>
      </w:r>
      <w:r w:rsidR="008D3C24">
        <w:rPr>
          <w:i/>
          <w:iCs/>
        </w:rPr>
        <w:t xml:space="preserve"> A. baumannii</w:t>
      </w:r>
      <w:r w:rsidR="008D3C24">
        <w:t xml:space="preserve"> </w:t>
      </w:r>
      <w:r w:rsidR="00DF4539">
        <w:t xml:space="preserve">clone </w:t>
      </w:r>
      <w:r w:rsidR="008D3C24">
        <w:t>types.</w:t>
      </w:r>
    </w:p>
    <w:p w14:paraId="5B6D8225" w14:textId="7219DA32" w:rsidR="004C6D0D" w:rsidRDefault="004C6D0D" w:rsidP="008D3C24">
      <w:r>
        <w:br w:type="page"/>
      </w:r>
    </w:p>
    <w:p w14:paraId="63D0B9D3" w14:textId="56EB47ED" w:rsidR="00631C6C" w:rsidRDefault="00631C6C" w:rsidP="00721DBF">
      <w:pPr>
        <w:pStyle w:val="Heading4"/>
      </w:pPr>
      <w:bookmarkStart w:id="161" w:name="_Toc523657799"/>
      <w:bookmarkStart w:id="162" w:name="_Toc528762467"/>
      <w:r>
        <w:lastRenderedPageBreak/>
        <w:t>Taxonomy assignment approach</w:t>
      </w:r>
      <w:bookmarkEnd w:id="161"/>
      <w:bookmarkEnd w:id="162"/>
    </w:p>
    <w:p w14:paraId="55A7E5F9" w14:textId="77777777" w:rsidR="00437400" w:rsidRDefault="009A1DBF" w:rsidP="00437400">
      <w:r>
        <w:rPr>
          <w:noProof/>
        </w:rPr>
        <mc:AlternateContent>
          <mc:Choice Requires="wpg">
            <w:drawing>
              <wp:anchor distT="0" distB="0" distL="114300" distR="114300" simplePos="0" relativeHeight="251936768" behindDoc="0" locked="0" layoutInCell="1" allowOverlap="1" wp14:anchorId="4E09E753" wp14:editId="5C28D056">
                <wp:simplePos x="0" y="0"/>
                <wp:positionH relativeFrom="column">
                  <wp:posOffset>-74295</wp:posOffset>
                </wp:positionH>
                <wp:positionV relativeFrom="paragraph">
                  <wp:posOffset>3190240</wp:posOffset>
                </wp:positionV>
                <wp:extent cx="5506720" cy="5514340"/>
                <wp:effectExtent l="0" t="0" r="5080" b="0"/>
                <wp:wrapTopAndBottom/>
                <wp:docPr id="316" name="Group 316"/>
                <wp:cNvGraphicFramePr/>
                <a:graphic xmlns:a="http://schemas.openxmlformats.org/drawingml/2006/main">
                  <a:graphicData uri="http://schemas.microsoft.com/office/word/2010/wordprocessingGroup">
                    <wpg:wgp>
                      <wpg:cNvGrpSpPr/>
                      <wpg:grpSpPr>
                        <a:xfrm>
                          <a:off x="0" y="0"/>
                          <a:ext cx="5506720" cy="5514340"/>
                          <a:chOff x="339949" y="79049"/>
                          <a:chExt cx="4979805" cy="4250418"/>
                        </a:xfrm>
                      </wpg:grpSpPr>
                      <pic:pic xmlns:pic="http://schemas.openxmlformats.org/drawingml/2006/picture">
                        <pic:nvPicPr>
                          <pic:cNvPr id="314" name="Picture 314"/>
                          <pic:cNvPicPr>
                            <a:picLocks noChangeAspect="1"/>
                          </pic:cNvPicPr>
                        </pic:nvPicPr>
                        <pic:blipFill rotWithShape="1">
                          <a:blip r:embed="rId45">
                            <a:extLst>
                              <a:ext uri="{28A0092B-C50C-407E-A947-70E740481C1C}">
                                <a14:useLocalDpi xmlns:a14="http://schemas.microsoft.com/office/drawing/2010/main" val="0"/>
                              </a:ext>
                            </a:extLst>
                          </a:blip>
                          <a:srcRect t="3336" r="33286" b="10420"/>
                          <a:stretch/>
                        </pic:blipFill>
                        <pic:spPr bwMode="auto">
                          <a:xfrm>
                            <a:off x="339949" y="79049"/>
                            <a:ext cx="4979804" cy="3784911"/>
                          </a:xfrm>
                          <a:prstGeom prst="rect">
                            <a:avLst/>
                          </a:prstGeom>
                          <a:ln>
                            <a:noFill/>
                          </a:ln>
                          <a:extLst>
                            <a:ext uri="{53640926-AAD7-44D8-BBD7-CCE9431645EC}">
                              <a14:shadowObscured xmlns:a14="http://schemas.microsoft.com/office/drawing/2010/main"/>
                            </a:ext>
                          </a:extLst>
                        </pic:spPr>
                      </pic:pic>
                      <wps:wsp>
                        <wps:cNvPr id="315" name="Text Box 315"/>
                        <wps:cNvSpPr txBox="1"/>
                        <wps:spPr>
                          <a:xfrm>
                            <a:off x="441017" y="3898667"/>
                            <a:ext cx="4878737" cy="430800"/>
                          </a:xfrm>
                          <a:prstGeom prst="rect">
                            <a:avLst/>
                          </a:prstGeom>
                          <a:solidFill>
                            <a:prstClr val="white"/>
                          </a:solidFill>
                          <a:ln>
                            <a:noFill/>
                          </a:ln>
                        </wps:spPr>
                        <wps:txbx>
                          <w:txbxContent>
                            <w:p w14:paraId="198CD3B7" w14:textId="79BC793A" w:rsidR="00D43485" w:rsidRPr="00E245B3" w:rsidRDefault="00D43485" w:rsidP="00E245B3">
                              <w:pPr>
                                <w:pStyle w:val="Caption"/>
                                <w:rPr>
                                  <w:i w:val="0"/>
                                  <w:iCs w:val="0"/>
                                </w:rPr>
                              </w:pPr>
                              <w:bookmarkStart w:id="163" w:name="_Ref531022626"/>
                              <w:r w:rsidRPr="00E245B3">
                                <w:rPr>
                                  <w:b/>
                                  <w:bCs/>
                                </w:rPr>
                                <w:t xml:space="preserve">Figure </w:t>
                              </w:r>
                              <w:r w:rsidRPr="00E245B3">
                                <w:rPr>
                                  <w:b/>
                                  <w:bCs/>
                                </w:rPr>
                                <w:fldChar w:fldCharType="begin"/>
                              </w:r>
                              <w:r w:rsidRPr="00E245B3">
                                <w:rPr>
                                  <w:b/>
                                  <w:bCs/>
                                </w:rPr>
                                <w:instrText xml:space="preserve"> SEQ Figure \* ARABIC </w:instrText>
                              </w:r>
                              <w:r w:rsidRPr="00E245B3">
                                <w:rPr>
                                  <w:b/>
                                  <w:bCs/>
                                </w:rPr>
                                <w:fldChar w:fldCharType="separate"/>
                              </w:r>
                              <w:r>
                                <w:rPr>
                                  <w:b/>
                                  <w:bCs/>
                                  <w:noProof/>
                                </w:rPr>
                                <w:t>13</w:t>
                              </w:r>
                              <w:r w:rsidRPr="00E245B3">
                                <w:rPr>
                                  <w:b/>
                                  <w:bCs/>
                                </w:rPr>
                                <w:fldChar w:fldCharType="end"/>
                              </w:r>
                              <w:bookmarkEnd w:id="163"/>
                              <w:r>
                                <w:rPr>
                                  <w:b/>
                                  <w:bCs/>
                                </w:rPr>
                                <w:t xml:space="preserve">: </w:t>
                              </w:r>
                              <w:r>
                                <w:t>DIAMOND and MEGAN</w:t>
                              </w:r>
                              <w:r w:rsidRPr="00E245B3">
                                <w:t xml:space="preserve"> analysis for </w:t>
                              </w:r>
                              <w:r>
                                <w:t>3715 protein sequences of A. b AYE strain. The numbers show the assigned reads to each node as well as summarized reads of each node and its childr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09E753" id="Group 316" o:spid="_x0000_s1057" style="position:absolute;left:0;text-align:left;margin-left:-5.85pt;margin-top:251.2pt;width:433.6pt;height:434.2pt;z-index:251936768;mso-width-relative:margin;mso-height-relative:margin" coordorigin="3399,790" coordsize="49798,42504" o:gfxdata="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gAMAwEAAhEDEQA/APf6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">
                <v:shape id="Picture 314" o:spid="_x0000_s1058" type="#_x0000_t75" style="position:absolute;left:3399;top:790;width:49798;height:378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">
                  <v:imagedata r:id="rId46" o:title="" croptop="2186f" cropbottom="6829f" cropright="21814f"/>
                </v:shape>
                <v:shape id="Text Box 315" o:spid="_x0000_s1059" type="#_x0000_t202" style="position:absolute;left:4410;top:38986;width:48787;height:4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" stroked="f">
                  <v:textbox inset="0,0,0,0">
                    <w:txbxContent>
                      <w:p w14:paraId="198CD3B7" w14:textId="79BC793A" w:rsidR="00D43485" w:rsidRPr="00E245B3" w:rsidRDefault="00D43485" w:rsidP="00E245B3">
                        <w:pPr>
                          <w:pStyle w:val="Caption"/>
                          <w:rPr>
                            <w:i w:val="0"/>
                            <w:iCs w:val="0"/>
                          </w:rPr>
                        </w:pPr>
                        <w:bookmarkStart w:id="164" w:name="_Ref531022626"/>
                        <w:r w:rsidRPr="00E245B3">
                          <w:rPr>
                            <w:b/>
                            <w:bCs/>
                          </w:rPr>
                          <w:t xml:space="preserve">Figure </w:t>
                        </w:r>
                        <w:r w:rsidRPr="00E245B3">
                          <w:rPr>
                            <w:b/>
                            <w:bCs/>
                          </w:rPr>
                          <w:fldChar w:fldCharType="begin"/>
                        </w:r>
                        <w:r w:rsidRPr="00E245B3">
                          <w:rPr>
                            <w:b/>
                            <w:bCs/>
                          </w:rPr>
                          <w:instrText xml:space="preserve"> SEQ Figure \* ARABIC </w:instrText>
                        </w:r>
                        <w:r w:rsidRPr="00E245B3">
                          <w:rPr>
                            <w:b/>
                            <w:bCs/>
                          </w:rPr>
                          <w:fldChar w:fldCharType="separate"/>
                        </w:r>
                        <w:r>
                          <w:rPr>
                            <w:b/>
                            <w:bCs/>
                            <w:noProof/>
                          </w:rPr>
                          <w:t>13</w:t>
                        </w:r>
                        <w:r w:rsidRPr="00E245B3">
                          <w:rPr>
                            <w:b/>
                            <w:bCs/>
                          </w:rPr>
                          <w:fldChar w:fldCharType="end"/>
                        </w:r>
                        <w:bookmarkEnd w:id="164"/>
                        <w:r>
                          <w:rPr>
                            <w:b/>
                            <w:bCs/>
                          </w:rPr>
                          <w:t xml:space="preserve">: </w:t>
                        </w:r>
                        <w:r>
                          <w:t>DIAMOND and MEGAN</w:t>
                        </w:r>
                        <w:r w:rsidRPr="00E245B3">
                          <w:t xml:space="preserve"> analysis for </w:t>
                        </w:r>
                        <w:r>
                          <w:t>3715 protein sequences of A. b AYE strain. The numbers show the assigned reads to each node as well as summarized reads of each node and its children.</w:t>
                        </w:r>
                      </w:p>
                    </w:txbxContent>
                  </v:textbox>
                </v:shape>
                <w10:wrap type="topAndBottom"/>
              </v:group>
            </w:pict>
          </mc:Fallback>
        </mc:AlternateContent>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EA7702">
        <w:t>a DIAMOND</w:t>
      </w:r>
      <w:r w:rsidR="00113336">
        <w:t xml:space="preserve">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w:t>
      </w:r>
      <w:r w:rsidR="006920EA">
        <w:t>EGAN cannot</w:t>
      </w:r>
      <w:r w:rsidR="00210446">
        <w:t xml:space="preserve"> differentiate between loss event and HGT event. Therefore, it assigns each hit to the last common ancestor</w:t>
      </w:r>
      <w:r w:rsidR="00AB625D">
        <w:t xml:space="preserve"> of the </w:t>
      </w:r>
      <w:r w:rsidR="00A51638">
        <w:t>DB</w:t>
      </w:r>
      <w:r w:rsidR="00210446">
        <w:t xml:space="preserve">. </w:t>
      </w:r>
      <w:r w:rsidR="00513898">
        <w:t>As an example,</w:t>
      </w:r>
      <w:r w:rsidR="00D3582E">
        <w:t xml:space="preserve"> </w:t>
      </w:r>
      <w:r w:rsidR="00513898">
        <w:fldChar w:fldCharType="begin"/>
      </w:r>
      <w:r w:rsidR="00513898">
        <w:instrText xml:space="preserve"> REF _Ref531022626 \h </w:instrText>
      </w:r>
      <w:r w:rsidR="00513898">
        <w:fldChar w:fldCharType="separate"/>
      </w:r>
      <w:r w:rsidR="00513898" w:rsidRPr="00E245B3">
        <w:rPr>
          <w:b/>
          <w:bCs/>
        </w:rPr>
        <w:t xml:space="preserve">Figure </w:t>
      </w:r>
      <w:r w:rsidR="00513898" w:rsidRPr="00E245B3">
        <w:rPr>
          <w:b/>
          <w:bCs/>
          <w:noProof/>
        </w:rPr>
        <w:t>13</w:t>
      </w:r>
      <w:r w:rsidR="00513898">
        <w:fldChar w:fldCharType="end"/>
      </w:r>
      <w:r w:rsidR="00513898">
        <w:t xml:space="preserve"> </w:t>
      </w:r>
      <w:r w:rsidR="00D3582E">
        <w:t xml:space="preserve">represents the MEGAN analysis for </w:t>
      </w:r>
      <w:r w:rsidR="00D3582E">
        <w:rPr>
          <w:i/>
          <w:iCs/>
        </w:rPr>
        <w:t>A. b AYE</w:t>
      </w:r>
      <w:r w:rsidR="00D3582E">
        <w:t>. This strain includes 3</w:t>
      </w:r>
      <w:r w:rsidR="006920EA">
        <w:t>715</w:t>
      </w:r>
      <w:r w:rsidR="005B3EB9">
        <w:t xml:space="preserve"> protein sequences</w:t>
      </w:r>
      <w:r w:rsidR="006920EA">
        <w:t xml:space="preserve"> in </w:t>
      </w:r>
      <w:r w:rsidR="00FA38AE">
        <w:t xml:space="preserve">the </w:t>
      </w:r>
      <w:r w:rsidR="006920EA">
        <w:t>OMA DB</w:t>
      </w:r>
      <w:r w:rsidR="005B3EB9">
        <w:t>. However,</w:t>
      </w:r>
      <w:r w:rsidR="00D3582E">
        <w:t xml:space="preserve"> </w:t>
      </w:r>
      <w:r w:rsidR="00854604">
        <w:t xml:space="preserve">MEGAN could </w:t>
      </w:r>
      <w:r w:rsidR="00D3582E">
        <w:t xml:space="preserve">only </w:t>
      </w:r>
      <w:r w:rsidR="00854604">
        <w:t xml:space="preserve">analyzed </w:t>
      </w:r>
      <w:r w:rsidR="00FA38AE">
        <w:t>only</w:t>
      </w:r>
      <w:r w:rsidR="005B3EB9">
        <w:t xml:space="preserve"> </w:t>
      </w:r>
      <w:r w:rsidR="00854604">
        <w:t>3193</w:t>
      </w:r>
      <w:r>
        <w:t xml:space="preserve"> </w:t>
      </w:r>
      <w:r>
        <w:lastRenderedPageBreak/>
        <w:t xml:space="preserve">genes. The output in </w:t>
      </w:r>
      <w:r>
        <w:fldChar w:fldCharType="begin"/>
      </w:r>
      <w:r>
        <w:instrText xml:space="preserve"> REF _Ref531022626 \h </w:instrText>
      </w:r>
      <w:r>
        <w:fldChar w:fldCharType="separate"/>
      </w:r>
      <w:r w:rsidRPr="00E245B3">
        <w:rPr>
          <w:b/>
          <w:bCs/>
        </w:rPr>
        <w:t xml:space="preserve">Figure </w:t>
      </w:r>
      <w:r w:rsidRPr="00E245B3">
        <w:rPr>
          <w:b/>
          <w:bCs/>
          <w:noProof/>
        </w:rPr>
        <w:t>13</w:t>
      </w:r>
      <w:r>
        <w:fldChar w:fldCharType="end"/>
      </w:r>
      <w:r>
        <w:t xml:space="preserve"> exposed that the most of the genes were assigned to the </w:t>
      </w:r>
      <w:r w:rsidRPr="00D3582E">
        <w:rPr>
          <w:i/>
          <w:iCs/>
        </w:rPr>
        <w:t>Acinetobacter</w:t>
      </w:r>
      <w:r>
        <w:t xml:space="preserve"> ancestor clade, although 202 of them could not assigned to any taxon node.</w:t>
      </w:r>
    </w:p>
    <w:p w14:paraId="27B6860A" w14:textId="5E9001F4" w:rsidR="009058FC" w:rsidRDefault="00210446" w:rsidP="00437400">
      <w:r>
        <w:t>Moreover, considering the</w:t>
      </w:r>
      <w:r w:rsidR="009058FC">
        <w:t xml:space="preserve"> fact that we worked</w:t>
      </w:r>
      <w:r w:rsidR="006920EA">
        <w:t xml:space="preserve"> with bacteria in our project</w:t>
      </w:r>
      <w:r w:rsidR="009058FC">
        <w:t xml:space="preserve">, </w:t>
      </w:r>
      <w:r w:rsidR="005B3EB9">
        <w:t xml:space="preserve">we had to keep in mind </w:t>
      </w:r>
      <w:r w:rsidR="006920EA">
        <w:t xml:space="preserve">that </w:t>
      </w:r>
      <w:r w:rsidR="009058FC">
        <w:t xml:space="preserve">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6920EA">
        <w:t>ir</w:t>
      </w:r>
      <w:r w:rsidR="009058FC">
        <w:t xml:space="preserve"> evolution.</w:t>
      </w:r>
      <w:r w:rsidR="006920EA" w:rsidRPr="006920EA">
        <w:t xml:space="preserve"> </w:t>
      </w:r>
      <w:r w:rsidR="006920EA">
        <w:t xml:space="preserve">Hence, it is possible that the result included many false negative cases. </w:t>
      </w:r>
      <w:r w:rsidR="009058FC">
        <w:t xml:space="preserve">Respectively, it is important to distinguish these events from each other. </w:t>
      </w:r>
      <w:r w:rsidR="006920EA">
        <w:t>In the end</w:t>
      </w:r>
      <w:r w:rsidR="009058FC">
        <w:t xml:space="preserve">, we could not detect </w:t>
      </w:r>
      <w:r w:rsidR="00444D19">
        <w:t>many of the</w:t>
      </w:r>
      <w:r w:rsidR="005B3EB9">
        <w:t xml:space="preserve"> high confident</w:t>
      </w:r>
      <w:r w:rsidR="009058FC">
        <w:t xml:space="preserve"> HGT candidates for the taxa of interest</w:t>
      </w:r>
      <w:r w:rsidR="00444D19">
        <w:t xml:space="preserve"> due to the wrong LCA taxonomy assignments</w:t>
      </w:r>
      <w:r w:rsidR="006920EA">
        <w:t xml:space="preserve"> (</w:t>
      </w:r>
      <w:r w:rsidR="006920EA">
        <w:fldChar w:fldCharType="begin"/>
      </w:r>
      <w:r w:rsidR="006920EA">
        <w:instrText xml:space="preserve"> REF _Ref526425000 \h </w:instrText>
      </w:r>
      <w:r w:rsidR="006920EA">
        <w:fldChar w:fldCharType="separate"/>
      </w:r>
      <w:r w:rsidR="006920EA" w:rsidRPr="002930AA">
        <w:rPr>
          <w:b/>
          <w:bCs/>
        </w:rPr>
        <w:t>Figu</w:t>
      </w:r>
      <w:r w:rsidR="006920EA" w:rsidRPr="002930AA">
        <w:rPr>
          <w:b/>
          <w:bCs/>
        </w:rPr>
        <w:t>r</w:t>
      </w:r>
      <w:r w:rsidR="006920EA" w:rsidRPr="002930AA">
        <w:rPr>
          <w:b/>
          <w:bCs/>
        </w:rPr>
        <w:t xml:space="preserve">e </w:t>
      </w:r>
      <w:r w:rsidR="006920EA">
        <w:rPr>
          <w:b/>
          <w:bCs/>
          <w:noProof/>
        </w:rPr>
        <w:t>5</w:t>
      </w:r>
      <w:r w:rsidR="006920EA">
        <w:fldChar w:fldCharType="end"/>
      </w:r>
      <w:r w:rsidR="006920EA">
        <w:t>)</w:t>
      </w:r>
      <w:r w:rsidR="005B3EB9">
        <w:t xml:space="preserve"> as well as lack of information for more than 700 genes</w:t>
      </w:r>
      <w:r w:rsidR="00444D19">
        <w:t>. T</w:t>
      </w:r>
      <w:r w:rsidR="009058FC">
        <w:t>herefore we skipped</w:t>
      </w:r>
      <w:r w:rsidR="00703B8E">
        <w:t xml:space="preserve"> this method for further analyse</w:t>
      </w:r>
      <w:r w:rsidR="009058FC">
        <w:t xml:space="preserve">s and </w:t>
      </w:r>
      <w:r w:rsidR="00444D19">
        <w:t xml:space="preserve">continued to search for </w:t>
      </w:r>
      <w:r w:rsidR="00703B8E">
        <w:t xml:space="preserve">a </w:t>
      </w:r>
      <w:r w:rsidR="00444D19">
        <w:t>more</w:t>
      </w:r>
      <w:r w:rsidR="009058FC">
        <w:t xml:space="preserve"> practical</w:t>
      </w:r>
      <w:r w:rsidR="00444D19">
        <w:t xml:space="preserve"> and accurate</w:t>
      </w:r>
      <w:r w:rsidR="009058FC">
        <w:t xml:space="preserve"> approach</w:t>
      </w:r>
      <w:r w:rsidR="00703B8E">
        <w:t>.</w:t>
      </w:r>
    </w:p>
    <w:p w14:paraId="217F81A2" w14:textId="417176C8" w:rsidR="003E580B" w:rsidRDefault="001322CF" w:rsidP="002F4306">
      <w:pPr>
        <w:pStyle w:val="Heading4"/>
      </w:pPr>
      <w:bookmarkStart w:id="165" w:name="_Toc523657800"/>
      <w:bookmarkStart w:id="166" w:name="_Ref528667243"/>
      <w:bookmarkStart w:id="167" w:name="_Toc528762468"/>
      <w:bookmarkStart w:id="168" w:name="_Ref531190668"/>
      <w:r>
        <w:t xml:space="preserve">HGT detection </w:t>
      </w:r>
      <w:r w:rsidR="00631C6C">
        <w:t>tool</w:t>
      </w:r>
      <w:bookmarkEnd w:id="165"/>
      <w:bookmarkEnd w:id="166"/>
      <w:bookmarkEnd w:id="167"/>
      <w:bookmarkEnd w:id="168"/>
      <w:r>
        <w:t xml:space="preserve"> </w:t>
      </w:r>
    </w:p>
    <w:p w14:paraId="4DCB3ABF" w14:textId="1BA0FA19"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w:t>
      </w:r>
      <w:r w:rsidR="00703B8E">
        <w:t>ability to the envisioned large-</w:t>
      </w:r>
      <w:r w:rsidR="006C16A0">
        <w:t>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DF55F9">
        <w:t>with experimental verification</w:t>
      </w:r>
      <w:r w:rsidR="001322CF">
        <w:t xml:space="preserve">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DF55F9">
        <w:fldChar w:fldCharType="begin" w:fldLock="1"/>
      </w:r>
      <w:r w:rsidR="00DF55F9">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DF55F9">
        <w:fldChar w:fldCharType="separate"/>
      </w:r>
      <w:r w:rsidR="00DF55F9" w:rsidRPr="006C16A0">
        <w:rPr>
          <w:noProof/>
        </w:rPr>
        <w:t>(Berger, 1960)</w:t>
      </w:r>
      <w:r w:rsidR="00DF55F9">
        <w:fldChar w:fldCharType="end"/>
      </w:r>
      <w:r w:rsidR="00DF55F9">
        <w:t xml:space="preserve">, </w:t>
      </w:r>
      <w:r w:rsidR="00DF55F9">
        <w:fldChar w:fldCharType="begin" w:fldLock="1"/>
      </w:r>
      <w:r w:rsidR="00DF55F9">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DF55F9">
        <w:fldChar w:fldCharType="separate"/>
      </w:r>
      <w:r w:rsidR="00DF55F9" w:rsidRPr="006C16A0">
        <w:rPr>
          <w:noProof/>
        </w:rPr>
        <w:t>(Saarimaa et al., 2006)</w:t>
      </w:r>
      <w:r w:rsidR="00DF55F9">
        <w:fldChar w:fldCharType="end"/>
      </w:r>
      <w:r w:rsidR="00DF55F9">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6A32E25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w:t>
      </w:r>
      <w:r w:rsidR="00DF55F9">
        <w:t>being either</w:t>
      </w:r>
      <w:r>
        <w:t xml:space="preserve"> competent or conditionally competent bacteria in laboratory as well as those which </w:t>
      </w:r>
      <w:r w:rsidR="00DF55F9">
        <w:t xml:space="preserve">so far lack </w:t>
      </w:r>
      <w:r>
        <w:t>evidence about the</w:t>
      </w:r>
      <w:r w:rsidR="00DF55F9">
        <w:t>ir</w:t>
      </w:r>
      <w:r>
        <w:t xml:space="preserve"> competence ability.</w:t>
      </w:r>
    </w:p>
    <w:p w14:paraId="2D415E9B" w14:textId="520620EE" w:rsidR="00B66147" w:rsidRDefault="00B66147" w:rsidP="00B66147">
      <w:pPr>
        <w:pStyle w:val="Caption"/>
        <w:keepNext/>
        <w:spacing w:after="120"/>
      </w:pPr>
      <w:bookmarkStart w:id="169" w:name="_Ref527971781"/>
      <w:bookmarkStart w:id="170" w:name="_Ref528659143"/>
      <w:r w:rsidRPr="00B66147">
        <w:rPr>
          <w:b/>
          <w:bCs/>
        </w:rPr>
        <w:lastRenderedPageBreak/>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FA3A2E">
        <w:rPr>
          <w:b/>
          <w:bCs/>
          <w:noProof/>
        </w:rPr>
        <w:t>2</w:t>
      </w:r>
      <w:r w:rsidRPr="00B66147">
        <w:rPr>
          <w:b/>
          <w:bCs/>
        </w:rPr>
        <w:fldChar w:fldCharType="end"/>
      </w:r>
      <w:bookmarkEnd w:id="169"/>
      <w:r w:rsidR="00A51638">
        <w:rPr>
          <w:b/>
          <w:bCs/>
        </w:rPr>
        <w:t>:</w:t>
      </w:r>
      <w:r w:rsidR="002D70AA">
        <w:t xml:space="preserve"> </w:t>
      </w:r>
      <w:r w:rsidR="00A51638">
        <w:t xml:space="preserve">details of the </w:t>
      </w:r>
      <w:r w:rsidR="002D70AA">
        <w:t>14</w:t>
      </w:r>
      <w:r w:rsidR="00A51638">
        <w:t xml:space="preserve"> taxon</w:t>
      </w:r>
      <w:r w:rsidR="00F54E30">
        <w:t xml:space="preserve"> examples. </w:t>
      </w:r>
      <w:r w:rsidR="001322CF">
        <w:t>T</w:t>
      </w:r>
      <w:r>
        <w:t>he natural competence attitude have been tested in</w:t>
      </w:r>
      <w:r w:rsidR="001322CF">
        <w:t xml:space="preserve"> 10 of these taxa in</w:t>
      </w:r>
      <w:r w:rsidR="00A51638">
        <w:t xml:space="preserve"> lab</w:t>
      </w:r>
      <w:r>
        <w:t>.</w:t>
      </w:r>
      <w:r w:rsidR="001322CF">
        <w:t xml:space="preserve"> (+) and (Condi +) show that the taxon is competent or conditionally competent, respectively. (?) represents that there is still no absolute evidence for the correspond taxon and (-) displays non-competent taxon.</w:t>
      </w:r>
      <w:bookmarkEnd w:id="170"/>
      <w:r w:rsidR="001322CF">
        <w:t xml:space="preserve">  </w:t>
      </w:r>
    </w:p>
    <w:tbl>
      <w:tblPr>
        <w:tblStyle w:val="GridTable4-Accent6"/>
        <w:tblW w:w="8217" w:type="dxa"/>
        <w:jc w:val="center"/>
        <w:tblLook w:val="04A0" w:firstRow="1" w:lastRow="0" w:firstColumn="1" w:lastColumn="0" w:noHBand="0" w:noVBand="1"/>
      </w:tblPr>
      <w:tblGrid>
        <w:gridCol w:w="1980"/>
        <w:gridCol w:w="1134"/>
        <w:gridCol w:w="2835"/>
        <w:gridCol w:w="988"/>
        <w:gridCol w:w="1280"/>
      </w:tblGrid>
      <w:tr w:rsidR="001322CF" w:rsidRPr="00FA38AE" w14:paraId="421EE757" w14:textId="5EF3517B" w:rsidTr="007A0AAB">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FA38AE" w:rsidRDefault="001322CF" w:rsidP="00B66147">
            <w:pPr>
              <w:spacing w:line="240" w:lineRule="auto"/>
              <w:jc w:val="center"/>
              <w:rPr>
                <w:rFonts w:eastAsia="Times New Roman" w:cs="Times New Roman"/>
                <w:color w:val="000000"/>
                <w:sz w:val="21"/>
                <w:szCs w:val="21"/>
              </w:rPr>
            </w:pPr>
            <w:r w:rsidRPr="00FA38AE">
              <w:rPr>
                <w:rFonts w:eastAsia="Times New Roman" w:cs="Times New Roman"/>
                <w:color w:val="000000"/>
                <w:sz w:val="21"/>
                <w:szCs w:val="21"/>
              </w:rPr>
              <w:t xml:space="preserve">Ref </w:t>
            </w:r>
            <w:proofErr w:type="spellStart"/>
            <w:r w:rsidRPr="00FA38AE">
              <w:rPr>
                <w:rFonts w:eastAsia="Times New Roman" w:cs="Times New Roman"/>
                <w:color w:val="000000"/>
                <w:sz w:val="21"/>
                <w:szCs w:val="21"/>
              </w:rPr>
              <w:t>seq</w:t>
            </w:r>
            <w:proofErr w:type="spellEnd"/>
            <w:r w:rsidRPr="00FA38AE">
              <w:rPr>
                <w:rFonts w:eastAsia="Times New Roman" w:cs="Times New Roman"/>
                <w:color w:val="000000"/>
                <w:sz w:val="21"/>
                <w:szCs w:val="21"/>
              </w:rPr>
              <w:t xml:space="preserve"> ID</w:t>
            </w:r>
          </w:p>
        </w:tc>
        <w:tc>
          <w:tcPr>
            <w:tcW w:w="1134" w:type="dxa"/>
            <w:noWrap/>
            <w:hideMark/>
          </w:tcPr>
          <w:p w14:paraId="61833D40" w14:textId="77777777"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NCBI ID</w:t>
            </w:r>
          </w:p>
        </w:tc>
        <w:tc>
          <w:tcPr>
            <w:tcW w:w="2835" w:type="dxa"/>
            <w:noWrap/>
            <w:hideMark/>
          </w:tcPr>
          <w:p w14:paraId="02D1B524" w14:textId="77777777" w:rsidR="001322CF" w:rsidRPr="00FA38AE"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Taxon name</w:t>
            </w:r>
          </w:p>
        </w:tc>
        <w:tc>
          <w:tcPr>
            <w:tcW w:w="988" w:type="dxa"/>
          </w:tcPr>
          <w:p w14:paraId="0EF4213A" w14:textId="7F5A9C15"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 HGTs</w:t>
            </w:r>
          </w:p>
        </w:tc>
        <w:tc>
          <w:tcPr>
            <w:tcW w:w="1280" w:type="dxa"/>
          </w:tcPr>
          <w:p w14:paraId="3789BFA4" w14:textId="0CBB3E33"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Competent</w:t>
            </w:r>
          </w:p>
        </w:tc>
      </w:tr>
      <w:tr w:rsidR="001322CF" w:rsidRPr="00FA38AE" w14:paraId="4FD7D5F5" w14:textId="3A89B5E5"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047225.1</w:t>
            </w:r>
          </w:p>
        </w:tc>
        <w:tc>
          <w:tcPr>
            <w:tcW w:w="1134" w:type="dxa"/>
            <w:noWrap/>
            <w:hideMark/>
          </w:tcPr>
          <w:p w14:paraId="60396640"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85</w:t>
            </w:r>
          </w:p>
        </w:tc>
        <w:tc>
          <w:tcPr>
            <w:tcW w:w="2835" w:type="dxa"/>
            <w:noWrap/>
            <w:hideMark/>
          </w:tcPr>
          <w:p w14:paraId="151488FC"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Nesseria</w:t>
            </w:r>
            <w:proofErr w:type="spellEnd"/>
            <w:r w:rsidRPr="00FA38AE">
              <w:rPr>
                <w:rFonts w:eastAsia="Times New Roman" w:cs="Times New Roman"/>
                <w:i/>
                <w:iCs/>
                <w:color w:val="000000"/>
                <w:sz w:val="21"/>
                <w:szCs w:val="21"/>
              </w:rPr>
              <w:t xml:space="preserve"> gonorrhoeae</w:t>
            </w:r>
          </w:p>
        </w:tc>
        <w:tc>
          <w:tcPr>
            <w:tcW w:w="988" w:type="dxa"/>
          </w:tcPr>
          <w:p w14:paraId="39E95117" w14:textId="3C8A4758"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36</w:t>
            </w:r>
          </w:p>
        </w:tc>
        <w:tc>
          <w:tcPr>
            <w:tcW w:w="1280" w:type="dxa"/>
          </w:tcPr>
          <w:p w14:paraId="5013D853" w14:textId="4D1049D8"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7C0700F2" w14:textId="245EC298"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900203175.1</w:t>
            </w:r>
          </w:p>
        </w:tc>
        <w:tc>
          <w:tcPr>
            <w:tcW w:w="1134" w:type="dxa"/>
            <w:noWrap/>
            <w:hideMark/>
          </w:tcPr>
          <w:p w14:paraId="4A2C09D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92</w:t>
            </w:r>
          </w:p>
        </w:tc>
        <w:tc>
          <w:tcPr>
            <w:tcW w:w="2835" w:type="dxa"/>
            <w:noWrap/>
            <w:hideMark/>
          </w:tcPr>
          <w:p w14:paraId="16815E2F"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Nesseria</w:t>
            </w:r>
            <w:proofErr w:type="spellEnd"/>
            <w:r w:rsidRPr="00FA38AE">
              <w:rPr>
                <w:rFonts w:eastAsia="Times New Roman" w:cs="Times New Roman"/>
                <w:i/>
                <w:iCs/>
                <w:color w:val="000000"/>
                <w:sz w:val="21"/>
                <w:szCs w:val="21"/>
              </w:rPr>
              <w:t xml:space="preserve"> </w:t>
            </w:r>
            <w:proofErr w:type="spellStart"/>
            <w:r w:rsidRPr="00FA38AE">
              <w:rPr>
                <w:rFonts w:eastAsia="Times New Roman" w:cs="Times New Roman"/>
                <w:i/>
                <w:iCs/>
                <w:color w:val="000000"/>
                <w:sz w:val="21"/>
                <w:szCs w:val="21"/>
              </w:rPr>
              <w:t>animalis</w:t>
            </w:r>
            <w:proofErr w:type="spellEnd"/>
          </w:p>
        </w:tc>
        <w:tc>
          <w:tcPr>
            <w:tcW w:w="988" w:type="dxa"/>
          </w:tcPr>
          <w:p w14:paraId="0176B9A9" w14:textId="1FDFDA48"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w:t>
            </w:r>
          </w:p>
        </w:tc>
        <w:tc>
          <w:tcPr>
            <w:tcW w:w="1280" w:type="dxa"/>
          </w:tcPr>
          <w:p w14:paraId="625BFDE9" w14:textId="22F79DB8"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766EE38C" w14:textId="7E28B26D"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08565.1</w:t>
            </w:r>
          </w:p>
        </w:tc>
        <w:tc>
          <w:tcPr>
            <w:tcW w:w="1134" w:type="dxa"/>
            <w:noWrap/>
            <w:hideMark/>
          </w:tcPr>
          <w:p w14:paraId="566BDD37"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43230</w:t>
            </w:r>
          </w:p>
        </w:tc>
        <w:tc>
          <w:tcPr>
            <w:tcW w:w="2835" w:type="dxa"/>
            <w:noWrap/>
            <w:hideMark/>
          </w:tcPr>
          <w:p w14:paraId="03127714"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Deinococcus</w:t>
            </w:r>
            <w:proofErr w:type="spellEnd"/>
            <w:r w:rsidRPr="00FA38AE">
              <w:rPr>
                <w:rFonts w:eastAsia="Times New Roman" w:cs="Times New Roman"/>
                <w:i/>
                <w:iCs/>
                <w:color w:val="000000"/>
                <w:sz w:val="21"/>
                <w:szCs w:val="21"/>
              </w:rPr>
              <w:t xml:space="preserve"> </w:t>
            </w:r>
            <w:proofErr w:type="spellStart"/>
            <w:r w:rsidRPr="00FA38AE">
              <w:rPr>
                <w:rFonts w:eastAsia="Times New Roman" w:cs="Times New Roman"/>
                <w:i/>
                <w:iCs/>
                <w:color w:val="000000"/>
                <w:sz w:val="21"/>
                <w:szCs w:val="21"/>
              </w:rPr>
              <w:t>radiodurans</w:t>
            </w:r>
            <w:proofErr w:type="spellEnd"/>
          </w:p>
        </w:tc>
        <w:tc>
          <w:tcPr>
            <w:tcW w:w="988" w:type="dxa"/>
          </w:tcPr>
          <w:p w14:paraId="724F78EE" w14:textId="5F2DFA72"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102</w:t>
            </w:r>
          </w:p>
        </w:tc>
        <w:tc>
          <w:tcPr>
            <w:tcW w:w="1280" w:type="dxa"/>
          </w:tcPr>
          <w:p w14:paraId="7A51F72E" w14:textId="31B4D82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0090D4F6" w14:textId="35849C05"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196285.1</w:t>
            </w:r>
          </w:p>
        </w:tc>
        <w:tc>
          <w:tcPr>
            <w:tcW w:w="1134" w:type="dxa"/>
            <w:noWrap/>
            <w:hideMark/>
          </w:tcPr>
          <w:p w14:paraId="39CC530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319795</w:t>
            </w:r>
          </w:p>
        </w:tc>
        <w:tc>
          <w:tcPr>
            <w:tcW w:w="2835" w:type="dxa"/>
            <w:noWrap/>
            <w:hideMark/>
          </w:tcPr>
          <w:p w14:paraId="6E990CE6"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Deinococcus</w:t>
            </w:r>
            <w:proofErr w:type="spellEnd"/>
            <w:r w:rsidRPr="00FA38AE">
              <w:rPr>
                <w:rFonts w:eastAsia="Times New Roman" w:cs="Times New Roman"/>
                <w:i/>
                <w:iCs/>
                <w:color w:val="000000"/>
                <w:sz w:val="21"/>
                <w:szCs w:val="21"/>
              </w:rPr>
              <w:t xml:space="preserve"> </w:t>
            </w:r>
            <w:proofErr w:type="spellStart"/>
            <w:r w:rsidRPr="00FA38AE">
              <w:rPr>
                <w:rFonts w:eastAsia="Times New Roman" w:cs="Times New Roman"/>
                <w:i/>
                <w:iCs/>
                <w:color w:val="000000"/>
                <w:sz w:val="21"/>
                <w:szCs w:val="21"/>
              </w:rPr>
              <w:t>geothermalis</w:t>
            </w:r>
            <w:proofErr w:type="spellEnd"/>
          </w:p>
        </w:tc>
        <w:tc>
          <w:tcPr>
            <w:tcW w:w="988" w:type="dxa"/>
          </w:tcPr>
          <w:p w14:paraId="2763D8A6" w14:textId="7FF0E9C6"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79</w:t>
            </w:r>
          </w:p>
        </w:tc>
        <w:tc>
          <w:tcPr>
            <w:tcW w:w="1280" w:type="dxa"/>
          </w:tcPr>
          <w:p w14:paraId="3B622C7B" w14:textId="4502F33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5415D066" w14:textId="40513B28"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279165.1</w:t>
            </w:r>
          </w:p>
        </w:tc>
        <w:tc>
          <w:tcPr>
            <w:tcW w:w="1134" w:type="dxa"/>
            <w:noWrap/>
            <w:hideMark/>
          </w:tcPr>
          <w:p w14:paraId="60088851"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1123519</w:t>
            </w:r>
          </w:p>
        </w:tc>
        <w:tc>
          <w:tcPr>
            <w:tcW w:w="2835" w:type="dxa"/>
            <w:noWrap/>
            <w:hideMark/>
          </w:tcPr>
          <w:p w14:paraId="426266FD"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 xml:space="preserve">Pseudomonas </w:t>
            </w:r>
            <w:proofErr w:type="spellStart"/>
            <w:r w:rsidRPr="00FA38AE">
              <w:rPr>
                <w:rFonts w:eastAsia="Times New Roman" w:cs="Times New Roman"/>
                <w:i/>
                <w:iCs/>
                <w:color w:val="000000"/>
                <w:sz w:val="21"/>
                <w:szCs w:val="21"/>
              </w:rPr>
              <w:t>stutzeri</w:t>
            </w:r>
            <w:proofErr w:type="spellEnd"/>
          </w:p>
        </w:tc>
        <w:tc>
          <w:tcPr>
            <w:tcW w:w="988" w:type="dxa"/>
          </w:tcPr>
          <w:p w14:paraId="57E744AC" w14:textId="5C85804E"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10</w:t>
            </w:r>
          </w:p>
        </w:tc>
        <w:tc>
          <w:tcPr>
            <w:tcW w:w="1280" w:type="dxa"/>
          </w:tcPr>
          <w:p w14:paraId="07574A85" w14:textId="69F5BDAE"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2E39A7F5" w14:textId="3AD293C1"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729505.1</w:t>
            </w:r>
          </w:p>
        </w:tc>
        <w:tc>
          <w:tcPr>
            <w:tcW w:w="1134" w:type="dxa"/>
            <w:noWrap/>
            <w:hideMark/>
          </w:tcPr>
          <w:p w14:paraId="741D8A97"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87</w:t>
            </w:r>
          </w:p>
        </w:tc>
        <w:tc>
          <w:tcPr>
            <w:tcW w:w="2835" w:type="dxa"/>
            <w:noWrap/>
            <w:hideMark/>
          </w:tcPr>
          <w:p w14:paraId="2C5AB0B4"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Pseudomonas aeruginosa</w:t>
            </w:r>
          </w:p>
        </w:tc>
        <w:tc>
          <w:tcPr>
            <w:tcW w:w="988" w:type="dxa"/>
          </w:tcPr>
          <w:p w14:paraId="325BFDCF" w14:textId="17826F59"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48</w:t>
            </w:r>
          </w:p>
        </w:tc>
        <w:tc>
          <w:tcPr>
            <w:tcW w:w="1280" w:type="dxa"/>
          </w:tcPr>
          <w:p w14:paraId="3B7B18DF" w14:textId="40859ED9"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3B3A146C" w14:textId="7C7600F8"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08125.1</w:t>
            </w:r>
          </w:p>
        </w:tc>
        <w:tc>
          <w:tcPr>
            <w:tcW w:w="1134" w:type="dxa"/>
            <w:noWrap/>
            <w:hideMark/>
          </w:tcPr>
          <w:p w14:paraId="4A37D4FF"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62724</w:t>
            </w:r>
          </w:p>
        </w:tc>
        <w:tc>
          <w:tcPr>
            <w:tcW w:w="2835" w:type="dxa"/>
            <w:noWrap/>
            <w:hideMark/>
          </w:tcPr>
          <w:p w14:paraId="5AF31A05"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Thermus thermophilus HB27</w:t>
            </w:r>
          </w:p>
        </w:tc>
        <w:tc>
          <w:tcPr>
            <w:tcW w:w="988" w:type="dxa"/>
          </w:tcPr>
          <w:p w14:paraId="303E25CB" w14:textId="62C0A9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35</w:t>
            </w:r>
          </w:p>
        </w:tc>
        <w:tc>
          <w:tcPr>
            <w:tcW w:w="1280" w:type="dxa"/>
          </w:tcPr>
          <w:p w14:paraId="561021C1" w14:textId="651148E6"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37CA25B5" w14:textId="77777777"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46845.1</w:t>
            </w:r>
          </w:p>
        </w:tc>
        <w:tc>
          <w:tcPr>
            <w:tcW w:w="1134" w:type="dxa"/>
            <w:noWrap/>
          </w:tcPr>
          <w:p w14:paraId="510B12A6" w14:textId="22E7F0DD"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62977</w:t>
            </w:r>
          </w:p>
        </w:tc>
        <w:tc>
          <w:tcPr>
            <w:tcW w:w="2835" w:type="dxa"/>
            <w:noWrap/>
          </w:tcPr>
          <w:p w14:paraId="30D74917" w14:textId="653358BA" w:rsidR="00F54E30" w:rsidRPr="00FA38AE"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ylyi ADP1</w:t>
            </w:r>
          </w:p>
        </w:tc>
        <w:tc>
          <w:tcPr>
            <w:tcW w:w="988" w:type="dxa"/>
          </w:tcPr>
          <w:p w14:paraId="4E1BC894" w14:textId="3B420699"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w:t>
            </w:r>
            <w:r w:rsidR="0003180D" w:rsidRPr="00FA38AE">
              <w:rPr>
                <w:rFonts w:eastAsia="Times New Roman" w:cs="Times New Roman"/>
                <w:i/>
                <w:iCs/>
                <w:color w:val="000000"/>
                <w:sz w:val="21"/>
                <w:szCs w:val="21"/>
              </w:rPr>
              <w:t>13</w:t>
            </w:r>
          </w:p>
        </w:tc>
        <w:tc>
          <w:tcPr>
            <w:tcW w:w="1280" w:type="dxa"/>
          </w:tcPr>
          <w:p w14:paraId="1AEAABB6" w14:textId="1E7A60A0"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33177F5F" w14:textId="77777777"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69245.1</w:t>
            </w:r>
          </w:p>
        </w:tc>
        <w:tc>
          <w:tcPr>
            <w:tcW w:w="1134" w:type="dxa"/>
            <w:noWrap/>
          </w:tcPr>
          <w:p w14:paraId="094A0027" w14:textId="0D272403"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509173</w:t>
            </w:r>
          </w:p>
        </w:tc>
        <w:tc>
          <w:tcPr>
            <w:tcW w:w="2835" w:type="dxa"/>
            <w:noWrap/>
          </w:tcPr>
          <w:p w14:paraId="76F49E00" w14:textId="1AED6DB9" w:rsidR="00F54E30" w:rsidRPr="00FA38AE"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 xml:space="preserve">A. </w:t>
            </w:r>
            <w:r w:rsidR="00F54E30" w:rsidRPr="00FA38AE">
              <w:rPr>
                <w:rFonts w:eastAsia="Times New Roman" w:cs="Times New Roman"/>
                <w:i/>
                <w:iCs/>
                <w:color w:val="000000"/>
                <w:sz w:val="21"/>
                <w:szCs w:val="21"/>
              </w:rPr>
              <w:t>b</w:t>
            </w:r>
            <w:r w:rsidRPr="00FA38AE">
              <w:rPr>
                <w:rFonts w:eastAsia="Times New Roman" w:cs="Times New Roman"/>
                <w:i/>
                <w:iCs/>
                <w:color w:val="000000"/>
                <w:sz w:val="21"/>
                <w:szCs w:val="21"/>
              </w:rPr>
              <w:t>aumannii</w:t>
            </w:r>
            <w:r w:rsidR="00F54E30" w:rsidRPr="00FA38AE">
              <w:rPr>
                <w:rFonts w:eastAsia="Times New Roman" w:cs="Times New Roman"/>
                <w:i/>
                <w:iCs/>
                <w:color w:val="000000"/>
                <w:sz w:val="21"/>
                <w:szCs w:val="21"/>
              </w:rPr>
              <w:t xml:space="preserve"> AYE</w:t>
            </w:r>
          </w:p>
        </w:tc>
        <w:tc>
          <w:tcPr>
            <w:tcW w:w="988" w:type="dxa"/>
          </w:tcPr>
          <w:p w14:paraId="215E4AEE" w14:textId="6D38ED96"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87</w:t>
            </w:r>
          </w:p>
        </w:tc>
        <w:tc>
          <w:tcPr>
            <w:tcW w:w="1280" w:type="dxa"/>
          </w:tcPr>
          <w:p w14:paraId="396D59B6" w14:textId="74208424"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Condi +</w:t>
            </w:r>
          </w:p>
        </w:tc>
      </w:tr>
      <w:tr w:rsidR="00F54E30" w:rsidRPr="00FA38AE" w14:paraId="65EAD906" w14:textId="43EBC619"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963815.1</w:t>
            </w:r>
          </w:p>
        </w:tc>
        <w:tc>
          <w:tcPr>
            <w:tcW w:w="1134" w:type="dxa"/>
            <w:noWrap/>
            <w:hideMark/>
          </w:tcPr>
          <w:p w14:paraId="118920FE"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54C35D9B" w14:textId="08AD9BED" w:rsidR="001322CF" w:rsidRPr="00FA38AE"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AB5075</w:t>
            </w:r>
          </w:p>
        </w:tc>
        <w:tc>
          <w:tcPr>
            <w:tcW w:w="988" w:type="dxa"/>
          </w:tcPr>
          <w:p w14:paraId="42DF2E0B" w14:textId="62E7E04E"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62</w:t>
            </w:r>
          </w:p>
        </w:tc>
        <w:tc>
          <w:tcPr>
            <w:tcW w:w="1280" w:type="dxa"/>
          </w:tcPr>
          <w:p w14:paraId="471B96E1" w14:textId="0409A1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Condi +</w:t>
            </w:r>
          </w:p>
        </w:tc>
      </w:tr>
      <w:tr w:rsidR="00F54E30" w:rsidRPr="00FA38AE" w14:paraId="4B79F6A3" w14:textId="466AD890"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2573735.1</w:t>
            </w:r>
          </w:p>
        </w:tc>
        <w:tc>
          <w:tcPr>
            <w:tcW w:w="1134" w:type="dxa"/>
            <w:noWrap/>
            <w:hideMark/>
          </w:tcPr>
          <w:p w14:paraId="3C8A4BEF"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208FE612" w14:textId="60F90CA8" w:rsidR="001322CF" w:rsidRPr="00FA38AE"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29R1</w:t>
            </w:r>
          </w:p>
        </w:tc>
        <w:tc>
          <w:tcPr>
            <w:tcW w:w="988" w:type="dxa"/>
          </w:tcPr>
          <w:p w14:paraId="176D2E05" w14:textId="155AE155"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8</w:t>
            </w:r>
          </w:p>
        </w:tc>
        <w:tc>
          <w:tcPr>
            <w:tcW w:w="1280" w:type="dxa"/>
          </w:tcPr>
          <w:p w14:paraId="0C02D632" w14:textId="4D91EF2A"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1A8F93E2" w14:textId="63DFF362"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693185.1</w:t>
            </w:r>
          </w:p>
        </w:tc>
        <w:tc>
          <w:tcPr>
            <w:tcW w:w="1134" w:type="dxa"/>
            <w:noWrap/>
            <w:hideMark/>
          </w:tcPr>
          <w:p w14:paraId="5858923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58ED16C6" w14:textId="6BA46195"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8D1</w:t>
            </w:r>
          </w:p>
        </w:tc>
        <w:tc>
          <w:tcPr>
            <w:tcW w:w="988" w:type="dxa"/>
          </w:tcPr>
          <w:p w14:paraId="425C95A8" w14:textId="752AD0D5"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5</w:t>
            </w:r>
          </w:p>
        </w:tc>
        <w:tc>
          <w:tcPr>
            <w:tcW w:w="1280" w:type="dxa"/>
          </w:tcPr>
          <w:p w14:paraId="2188F1C9" w14:textId="3F8D5D1D"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237C7F65" w14:textId="77777777"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18445.1</w:t>
            </w:r>
          </w:p>
        </w:tc>
        <w:tc>
          <w:tcPr>
            <w:tcW w:w="1134" w:type="dxa"/>
            <w:noWrap/>
          </w:tcPr>
          <w:p w14:paraId="5D4F0AE6" w14:textId="5CA71821"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05416</w:t>
            </w:r>
          </w:p>
        </w:tc>
        <w:tc>
          <w:tcPr>
            <w:tcW w:w="2835" w:type="dxa"/>
            <w:noWrap/>
          </w:tcPr>
          <w:p w14:paraId="3C620F0B" w14:textId="18B8CECC" w:rsidR="00F54E30" w:rsidRPr="00FA38AE"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w:t>
            </w:r>
            <w:r w:rsidR="002D70AA" w:rsidRPr="00FA38AE">
              <w:rPr>
                <w:rFonts w:eastAsia="Times New Roman" w:cs="Times New Roman"/>
                <w:i/>
                <w:iCs/>
                <w:color w:val="000000"/>
                <w:sz w:val="21"/>
                <w:szCs w:val="21"/>
              </w:rPr>
              <w:t xml:space="preserve"> </w:t>
            </w:r>
            <w:r w:rsidRPr="00FA38AE">
              <w:rPr>
                <w:rFonts w:eastAsia="Times New Roman" w:cs="Times New Roman"/>
                <w:i/>
                <w:iCs/>
                <w:color w:val="000000"/>
                <w:sz w:val="21"/>
                <w:szCs w:val="21"/>
              </w:rPr>
              <w:t>b</w:t>
            </w:r>
            <w:r w:rsidR="002D70AA" w:rsidRPr="00FA38AE">
              <w:rPr>
                <w:rFonts w:eastAsia="Times New Roman" w:cs="Times New Roman"/>
                <w:i/>
                <w:iCs/>
                <w:color w:val="000000"/>
                <w:sz w:val="21"/>
                <w:szCs w:val="21"/>
              </w:rPr>
              <w:t>aumannii</w:t>
            </w:r>
            <w:r w:rsidRPr="00FA38AE">
              <w:rPr>
                <w:rFonts w:eastAsia="Times New Roman" w:cs="Times New Roman"/>
                <w:i/>
                <w:iCs/>
                <w:color w:val="000000"/>
                <w:sz w:val="21"/>
                <w:szCs w:val="21"/>
              </w:rPr>
              <w:t xml:space="preserve"> ACICU</w:t>
            </w:r>
          </w:p>
        </w:tc>
        <w:tc>
          <w:tcPr>
            <w:tcW w:w="988" w:type="dxa"/>
          </w:tcPr>
          <w:p w14:paraId="18E7EBA5" w14:textId="74C80EF7"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5</w:t>
            </w:r>
          </w:p>
        </w:tc>
        <w:tc>
          <w:tcPr>
            <w:tcW w:w="1280" w:type="dxa"/>
          </w:tcPr>
          <w:p w14:paraId="1447D9D5" w14:textId="7C7D8596"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5F2AA2B5" w14:textId="77777777"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737145.1</w:t>
            </w:r>
          </w:p>
        </w:tc>
        <w:tc>
          <w:tcPr>
            <w:tcW w:w="1134" w:type="dxa"/>
            <w:noWrap/>
          </w:tcPr>
          <w:p w14:paraId="3601F4D4" w14:textId="3D302EBB"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575584</w:t>
            </w:r>
          </w:p>
        </w:tc>
        <w:tc>
          <w:tcPr>
            <w:tcW w:w="2835" w:type="dxa"/>
            <w:noWrap/>
          </w:tcPr>
          <w:p w14:paraId="041A4914" w14:textId="54DC29C8" w:rsidR="00F54E30" w:rsidRPr="00FA38AE"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w:t>
            </w:r>
            <w:r w:rsidR="002D70AA" w:rsidRPr="00FA38AE">
              <w:rPr>
                <w:rFonts w:eastAsia="Times New Roman" w:cs="Times New Roman"/>
                <w:i/>
                <w:iCs/>
                <w:color w:val="000000"/>
                <w:sz w:val="21"/>
                <w:szCs w:val="21"/>
              </w:rPr>
              <w:t xml:space="preserve"> </w:t>
            </w:r>
            <w:r w:rsidRPr="00FA38AE">
              <w:rPr>
                <w:rFonts w:eastAsia="Times New Roman" w:cs="Times New Roman"/>
                <w:i/>
                <w:iCs/>
                <w:color w:val="000000"/>
                <w:sz w:val="21"/>
                <w:szCs w:val="21"/>
              </w:rPr>
              <w:t>b</w:t>
            </w:r>
            <w:r w:rsidR="002D70AA" w:rsidRPr="00FA38AE">
              <w:rPr>
                <w:rFonts w:eastAsia="Times New Roman" w:cs="Times New Roman"/>
                <w:i/>
                <w:iCs/>
                <w:color w:val="000000"/>
                <w:sz w:val="21"/>
                <w:szCs w:val="21"/>
              </w:rPr>
              <w:t>aumannii</w:t>
            </w:r>
            <w:r w:rsidRPr="00FA38AE">
              <w:rPr>
                <w:rFonts w:eastAsia="Times New Roman" w:cs="Times New Roman"/>
                <w:i/>
                <w:iCs/>
                <w:color w:val="000000"/>
                <w:sz w:val="21"/>
                <w:szCs w:val="21"/>
              </w:rPr>
              <w:t xml:space="preserve"> ATCC 19606</w:t>
            </w:r>
          </w:p>
        </w:tc>
        <w:tc>
          <w:tcPr>
            <w:tcW w:w="988" w:type="dxa"/>
          </w:tcPr>
          <w:p w14:paraId="7F72327E" w14:textId="53BE48D8"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9</w:t>
            </w:r>
          </w:p>
        </w:tc>
        <w:tc>
          <w:tcPr>
            <w:tcW w:w="1280" w:type="dxa"/>
          </w:tcPr>
          <w:p w14:paraId="5B080EBF" w14:textId="767AD189"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bl>
    <w:p w14:paraId="1108EB8E" w14:textId="666F6A6E" w:rsidR="00F54E30" w:rsidRDefault="00DF55F9" w:rsidP="00FA38AE">
      <w:pPr>
        <w:spacing w:before="240"/>
      </w:pPr>
      <w:r>
        <w:t>O</w:t>
      </w:r>
      <w:r w:rsidR="00F54E30">
        <w:t xml:space="preserve">n </w:t>
      </w:r>
      <w:r w:rsidR="002D70AA">
        <w:t>the next pages</w:t>
      </w:r>
      <w:r w:rsidR="00F54E30">
        <w:t xml:space="preserve">, we display </w:t>
      </w:r>
      <w:r w:rsidR="002D70AA">
        <w:t xml:space="preserve">the HGT detection </w:t>
      </w:r>
      <w:r w:rsidR="00A51638">
        <w:t>results applying HGTector for the mentioned</w:t>
      </w:r>
      <w:r w:rsidR="002D70AA">
        <w:t xml:space="preserve"> 14</w:t>
      </w:r>
      <w:r>
        <w:t xml:space="preserve"> taxa. For each taxon</w:t>
      </w:r>
      <w:r w:rsidR="00A51638">
        <w:t>,</w:t>
      </w:r>
      <w:r w:rsidR="00F54E30">
        <w:t xml:space="preserve"> we present four plots; density plot for close group</w:t>
      </w:r>
      <w:r w:rsidR="00694856">
        <w:t xml:space="preserve"> (A)</w:t>
      </w:r>
      <w:r w:rsidR="00F54E30">
        <w:t>, density plot for distal group</w:t>
      </w:r>
      <w:r w:rsidR="00694856">
        <w:t xml:space="preserve"> (B)</w:t>
      </w:r>
      <w:r w:rsidR="00F54E30">
        <w:t xml:space="preserve">, scatter plot </w:t>
      </w:r>
      <w:r w:rsidR="00694856">
        <w:t xml:space="preserve">(C) </w:t>
      </w:r>
      <w:r w:rsidR="00F54E30">
        <w:t>and box plot</w:t>
      </w:r>
      <w:r w:rsidR="00694856">
        <w:t xml:space="preserve"> (D)</w:t>
      </w:r>
      <w:r w:rsidR="00F54E30">
        <w:t xml:space="preserve">. </w:t>
      </w:r>
      <w:r w:rsidR="006C16A0">
        <w:t xml:space="preserve">The gene candidates must have </w:t>
      </w:r>
      <w:r>
        <w:t xml:space="preserve">an </w:t>
      </w:r>
      <w:r w:rsidR="006C16A0">
        <w:t xml:space="preserve">accumulative bit score less than </w:t>
      </w:r>
      <w:r>
        <w:t xml:space="preserve">the </w:t>
      </w:r>
      <w:r w:rsidR="006C16A0">
        <w:t xml:space="preserve">close cutoff and higher than </w:t>
      </w:r>
      <w:r>
        <w:t xml:space="preserve">the </w:t>
      </w:r>
      <w:r w:rsidR="006C16A0">
        <w:t>distal cutoff. The cutoffs were measured via the KDE method. Additionally</w:t>
      </w:r>
      <w:r w:rsidR="00F54E30">
        <w:t>, if the complete genome of the corresponding taxon was available, the visualization of HGT candidates along the bacterium genome is present</w:t>
      </w:r>
      <w:r>
        <w:t>ed</w:t>
      </w:r>
      <w:r w:rsidR="00694856">
        <w:t xml:space="preserve"> (F)</w:t>
      </w:r>
      <w:r w:rsidR="00F54E30">
        <w:t xml:space="preserve">. Moreover, we </w:t>
      </w:r>
      <w:r w:rsidR="006C16A0">
        <w:t>show</w:t>
      </w:r>
      <w:r w:rsidR="00F54E30">
        <w:t xml:space="preserve"> the corresponding competence machinery</w:t>
      </w:r>
      <w:r w:rsidR="002D70AA">
        <w:t xml:space="preserve"> (</w:t>
      </w:r>
      <w:r w:rsidR="00AD5169">
        <w:t xml:space="preserve">or </w:t>
      </w:r>
      <w:r w:rsidR="002D70AA">
        <w:t>closely related</w:t>
      </w:r>
      <w:r w:rsidR="00AD5169">
        <w:t xml:space="preserve"> apparatus</w:t>
      </w:r>
      <w:r w:rsidR="002D70AA">
        <w:t>)</w:t>
      </w:r>
      <w:r w:rsidR="00F54E30">
        <w:t xml:space="preserve"> of the example</w:t>
      </w:r>
      <w:r w:rsidR="00830E07">
        <w:t xml:space="preserve"> (E)</w:t>
      </w:r>
      <w:r w:rsidR="00F54E30">
        <w:t xml:space="preserve">, which will be discussed in </w:t>
      </w:r>
      <w:r w:rsidR="00830E07">
        <w:t xml:space="preserve">the </w:t>
      </w:r>
      <w:r w:rsidR="00F54E30">
        <w:t>next section (</w:t>
      </w:r>
      <w:r w:rsidR="00F54E30">
        <w:fldChar w:fldCharType="begin"/>
      </w:r>
      <w:r w:rsidR="00F54E30">
        <w:instrText xml:space="preserve"> REF _Ref528068828 \w \h </w:instrText>
      </w:r>
      <w:r w:rsidR="00F54E30">
        <w:fldChar w:fldCharType="separate"/>
      </w:r>
      <w:r w:rsidR="002D70AA">
        <w:rPr>
          <w:rFonts w:hint="cs"/>
          <w:cs/>
        </w:rPr>
        <w:t>‎</w:t>
      </w:r>
      <w:r w:rsidR="00F54E30">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rsidR="00F54E30">
        <w:t>).</w:t>
      </w:r>
    </w:p>
    <w:p w14:paraId="29A61F6A" w14:textId="3452216B" w:rsidR="00F54E30" w:rsidRPr="00AD5169" w:rsidRDefault="00DF55F9" w:rsidP="00FD7356">
      <w:r>
        <w:t>Consequently</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 xml:space="preserve">Also, horizontally history flag </w:t>
      </w:r>
      <w:r w:rsidR="00AD5169">
        <w:lastRenderedPageBreak/>
        <w:t>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7A0AAB">
        <w:t xml:space="preserve"> </w:t>
      </w:r>
      <w:r w:rsidR="00F54E30">
        <w:t xml:space="preserve">More importantly, there were also bacteria which were constitutively natural competent but </w:t>
      </w:r>
      <w:r w:rsidR="00AD5169">
        <w:t xml:space="preserve">apparently </w:t>
      </w:r>
      <w:r w:rsidR="00F54E30">
        <w:t>could not keep and integrate the foreign DNA into their chromosome</w:t>
      </w:r>
      <w:r>
        <w:t>. T</w:t>
      </w:r>
      <w:r w:rsidR="00F54E30">
        <w:t xml:space="preserve">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6A5709">
        <w:t xml:space="preserve"> </w:t>
      </w:r>
      <w:r w:rsidR="006A5709">
        <w:fldChar w:fldCharType="begin" w:fldLock="1"/>
      </w:r>
      <w:r w:rsidR="006A5709">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6A5709">
        <w:fldChar w:fldCharType="separate"/>
      </w:r>
      <w:r w:rsidR="006A5709" w:rsidRPr="006A5709">
        <w:rPr>
          <w:noProof/>
        </w:rPr>
        <w:t>(Schwarzenlander &amp; Averhoff, 2006)</w:t>
      </w:r>
      <w:r w:rsidR="006A5709">
        <w:fldChar w:fldCharType="end"/>
      </w:r>
      <w:r w:rsidR="006A5709">
        <w:t xml:space="preserve"> or </w:t>
      </w:r>
      <w:proofErr w:type="spellStart"/>
      <w:r w:rsidR="006A5709" w:rsidRPr="006A5709">
        <w:rPr>
          <w:i/>
          <w:iCs/>
        </w:rPr>
        <w:t>Nesseria</w:t>
      </w:r>
      <w:proofErr w:type="spellEnd"/>
      <w:r w:rsidR="006A5709" w:rsidRPr="006A5709">
        <w:rPr>
          <w:i/>
          <w:iCs/>
        </w:rPr>
        <w:t xml:space="preserve"> gonorrhoeae</w:t>
      </w:r>
      <w:r w:rsidR="006A5709">
        <w:t xml:space="preserve"> </w:t>
      </w:r>
      <w:r w:rsidR="006A5709" w:rsidRPr="006A5709">
        <w:t>(</w:t>
      </w:r>
      <w:r w:rsidR="006A5709" w:rsidRPr="006A5709">
        <w:fldChar w:fldCharType="begin"/>
      </w:r>
      <w:r w:rsidR="006A5709" w:rsidRPr="006A5709">
        <w:instrText xml:space="preserve"> REF _Ref531077225 \h </w:instrText>
      </w:r>
      <w:r w:rsidR="006A5709" w:rsidRPr="006A5709">
        <w:instrText xml:space="preserve"> \* MERGEFORMAT </w:instrText>
      </w:r>
      <w:r w:rsidR="006A5709" w:rsidRPr="006A5709">
        <w:fldChar w:fldCharType="separate"/>
      </w:r>
      <w:r w:rsidR="006A5709" w:rsidRPr="006A5709">
        <w:rPr>
          <w:b/>
          <w:bCs/>
        </w:rPr>
        <w:t>Figure A</w:t>
      </w:r>
      <w:r w:rsidR="006A5709" w:rsidRPr="006A5709">
        <w:rPr>
          <w:b/>
          <w:bCs/>
          <w:noProof/>
        </w:rPr>
        <w:t>4</w:t>
      </w:r>
      <w:r w:rsidR="006A5709" w:rsidRPr="006A5709">
        <w:fldChar w:fldCharType="end"/>
      </w:r>
      <w:r w:rsidR="006A5709" w:rsidRPr="006A5709">
        <w:t>)</w:t>
      </w:r>
      <w:r w:rsidR="006A5709">
        <w:t xml:space="preserve"> </w:t>
      </w:r>
      <w:r w:rsidR="006A5709">
        <w:fldChar w:fldCharType="begin" w:fldLock="1"/>
      </w:r>
      <w:r w:rsidR="002A085F">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6A5709">
        <w:fldChar w:fldCharType="separate"/>
      </w:r>
      <w:r w:rsidR="006A5709" w:rsidRPr="006A5709">
        <w:rPr>
          <w:noProof/>
        </w:rPr>
        <w:t>(Hamilton &amp; Dillard, 2006)</w:t>
      </w:r>
      <w:r w:rsidR="006A5709">
        <w:fldChar w:fldCharType="end"/>
      </w:r>
      <w:r w:rsidR="00F54E30">
        <w:rPr>
          <w:i/>
          <w:iCs/>
        </w:rPr>
        <w:t>.</w:t>
      </w:r>
      <w:r w:rsidR="00AD5169">
        <w:rPr>
          <w:i/>
          <w:iCs/>
        </w:rPr>
        <w:t xml:space="preserve"> </w:t>
      </w:r>
      <w:r w:rsidR="00AD5169">
        <w:t xml:space="preserve">We prepared </w:t>
      </w:r>
      <w:r w:rsidR="007A0AAB">
        <w:t>the information for the rest of the organisms</w:t>
      </w:r>
      <w:r w:rsidR="00AD5169">
        <w:t xml:space="preserve"> from t</w:t>
      </w:r>
      <w:r w:rsidR="00FD7356">
        <w:t xml:space="preserve">hese </w:t>
      </w:r>
      <w:r w:rsidR="007A0AAB">
        <w:t xml:space="preserve">14 </w:t>
      </w:r>
      <w:r w:rsidR="00FD7356">
        <w:t>groups in appendix section (</w:t>
      </w:r>
      <w:r w:rsidR="00FD7356">
        <w:fldChar w:fldCharType="begin"/>
      </w:r>
      <w:r w:rsidR="00FD7356">
        <w:instrText xml:space="preserve"> REF _Ref531077225 \h </w:instrText>
      </w:r>
      <w:r w:rsidR="00FD7356">
        <w:fldChar w:fldCharType="separate"/>
      </w:r>
      <w:r w:rsidR="00FD7356" w:rsidRPr="00443DC5">
        <w:rPr>
          <w:b/>
          <w:bCs/>
        </w:rPr>
        <w:t>Figure A</w:t>
      </w:r>
      <w:r w:rsidR="00FD7356">
        <w:rPr>
          <w:b/>
          <w:bCs/>
          <w:noProof/>
        </w:rPr>
        <w:t>4</w:t>
      </w:r>
      <w:r w:rsidR="00FD7356">
        <w:fldChar w:fldCharType="end"/>
      </w:r>
      <w:r w:rsidR="00FD7356">
        <w:t>-</w:t>
      </w:r>
      <w:r w:rsidR="00FD7356">
        <w:fldChar w:fldCharType="begin"/>
      </w:r>
      <w:r w:rsidR="00FD7356">
        <w:instrText xml:space="preserve"> REF _Ref531078596 \h </w:instrText>
      </w:r>
      <w:r w:rsidR="00FD7356">
        <w:fldChar w:fldCharType="separate"/>
      </w:r>
      <w:r w:rsidR="00FD7356" w:rsidRPr="007860FD">
        <w:rPr>
          <w:b/>
          <w:bCs/>
        </w:rPr>
        <w:t>Figure A</w:t>
      </w:r>
      <w:r w:rsidR="00FD7356" w:rsidRPr="007860FD">
        <w:rPr>
          <w:b/>
          <w:bCs/>
          <w:noProof/>
        </w:rPr>
        <w:t>12</w:t>
      </w:r>
      <w:r w:rsidR="00FD7356">
        <w:fldChar w:fldCharType="end"/>
      </w:r>
      <w:r w:rsidR="00AD5169">
        <w:t>)</w:t>
      </w:r>
      <w:r w:rsidR="00FD7356">
        <w:t>.</w:t>
      </w:r>
    </w:p>
    <w:p w14:paraId="29D51A59" w14:textId="61E362F8" w:rsidR="00F54E30" w:rsidRDefault="00F54E30" w:rsidP="001322CF">
      <w:pPr>
        <w:spacing w:before="120"/>
      </w:pPr>
      <w:r>
        <w:br w:type="page"/>
      </w:r>
    </w:p>
    <w:p w14:paraId="6883AD59" w14:textId="5520D2BF" w:rsidR="006C16A0" w:rsidRDefault="005B2D0C" w:rsidP="0096590D">
      <w:bookmarkStart w:id="171" w:name="_Toc523657804"/>
      <w:bookmarkStart w:id="172" w:name="_Toc523657802"/>
      <w:bookmarkStart w:id="173" w:name="_Ref528068735"/>
      <w:bookmarkStart w:id="174" w:name="_Ref528068745"/>
      <w:bookmarkStart w:id="175" w:name="_Ref528068758"/>
      <w:bookmarkStart w:id="176" w:name="_Ref528068828"/>
      <w:r w:rsidRPr="006C16A0">
        <w:rPr>
          <w:noProof/>
        </w:rPr>
        <w:lastRenderedPageBreak/>
        <mc:AlternateContent>
          <mc:Choice Requires="wpg">
            <w:drawing>
              <wp:anchor distT="0" distB="0" distL="114300" distR="114300" simplePos="0" relativeHeight="251879424" behindDoc="0" locked="0" layoutInCell="1" allowOverlap="1" wp14:anchorId="222232CE" wp14:editId="1FC09ABE">
                <wp:simplePos x="0" y="0"/>
                <wp:positionH relativeFrom="column">
                  <wp:posOffset>-153035</wp:posOffset>
                </wp:positionH>
                <wp:positionV relativeFrom="page">
                  <wp:posOffset>67310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pic:pic xmlns:pic="http://schemas.openxmlformats.org/drawingml/2006/picture">
                        <pic:nvPicPr>
                          <pic:cNvPr id="193" name="Picture 193">
                            <a:extLst/>
                          </pic:cNvPr>
                          <pic:cNvPicPr>
                            <a:picLocks noChangeAspect="1"/>
                          </pic:cNvPicPr>
                        </pic:nvPicPr>
                        <pic:blipFill>
                          <a:blip r:embed="rId47"/>
                          <a:stretch>
                            <a:fillRect/>
                          </a:stretch>
                        </pic:blipFill>
                        <pic:spPr>
                          <a:xfrm>
                            <a:off x="3067504" y="265315"/>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8"/>
                          <a:stretch>
                            <a:fillRect/>
                          </a:stretch>
                        </pic:blipFill>
                        <pic:spPr>
                          <a:xfrm>
                            <a:off x="9832" y="263782"/>
                            <a:ext cx="2520000" cy="2520000"/>
                          </a:xfrm>
                          <a:prstGeom prst="rect">
                            <a:avLst/>
                          </a:prstGeom>
                        </pic:spPr>
                      </pic:pic>
                      <wps:wsp>
                        <wps:cNvPr id="186" name="TextBox 1">
                          <a:extLst/>
                        </wps:cNvPr>
                        <wps:cNvSpPr txBox="1"/>
                        <wps:spPr>
                          <a:xfrm>
                            <a:off x="2678843" y="2779778"/>
                            <a:ext cx="3279244" cy="2276571"/>
                          </a:xfrm>
                          <a:prstGeom prst="rect">
                            <a:avLst/>
                          </a:prstGeom>
                          <a:noFill/>
                        </wps:spPr>
                        <wps:txbx>
                          <w:txbxContent>
                            <w:p w14:paraId="51D1277D"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D43485" w:rsidRPr="00411451" w:rsidRDefault="00D4348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D43485" w:rsidRPr="00411451" w:rsidRDefault="00D4348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D43485" w:rsidRPr="00411451" w:rsidRDefault="00D4348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D43485" w:rsidRPr="00411451" w:rsidRDefault="00D43485"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990753" y="919163"/>
                            <a:ext cx="659771" cy="276999"/>
                          </a:xfrm>
                          <a:prstGeom prst="rect">
                            <a:avLst/>
                          </a:prstGeom>
                          <a:noFill/>
                        </wps:spPr>
                        <wps:txbx>
                          <w:txbxContent>
                            <w:p w14:paraId="0634975B" w14:textId="77777777" w:rsidR="00D43485" w:rsidRDefault="00D4348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207305" y="919163"/>
                            <a:ext cx="743081" cy="276999"/>
                          </a:xfrm>
                          <a:prstGeom prst="rect">
                            <a:avLst/>
                          </a:prstGeom>
                          <a:noFill/>
                        </wps:spPr>
                        <wps:txbx>
                          <w:txbxContent>
                            <w:p w14:paraId="2A9F2E3D" w14:textId="77777777" w:rsidR="00D43485" w:rsidRDefault="00D4348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9"/>
                          <a:stretch>
                            <a:fillRect/>
                          </a:stretch>
                        </pic:blipFill>
                        <pic:spPr>
                          <a:xfrm>
                            <a:off x="0" y="3108327"/>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50"/>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51"/>
                          <a:stretch>
                            <a:fillRect/>
                          </a:stretch>
                        </pic:blipFill>
                        <pic:spPr>
                          <a:xfrm>
                            <a:off x="0" y="5988973"/>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2"/>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60" style="position:absolute;left:0;text-align:left;margin-left:-12.05pt;margin-top:53pt;width:439pt;height:637.7pt;z-index:251879424;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">
                <v:shape id="Picture 193" o:spid="_x0000_s1061"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3" o:title=""/>
                </v:shape>
                <v:shape id="Picture 196" o:spid="_x0000_s1062"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4" o:title=""/>
                </v:shape>
                <v:shape id="TextBox 1" o:spid="_x0000_s1063"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D43485" w:rsidRPr="00411451" w:rsidRDefault="00D4348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D43485" w:rsidRPr="00411451" w:rsidRDefault="00D4348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D43485" w:rsidRPr="00411451" w:rsidRDefault="00D4348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D43485" w:rsidRPr="00411451" w:rsidRDefault="00D43485"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64" type="#_x0000_t202" style="position:absolute;left:9907;top:9191;width:6598;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D43485" w:rsidRDefault="00D4348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65" type="#_x0000_t202" style="position:absolute;left:42073;top:9191;width:743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D43485" w:rsidRDefault="00D4348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6"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7"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8"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9"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5" o:title=""/>
                </v:shape>
                <v:shape id="Picture 194" o:spid="_x0000_s1070"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6" o:title="" cropleft="12158f" cropright="11709f"/>
                </v:shape>
                <v:shape id="Picture 195" o:spid="_x0000_s1071"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7" o:title=""/>
                </v:shape>
                <v:shape id="Picture 197" o:spid="_x0000_s1072"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8" o:title="" croptop="29285f" cropbottom="23842f" cropleft="10503f" cropright="5770f"/>
                  <o:lock v:ext="edit" aspectratio="f"/>
                </v:shape>
                <v:shape id="TextBox 21" o:spid="_x0000_s1073"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4"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5"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D92640">
        <w:rPr>
          <w:noProof/>
        </w:rPr>
        <mc:AlternateContent>
          <mc:Choice Requires="wps">
            <w:drawing>
              <wp:anchor distT="0" distB="0" distL="114300" distR="114300" simplePos="0" relativeHeight="251889664" behindDoc="0" locked="0" layoutInCell="1" allowOverlap="1" wp14:anchorId="0ADF7978" wp14:editId="6741D3A2">
                <wp:simplePos x="0" y="0"/>
                <wp:positionH relativeFrom="column">
                  <wp:posOffset>-110490</wp:posOffset>
                </wp:positionH>
                <wp:positionV relativeFrom="paragraph">
                  <wp:posOffset>7973999</wp:posOffset>
                </wp:positionV>
                <wp:extent cx="5566410" cy="1113155"/>
                <wp:effectExtent l="0" t="0" r="0" b="4445"/>
                <wp:wrapTopAndBottom/>
                <wp:docPr id="30" name="Text Box 30"/>
                <wp:cNvGraphicFramePr/>
                <a:graphic xmlns:a="http://schemas.openxmlformats.org/drawingml/2006/main">
                  <a:graphicData uri="http://schemas.microsoft.com/office/word/2010/wordprocessingShape">
                    <wps:wsp>
                      <wps:cNvSpPr txBox="1"/>
                      <wps:spPr>
                        <a:xfrm>
                          <a:off x="0" y="0"/>
                          <a:ext cx="5566410" cy="1113155"/>
                        </a:xfrm>
                        <a:prstGeom prst="rect">
                          <a:avLst/>
                        </a:prstGeom>
                        <a:solidFill>
                          <a:prstClr val="white"/>
                        </a:solidFill>
                        <a:ln>
                          <a:noFill/>
                        </a:ln>
                      </wps:spPr>
                      <wps:txbx>
                        <w:txbxContent>
                          <w:p w14:paraId="1B36913E" w14:textId="2CB77FCF" w:rsidR="00D43485" w:rsidRPr="003145D7" w:rsidRDefault="00D43485" w:rsidP="00411451">
                            <w:pPr>
                              <w:pStyle w:val="Caption"/>
                            </w:pPr>
                            <w:bookmarkStart w:id="177"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7"/>
                            <w:r w:rsidRPr="002613BF">
                              <w:rPr>
                                <w:b/>
                                <w:bCs/>
                              </w:rPr>
                              <w:t>:</w:t>
                            </w:r>
                            <w:r>
                              <w:rPr>
                                <w:b/>
                                <w:bCs/>
                              </w:rPr>
                              <w:t xml:space="preserve"> </w:t>
                            </w:r>
                            <w:r w:rsidRPr="00A51638">
                              <w:t>the summary of the</w:t>
                            </w:r>
                            <w:r>
                              <w:rPr>
                                <w:b/>
                                <w:bCs/>
                              </w:rPr>
                              <w:t xml:space="preserve"> </w:t>
                            </w:r>
                            <w:r>
                              <w:t xml:space="preserve">HGT &amp; competence machinery detection result in Thermus thermophilus HB27.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F7978" id="Text Box 30" o:spid="_x0000_s1076" type="#_x0000_t202" style="position:absolute;left:0;text-align:left;margin-left:-8.7pt;margin-top:627.85pt;width:438.3pt;height:87.6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" stroked="f">
                <v:textbox inset="0,0,0,0">
                  <w:txbxContent>
                    <w:p w14:paraId="1B36913E" w14:textId="2CB77FCF" w:rsidR="00D43485" w:rsidRPr="003145D7" w:rsidRDefault="00D43485" w:rsidP="00411451">
                      <w:pPr>
                        <w:pStyle w:val="Caption"/>
                      </w:pPr>
                      <w:bookmarkStart w:id="178"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8"/>
                      <w:r w:rsidRPr="002613BF">
                        <w:rPr>
                          <w:b/>
                          <w:bCs/>
                        </w:rPr>
                        <w:t>:</w:t>
                      </w:r>
                      <w:r>
                        <w:rPr>
                          <w:b/>
                          <w:bCs/>
                        </w:rPr>
                        <w:t xml:space="preserve"> </w:t>
                      </w:r>
                      <w:r w:rsidRPr="00A51638">
                        <w:t>the summary of the</w:t>
                      </w:r>
                      <w:r>
                        <w:rPr>
                          <w:b/>
                          <w:bCs/>
                        </w:rPr>
                        <w:t xml:space="preserve"> </w:t>
                      </w:r>
                      <w:r>
                        <w:t xml:space="preserve">HGT &amp; competence machinery detection result in Thermus thermophilus HB27.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6C16A0">
        <w:br w:type="page"/>
      </w:r>
    </w:p>
    <w:p w14:paraId="3EA39D2C" w14:textId="64A65E8F" w:rsidR="006C16A0" w:rsidRDefault="005B2D0C" w:rsidP="0096590D">
      <w:r w:rsidRPr="006C16A0">
        <w:rPr>
          <w:noProof/>
        </w:rPr>
        <w:lastRenderedPageBreak/>
        <mc:AlternateContent>
          <mc:Choice Requires="wpg">
            <w:drawing>
              <wp:anchor distT="0" distB="0" distL="114300" distR="114300" simplePos="0" relativeHeight="251881472" behindDoc="0" locked="0" layoutInCell="1" allowOverlap="1" wp14:anchorId="6EC5D43A" wp14:editId="7BE71995">
                <wp:simplePos x="0" y="0"/>
                <wp:positionH relativeFrom="column">
                  <wp:posOffset>-153035</wp:posOffset>
                </wp:positionH>
                <wp:positionV relativeFrom="page">
                  <wp:posOffset>673100</wp:posOffset>
                </wp:positionV>
                <wp:extent cx="5579745"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745" cy="8099425"/>
                          <a:chOff x="0" y="0"/>
                          <a:chExt cx="5861448" cy="8527307"/>
                        </a:xfrm>
                      </wpg:grpSpPr>
                      <pic:pic xmlns:pic="http://schemas.openxmlformats.org/drawingml/2006/picture">
                        <pic:nvPicPr>
                          <pic:cNvPr id="212" name="Picture 212">
                            <a:extLst/>
                          </pic:cNvPr>
                          <pic:cNvPicPr>
                            <a:picLocks noChangeAspect="1"/>
                          </pic:cNvPicPr>
                        </pic:nvPicPr>
                        <pic:blipFill>
                          <a:blip r:embed="rId59"/>
                          <a:stretch>
                            <a:fillRect/>
                          </a:stretch>
                        </pic:blipFill>
                        <pic:spPr>
                          <a:xfrm>
                            <a:off x="3056090" y="255725"/>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60"/>
                          <a:stretch>
                            <a:fillRect/>
                          </a:stretch>
                        </pic:blipFill>
                        <pic:spPr>
                          <a:xfrm>
                            <a:off x="0" y="255725"/>
                            <a:ext cx="2520000" cy="2520000"/>
                          </a:xfrm>
                          <a:prstGeom prst="rect">
                            <a:avLst/>
                          </a:prstGeom>
                        </pic:spPr>
                      </pic:pic>
                      <wps:wsp>
                        <wps:cNvPr id="202" name="TextBox 1">
                          <a:extLst/>
                        </wps:cNvPr>
                        <wps:cNvSpPr txBox="1"/>
                        <wps:spPr>
                          <a:xfrm>
                            <a:off x="2732364" y="2839962"/>
                            <a:ext cx="3129084" cy="2170770"/>
                          </a:xfrm>
                          <a:prstGeom prst="rect">
                            <a:avLst/>
                          </a:prstGeom>
                          <a:noFill/>
                        </wps:spPr>
                        <wps:txbx>
                          <w:txbxContent>
                            <w:p w14:paraId="4BF166E0"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D43485" w:rsidRPr="006C16A0" w:rsidRDefault="00D4348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D43485" w:rsidRPr="006C16A0" w:rsidRDefault="00D4348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D43485" w:rsidRPr="006C16A0" w:rsidRDefault="00D4348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D43485" w:rsidRDefault="00D43485"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59" y="919000"/>
                            <a:ext cx="669727" cy="292155"/>
                          </a:xfrm>
                          <a:prstGeom prst="rect">
                            <a:avLst/>
                          </a:prstGeom>
                          <a:noFill/>
                        </wps:spPr>
                        <wps:txbx>
                          <w:txbxContent>
                            <w:p w14:paraId="43BF6866" w14:textId="77777777" w:rsidR="00D43485" w:rsidRDefault="00D4348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215814" y="919000"/>
                            <a:ext cx="727761" cy="292155"/>
                          </a:xfrm>
                          <a:prstGeom prst="rect">
                            <a:avLst/>
                          </a:prstGeom>
                          <a:noFill/>
                        </wps:spPr>
                        <wps:txbx>
                          <w:txbxContent>
                            <w:p w14:paraId="2114DDA2" w14:textId="77777777" w:rsidR="00D43485" w:rsidRDefault="00D4348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61"/>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62"/>
                          <a:stretch>
                            <a:fillRect/>
                          </a:stretch>
                        </pic:blipFill>
                        <pic:spPr>
                          <a:xfrm>
                            <a:off x="0" y="3108327"/>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3"/>
                          <a:stretch>
                            <a:fillRect/>
                          </a:stretch>
                        </pic:blipFill>
                        <pic:spPr>
                          <a:xfrm>
                            <a:off x="0" y="5991957"/>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4"/>
                          <a:srcRect l="10459" t="44951" r="9561" b="35783"/>
                          <a:stretch/>
                        </pic:blipFill>
                        <pic:spPr>
                          <a:xfrm>
                            <a:off x="2490601" y="5259401"/>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7" style="position:absolute;left:0;text-align:left;margin-left:-12.05pt;margin-top:53pt;width:439.35pt;height:637.75pt;z-index:251881472;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">
                <v:shape id="Picture 212" o:spid="_x0000_s1078"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5" o:title=""/>
                </v:shape>
                <v:shape id="Picture 210" o:spid="_x0000_s1079"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6" o:title=""/>
                </v:shape>
                <v:shape id="TextBox 1" o:spid="_x0000_s1080"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D43485" w:rsidRPr="00411451" w:rsidRDefault="00D4348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D43485" w:rsidRPr="006C16A0" w:rsidRDefault="00D4348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D43485" w:rsidRPr="006C16A0" w:rsidRDefault="00D4348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D43485" w:rsidRPr="006C16A0" w:rsidRDefault="00D4348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D43485" w:rsidRDefault="00D43485"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81" type="#_x0000_t202" style="position:absolute;left:11049;top:9190;width:6697;height:29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D43485" w:rsidRDefault="00D4348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82" type="#_x0000_t202" style="position:absolute;left:42158;top:9190;width:7277;height:29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D43485" w:rsidRDefault="00D4348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83"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84"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85"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6"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7" o:title="" cropleft="11957f" cropright="11513f"/>
                </v:shape>
                <v:shape id="Picture 209" o:spid="_x0000_s1087"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8" o:title=""/>
                </v:shape>
                <v:shape id="Picture 211" o:spid="_x0000_s1088"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9" o:title=""/>
                </v:shape>
                <v:shape id="Picture 213" o:spid="_x0000_s1089" type="#_x0000_t75" style="position:absolute;left:24906;top:52594;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70" o:title="" croptop="29459f" cropbottom="23451f" cropleft="6854f" cropright="6266f"/>
                </v:shape>
                <v:shape id="TextBox 21" o:spid="_x0000_s1090"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91"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92"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D43485" w:rsidRDefault="00D4348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D92640">
        <w:rPr>
          <w:noProof/>
        </w:rPr>
        <mc:AlternateContent>
          <mc:Choice Requires="wps">
            <w:drawing>
              <wp:anchor distT="0" distB="0" distL="114300" distR="114300" simplePos="0" relativeHeight="251891712" behindDoc="0" locked="0" layoutInCell="1" allowOverlap="1" wp14:anchorId="1E67931C" wp14:editId="5D867222">
                <wp:simplePos x="0" y="0"/>
                <wp:positionH relativeFrom="column">
                  <wp:posOffset>-78740</wp:posOffset>
                </wp:positionH>
                <wp:positionV relativeFrom="paragraph">
                  <wp:posOffset>8000034</wp:posOffset>
                </wp:positionV>
                <wp:extent cx="5566410" cy="1113155"/>
                <wp:effectExtent l="0" t="0" r="0" b="4445"/>
                <wp:wrapTopAndBottom/>
                <wp:docPr id="31" name="Text Box 31"/>
                <wp:cNvGraphicFramePr/>
                <a:graphic xmlns:a="http://schemas.openxmlformats.org/drawingml/2006/main">
                  <a:graphicData uri="http://schemas.microsoft.com/office/word/2010/wordprocessingShape">
                    <wps:wsp>
                      <wps:cNvSpPr txBox="1"/>
                      <wps:spPr>
                        <a:xfrm>
                          <a:off x="0" y="0"/>
                          <a:ext cx="5566410" cy="1113155"/>
                        </a:xfrm>
                        <a:prstGeom prst="rect">
                          <a:avLst/>
                        </a:prstGeom>
                        <a:solidFill>
                          <a:prstClr val="white"/>
                        </a:solidFill>
                        <a:ln>
                          <a:noFill/>
                        </a:ln>
                      </wps:spPr>
                      <wps:txbx>
                        <w:txbxContent>
                          <w:p w14:paraId="1472BFC9" w14:textId="146FA527" w:rsidR="00D43485" w:rsidRPr="00D92640" w:rsidRDefault="00D43485" w:rsidP="00D92640">
                            <w:pPr>
                              <w:pStyle w:val="Caption"/>
                            </w:pPr>
                            <w:bookmarkStart w:id="179"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9"/>
                            <w:r w:rsidRPr="002613BF">
                              <w:rPr>
                                <w:b/>
                                <w:bCs/>
                              </w:rPr>
                              <w:t>:</w:t>
                            </w:r>
                            <w:r>
                              <w:rPr>
                                <w:b/>
                                <w:bCs/>
                              </w:rPr>
                              <w:t xml:space="preserve"> </w:t>
                            </w:r>
                            <w:r w:rsidRPr="00A51638">
                              <w:t>the summary of the</w:t>
                            </w:r>
                            <w:r>
                              <w:rPr>
                                <w:b/>
                                <w:bCs/>
                              </w:rPr>
                              <w:t xml:space="preserve"> </w:t>
                            </w:r>
                            <w:r>
                              <w:t xml:space="preserve">HGT &amp; competence machinery detection result in A. ADP1.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7931C" id="Text Box 31" o:spid="_x0000_s1093" type="#_x0000_t202" style="position:absolute;left:0;text-align:left;margin-left:-6.2pt;margin-top:629.9pt;width:438.3pt;height:87.6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" stroked="f">
                <v:textbox inset="0,0,0,0">
                  <w:txbxContent>
                    <w:p w14:paraId="1472BFC9" w14:textId="146FA527" w:rsidR="00D43485" w:rsidRPr="00D92640" w:rsidRDefault="00D43485" w:rsidP="00D92640">
                      <w:pPr>
                        <w:pStyle w:val="Caption"/>
                      </w:pPr>
                      <w:bookmarkStart w:id="180"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80"/>
                      <w:r w:rsidRPr="002613BF">
                        <w:rPr>
                          <w:b/>
                          <w:bCs/>
                        </w:rPr>
                        <w:t>:</w:t>
                      </w:r>
                      <w:r>
                        <w:rPr>
                          <w:b/>
                          <w:bCs/>
                        </w:rPr>
                        <w:t xml:space="preserve"> </w:t>
                      </w:r>
                      <w:r w:rsidRPr="00A51638">
                        <w:t>the summary of the</w:t>
                      </w:r>
                      <w:r>
                        <w:rPr>
                          <w:b/>
                          <w:bCs/>
                        </w:rPr>
                        <w:t xml:space="preserve"> </w:t>
                      </w:r>
                      <w:r>
                        <w:t xml:space="preserve">HGT &amp; competence machinery detection result in A. ADP1.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6C16A0">
        <w:br w:type="page"/>
      </w:r>
    </w:p>
    <w:p w14:paraId="270B1DE8" w14:textId="2BED9BBF" w:rsidR="006C16A0" w:rsidRDefault="005B2D0C" w:rsidP="006C16A0">
      <w:r w:rsidRPr="006C16A0">
        <w:rPr>
          <w:noProof/>
        </w:rPr>
        <w:lastRenderedPageBreak/>
        <mc:AlternateContent>
          <mc:Choice Requires="wpg">
            <w:drawing>
              <wp:anchor distT="0" distB="0" distL="114300" distR="114300" simplePos="0" relativeHeight="251810816" behindDoc="0" locked="0" layoutInCell="1" allowOverlap="1" wp14:anchorId="19E12C51" wp14:editId="2CAD46AE">
                <wp:simplePos x="0" y="0"/>
                <wp:positionH relativeFrom="column">
                  <wp:posOffset>-203835</wp:posOffset>
                </wp:positionH>
                <wp:positionV relativeFrom="page">
                  <wp:posOffset>67310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pic:pic xmlns:pic="http://schemas.openxmlformats.org/drawingml/2006/picture">
                        <pic:nvPicPr>
                          <pic:cNvPr id="241" name="Picture 241">
                            <a:extLst/>
                          </pic:cNvPr>
                          <pic:cNvPicPr>
                            <a:picLocks noChangeAspect="1"/>
                          </pic:cNvPicPr>
                        </pic:nvPicPr>
                        <pic:blipFill>
                          <a:blip r:embed="rId71"/>
                          <a:stretch>
                            <a:fillRect/>
                          </a:stretch>
                        </pic:blipFill>
                        <pic:spPr>
                          <a:xfrm>
                            <a:off x="3070243" y="262892"/>
                            <a:ext cx="2520000" cy="2520000"/>
                          </a:xfrm>
                          <a:prstGeom prst="rect">
                            <a:avLst/>
                          </a:prstGeom>
                        </pic:spPr>
                      </pic:pic>
                      <wps:wsp>
                        <wps:cNvPr id="234" name="TextBox 2">
                          <a:extLst/>
                        </wps:cNvPr>
                        <wps:cNvSpPr txBox="1"/>
                        <wps:spPr>
                          <a:xfrm>
                            <a:off x="1116947" y="919097"/>
                            <a:ext cx="538428" cy="296528"/>
                          </a:xfrm>
                          <a:prstGeom prst="rect">
                            <a:avLst/>
                          </a:prstGeom>
                          <a:noFill/>
                        </wps:spPr>
                        <wps:txbx>
                          <w:txbxContent>
                            <w:p w14:paraId="101D0A11"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286390" y="919032"/>
                            <a:ext cx="668598" cy="296528"/>
                          </a:xfrm>
                          <a:prstGeom prst="rect">
                            <a:avLst/>
                          </a:prstGeom>
                          <a:noFill/>
                        </wps:spPr>
                        <wps:txbx>
                          <w:txbxContent>
                            <w:p w14:paraId="3FAE9B8C"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72"/>
                          <a:stretch>
                            <a:fillRect/>
                          </a:stretch>
                        </pic:blipFill>
                        <pic:spPr>
                          <a:xfrm>
                            <a:off x="14470" y="3108327"/>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3"/>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4"/>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5"/>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6"/>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4" style="position:absolute;left:0;text-align:left;margin-left:-16.05pt;margin-top:53pt;width:439.05pt;height:637.75pt;z-index:251810816;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">
                <v:shape id="Picture 241" o:spid="_x0000_s1095"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7" o:title=""/>
                </v:shape>
                <v:shape id="TextBox 2" o:spid="_x0000_s1096"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7" type="#_x0000_t202" style="position:absolute;left:42863;top:9190;width:6686;height:2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8"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9"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00"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01"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102"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8" o:title=""/>
                </v:shape>
                <v:shape id="Picture 242" o:spid="_x0000_s1103"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9" o:title="" cropleft="14481f" cropright="14497f"/>
                </v:shape>
                <v:shape id="Picture 243" o:spid="_x0000_s1104"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80" o:title=""/>
                </v:shape>
                <v:shape id="Picture 244" o:spid="_x0000_s1105"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81" o:title=""/>
                </v:shape>
                <v:shape id="Picture 245" o:spid="_x0000_s1106"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2" o:title="" croptop="23780f" cropbottom="23436f" cropleft="1985f"/>
                  <o:lock v:ext="edit" aspectratio="f"/>
                </v:shape>
                <v:shape id="TextBox 23" o:spid="_x0000_s1107"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8"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9"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D92640">
        <w:rPr>
          <w:noProof/>
        </w:rPr>
        <mc:AlternateContent>
          <mc:Choice Requires="wps">
            <w:drawing>
              <wp:anchor distT="0" distB="0" distL="114300" distR="114300" simplePos="0" relativeHeight="251893760" behindDoc="0" locked="0" layoutInCell="1" allowOverlap="1" wp14:anchorId="6C4D3A77" wp14:editId="557CB80A">
                <wp:simplePos x="0" y="0"/>
                <wp:positionH relativeFrom="column">
                  <wp:posOffset>-86360</wp:posOffset>
                </wp:positionH>
                <wp:positionV relativeFrom="paragraph">
                  <wp:posOffset>7996555</wp:posOffset>
                </wp:positionV>
                <wp:extent cx="5499735" cy="88201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499735" cy="882015"/>
                        </a:xfrm>
                        <a:prstGeom prst="rect">
                          <a:avLst/>
                        </a:prstGeom>
                        <a:solidFill>
                          <a:prstClr val="white"/>
                        </a:solidFill>
                        <a:ln>
                          <a:noFill/>
                        </a:ln>
                      </wps:spPr>
                      <wps:txbx>
                        <w:txbxContent>
                          <w:p w14:paraId="53E575DF" w14:textId="2210AD9C" w:rsidR="00D43485" w:rsidRPr="00D92640" w:rsidRDefault="00D43485" w:rsidP="00D92640">
                            <w:pPr>
                              <w:pStyle w:val="Caption"/>
                            </w:pPr>
                            <w:bookmarkStart w:id="181"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81"/>
                            <w:r w:rsidRPr="002613BF">
                              <w:rPr>
                                <w:b/>
                                <w:bCs/>
                              </w:rPr>
                              <w:t>:</w:t>
                            </w:r>
                            <w:r>
                              <w:rPr>
                                <w:b/>
                                <w:bCs/>
                              </w:rPr>
                              <w:t xml:space="preserve"> </w:t>
                            </w:r>
                            <w:r w:rsidRPr="00A51638">
                              <w:t>the summary of the</w:t>
                            </w:r>
                            <w:r>
                              <w:rPr>
                                <w:b/>
                                <w:bCs/>
                              </w:rPr>
                              <w:t xml:space="preserve"> </w:t>
                            </w:r>
                            <w:r>
                              <w:t>HGT &amp; competence machinery detection result in A. b AB5075</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D3A77" id="Text Box 32" o:spid="_x0000_s1110" type="#_x0000_t202" style="position:absolute;left:0;text-align:left;margin-left:-6.8pt;margin-top:629.65pt;width:433.05pt;height:69.4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" stroked="f">
                <v:textbox inset="0,0,0,0">
                  <w:txbxContent>
                    <w:p w14:paraId="53E575DF" w14:textId="2210AD9C" w:rsidR="00D43485" w:rsidRPr="00D92640" w:rsidRDefault="00D43485" w:rsidP="00D92640">
                      <w:pPr>
                        <w:pStyle w:val="Caption"/>
                      </w:pPr>
                      <w:bookmarkStart w:id="182"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82"/>
                      <w:r w:rsidRPr="002613BF">
                        <w:rPr>
                          <w:b/>
                          <w:bCs/>
                        </w:rPr>
                        <w:t>:</w:t>
                      </w:r>
                      <w:r>
                        <w:rPr>
                          <w:b/>
                          <w:bCs/>
                        </w:rPr>
                        <w:t xml:space="preserve"> </w:t>
                      </w:r>
                      <w:r w:rsidRPr="00A51638">
                        <w:t>the summary of the</w:t>
                      </w:r>
                      <w:r>
                        <w:rPr>
                          <w:b/>
                          <w:bCs/>
                        </w:rPr>
                        <w:t xml:space="preserve"> </w:t>
                      </w:r>
                      <w:r>
                        <w:t>HGT &amp; competence machinery detection result in A. b AB5075</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6C16A0">
        <w:br w:type="page"/>
      </w:r>
    </w:p>
    <w:p w14:paraId="1212A185" w14:textId="45529582" w:rsidR="006C16A0" w:rsidRDefault="005B2D0C" w:rsidP="006C16A0">
      <w:r w:rsidRPr="006C16A0">
        <w:rPr>
          <w:noProof/>
        </w:rPr>
        <w:lastRenderedPageBreak/>
        <mc:AlternateContent>
          <mc:Choice Requires="wpg">
            <w:drawing>
              <wp:anchor distT="0" distB="0" distL="114300" distR="114300" simplePos="0" relativeHeight="251812864" behindDoc="0" locked="0" layoutInCell="1" allowOverlap="1" wp14:anchorId="2B29A3B7" wp14:editId="534FBB54">
                <wp:simplePos x="0" y="0"/>
                <wp:positionH relativeFrom="column">
                  <wp:posOffset>-153035</wp:posOffset>
                </wp:positionH>
                <wp:positionV relativeFrom="page">
                  <wp:posOffset>673100</wp:posOffset>
                </wp:positionV>
                <wp:extent cx="5543550" cy="8099425"/>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3550" cy="8099425"/>
                          <a:chOff x="0" y="0"/>
                          <a:chExt cx="5729721" cy="8514079"/>
                        </a:xfrm>
                      </wpg:grpSpPr>
                      <pic:pic xmlns:pic="http://schemas.openxmlformats.org/drawingml/2006/picture">
                        <pic:nvPicPr>
                          <pic:cNvPr id="257" name="Picture 257">
                            <a:extLst/>
                          </pic:cNvPr>
                          <pic:cNvPicPr>
                            <a:picLocks noChangeAspect="1"/>
                          </pic:cNvPicPr>
                        </pic:nvPicPr>
                        <pic:blipFill>
                          <a:blip r:embed="rId83"/>
                          <a:stretch>
                            <a:fillRect/>
                          </a:stretch>
                        </pic:blipFill>
                        <pic:spPr>
                          <a:xfrm>
                            <a:off x="3060321" y="266488"/>
                            <a:ext cx="2520000" cy="2520000"/>
                          </a:xfrm>
                          <a:prstGeom prst="rect">
                            <a:avLst/>
                          </a:prstGeom>
                        </pic:spPr>
                      </pic:pic>
                      <wps:wsp>
                        <wps:cNvPr id="250" name="TextBox 2">
                          <a:extLst/>
                        </wps:cNvPr>
                        <wps:cNvSpPr txBox="1"/>
                        <wps:spPr>
                          <a:xfrm>
                            <a:off x="1109185" y="918968"/>
                            <a:ext cx="538799" cy="291681"/>
                          </a:xfrm>
                          <a:prstGeom prst="rect">
                            <a:avLst/>
                          </a:prstGeom>
                          <a:noFill/>
                        </wps:spPr>
                        <wps:txbx>
                          <w:txbxContent>
                            <w:p w14:paraId="57C4F040"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292020" y="918837"/>
                            <a:ext cx="655013" cy="291701"/>
                          </a:xfrm>
                          <a:prstGeom prst="rect">
                            <a:avLst/>
                          </a:prstGeom>
                          <a:noFill/>
                        </wps:spPr>
                        <wps:txbx>
                          <w:txbxContent>
                            <w:p w14:paraId="2A31AE76"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D43485" w:rsidRPr="00411451" w:rsidRDefault="00D4348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D43485" w:rsidRPr="00411451" w:rsidRDefault="00D43485"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4"/>
                          <a:stretch>
                            <a:fillRect/>
                          </a:stretch>
                        </pic:blipFill>
                        <pic:spPr>
                          <a:xfrm>
                            <a:off x="6038" y="3112365"/>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5"/>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6"/>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7"/>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D43485" w:rsidRPr="006C16A0" w:rsidRDefault="00D4348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11" style="position:absolute;left:0;text-align:left;margin-left:-12.05pt;margin-top:53pt;width:436.5pt;height:637.75pt;z-index:251812864;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">
                <v:shape id="Picture 257" o:spid="_x0000_s1112"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8" o:title=""/>
                </v:shape>
                <v:shape id="TextBox 2" o:spid="_x0000_s1113"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14" type="#_x0000_t202" style="position:absolute;left:42920;top:9188;width:6550;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5"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6"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7"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8"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D43485" w:rsidRPr="00411451" w:rsidRDefault="00D4348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D43485" w:rsidRPr="00411451" w:rsidRDefault="00D43485"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9"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9" o:title=""/>
                </v:shape>
                <v:shape id="Picture 258" o:spid="_x0000_s1120"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90" o:title=""/>
                </v:shape>
                <v:shape id="Picture 259" o:spid="_x0000_s1121"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91" o:title=""/>
                </v:shape>
                <v:shape id="TextBox 19" o:spid="_x0000_s1122"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23"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4"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5"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2" o:title="" croptop="23719f" cropbottom="24340f" cropleft="2057f"/>
                  <o:lock v:ext="edit" aspectratio="f"/>
                </v:shape>
                <v:shape id="TextBox 24" o:spid="_x0000_s1126"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D43485" w:rsidRPr="006C16A0" w:rsidRDefault="00D4348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D92640">
        <w:rPr>
          <w:noProof/>
        </w:rPr>
        <mc:AlternateContent>
          <mc:Choice Requires="wps">
            <w:drawing>
              <wp:anchor distT="0" distB="0" distL="114300" distR="114300" simplePos="0" relativeHeight="251895808" behindDoc="0" locked="0" layoutInCell="1" allowOverlap="1" wp14:anchorId="3CF86B51" wp14:editId="0C3E765E">
                <wp:simplePos x="0" y="0"/>
                <wp:positionH relativeFrom="column">
                  <wp:posOffset>-78740</wp:posOffset>
                </wp:positionH>
                <wp:positionV relativeFrom="paragraph">
                  <wp:posOffset>7996555</wp:posOffset>
                </wp:positionV>
                <wp:extent cx="5506085" cy="1120775"/>
                <wp:effectExtent l="0" t="0" r="5715" b="0"/>
                <wp:wrapTopAndBottom/>
                <wp:docPr id="33" name="Text Box 33"/>
                <wp:cNvGraphicFramePr/>
                <a:graphic xmlns:a="http://schemas.openxmlformats.org/drawingml/2006/main">
                  <a:graphicData uri="http://schemas.microsoft.com/office/word/2010/wordprocessingShape">
                    <wps:wsp>
                      <wps:cNvSpPr txBox="1"/>
                      <wps:spPr>
                        <a:xfrm>
                          <a:off x="0" y="0"/>
                          <a:ext cx="5506085" cy="1120775"/>
                        </a:xfrm>
                        <a:prstGeom prst="rect">
                          <a:avLst/>
                        </a:prstGeom>
                        <a:solidFill>
                          <a:prstClr val="white"/>
                        </a:solidFill>
                        <a:ln>
                          <a:noFill/>
                        </a:ln>
                      </wps:spPr>
                      <wps:txbx>
                        <w:txbxContent>
                          <w:p w14:paraId="51FE3AE1" w14:textId="536AB8A9" w:rsidR="00D43485" w:rsidRPr="00D92640" w:rsidRDefault="00D43485" w:rsidP="00D92640">
                            <w:pPr>
                              <w:pStyle w:val="Caption"/>
                            </w:pPr>
                            <w:bookmarkStart w:id="183"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83"/>
                            <w:r>
                              <w:rPr>
                                <w:b/>
                                <w:bCs/>
                              </w:rPr>
                              <w:t xml:space="preserve">: </w:t>
                            </w:r>
                            <w:r w:rsidRPr="00A51638">
                              <w:t>the summary of the</w:t>
                            </w:r>
                            <w:r>
                              <w:rPr>
                                <w:b/>
                                <w:bCs/>
                              </w:rPr>
                              <w:t xml:space="preserve"> </w:t>
                            </w:r>
                            <w:r>
                              <w:t>HGT &amp; competence machinery detection result in A. b 29R1</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F86B51" id="Text Box 33" o:spid="_x0000_s1127" type="#_x0000_t202" style="position:absolute;left:0;text-align:left;margin-left:-6.2pt;margin-top:629.65pt;width:433.55pt;height:88.2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" stroked="f">
                <v:textbox inset="0,0,0,0">
                  <w:txbxContent>
                    <w:p w14:paraId="51FE3AE1" w14:textId="536AB8A9" w:rsidR="00D43485" w:rsidRPr="00D92640" w:rsidRDefault="00D43485" w:rsidP="00D92640">
                      <w:pPr>
                        <w:pStyle w:val="Caption"/>
                      </w:pPr>
                      <w:bookmarkStart w:id="184"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84"/>
                      <w:r>
                        <w:rPr>
                          <w:b/>
                          <w:bCs/>
                        </w:rPr>
                        <w:t xml:space="preserve">: </w:t>
                      </w:r>
                      <w:r w:rsidRPr="00A51638">
                        <w:t>the summary of the</w:t>
                      </w:r>
                      <w:r>
                        <w:rPr>
                          <w:b/>
                          <w:bCs/>
                        </w:rPr>
                        <w:t xml:space="preserve"> </w:t>
                      </w:r>
                      <w:r>
                        <w:t>HGT &amp; competence machinery detection result in A. b 29R1</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6C16A0">
        <w:br w:type="page"/>
      </w:r>
    </w:p>
    <w:p w14:paraId="7538C373" w14:textId="542445A9" w:rsidR="006C16A0" w:rsidRDefault="005B2D0C" w:rsidP="006C16A0">
      <w:r w:rsidRPr="006C16A0">
        <w:rPr>
          <w:noProof/>
        </w:rPr>
        <w:lastRenderedPageBreak/>
        <mc:AlternateContent>
          <mc:Choice Requires="wpg">
            <w:drawing>
              <wp:anchor distT="0" distB="0" distL="114300" distR="114300" simplePos="0" relativeHeight="251819008" behindDoc="0" locked="0" layoutInCell="1" allowOverlap="1" wp14:anchorId="198C9277" wp14:editId="04EA2C2B">
                <wp:simplePos x="0" y="0"/>
                <wp:positionH relativeFrom="column">
                  <wp:posOffset>-165735</wp:posOffset>
                </wp:positionH>
                <wp:positionV relativeFrom="page">
                  <wp:posOffset>673100</wp:posOffset>
                </wp:positionV>
                <wp:extent cx="5579745" cy="8099425"/>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745" cy="8099425"/>
                          <a:chOff x="0" y="0"/>
                          <a:chExt cx="5825960" cy="8513877"/>
                        </a:xfrm>
                      </wpg:grpSpPr>
                      <pic:pic xmlns:pic="http://schemas.openxmlformats.org/drawingml/2006/picture">
                        <pic:nvPicPr>
                          <pic:cNvPr id="308" name="Picture 308">
                            <a:extLst/>
                          </pic:cNvPr>
                          <pic:cNvPicPr>
                            <a:picLocks noChangeAspect="1"/>
                          </pic:cNvPicPr>
                        </pic:nvPicPr>
                        <pic:blipFill>
                          <a:blip r:embed="rId93"/>
                          <a:stretch>
                            <a:fillRect/>
                          </a:stretch>
                        </pic:blipFill>
                        <pic:spPr>
                          <a:xfrm>
                            <a:off x="3059470" y="268535"/>
                            <a:ext cx="2520000" cy="2520000"/>
                          </a:xfrm>
                          <a:prstGeom prst="rect">
                            <a:avLst/>
                          </a:prstGeom>
                        </pic:spPr>
                      </pic:pic>
                      <wps:wsp>
                        <wps:cNvPr id="298" name="TextBox 2">
                          <a:extLst/>
                        </wps:cNvPr>
                        <wps:cNvSpPr txBox="1"/>
                        <wps:spPr>
                          <a:xfrm>
                            <a:off x="1106028" y="918968"/>
                            <a:ext cx="539674" cy="291674"/>
                          </a:xfrm>
                          <a:prstGeom prst="rect">
                            <a:avLst/>
                          </a:prstGeom>
                          <a:noFill/>
                        </wps:spPr>
                        <wps:txbx>
                          <w:txbxContent>
                            <w:p w14:paraId="31FA3A4D"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282916" y="918838"/>
                            <a:ext cx="661694" cy="291695"/>
                          </a:xfrm>
                          <a:prstGeom prst="rect">
                            <a:avLst/>
                          </a:prstGeom>
                          <a:noFill/>
                        </wps:spPr>
                        <wps:txbx>
                          <w:txbxContent>
                            <w:p w14:paraId="4E09EC04"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D43485" w:rsidRPr="00411451" w:rsidRDefault="00D4348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D43485" w:rsidRPr="00411451" w:rsidRDefault="00D43485"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4"/>
                          <a:stretch>
                            <a:fillRect/>
                          </a:stretch>
                        </pic:blipFill>
                        <pic:spPr>
                          <a:xfrm>
                            <a:off x="0" y="3113038"/>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5"/>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6"/>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D43485" w:rsidRPr="006C16A0" w:rsidRDefault="00D4348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7"/>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8" style="position:absolute;left:0;text-align:left;margin-left:-13.05pt;margin-top:53pt;width:439.35pt;height:637.75pt;z-index:251819008;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">
                <v:shape id="Picture 308" o:spid="_x0000_s1129"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8" o:title=""/>
                </v:shape>
                <v:shape id="TextBox 2" o:spid="_x0000_s1130"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31" type="#_x0000_t202" style="position:absolute;left:42829;top:9188;width:661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D43485" w:rsidRDefault="00D4348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32"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33"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34"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5"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6"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7"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D43485" w:rsidRDefault="00D4348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8"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D43485" w:rsidRPr="00411451" w:rsidRDefault="00D4348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D43485" w:rsidRPr="00411451" w:rsidRDefault="00D43485"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D43485" w:rsidRPr="00411451" w:rsidRDefault="00D4348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D43485" w:rsidRPr="006C16A0" w:rsidRDefault="00D4348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D43485" w:rsidRDefault="00D4348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9"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9" o:title=""/>
                </v:shape>
                <v:shape id="Picture 309" o:spid="_x0000_s1140"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100" o:title=""/>
                </v:shape>
                <v:shape id="Picture 310" o:spid="_x0000_s1141"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101" o:title=""/>
                </v:shape>
                <v:shape id="TextBox 22" o:spid="_x0000_s1142"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D43485" w:rsidRPr="006C16A0" w:rsidRDefault="00D4348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43"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2" o:title="" croptop="24064f" cropbottom="24250f" cropleft="2052f"/>
                  <o:lock v:ext="edit" aspectratio="f"/>
                </v:shape>
                <w10:wrap type="topAndBottom" anchory="page"/>
              </v:group>
            </w:pict>
          </mc:Fallback>
        </mc:AlternateContent>
      </w:r>
      <w:r w:rsidR="00D92640">
        <w:rPr>
          <w:noProof/>
        </w:rPr>
        <mc:AlternateContent>
          <mc:Choice Requires="wps">
            <w:drawing>
              <wp:anchor distT="0" distB="0" distL="114300" distR="114300" simplePos="0" relativeHeight="251897856" behindDoc="0" locked="0" layoutInCell="1" allowOverlap="1" wp14:anchorId="6E753971" wp14:editId="2DD537EB">
                <wp:simplePos x="0" y="0"/>
                <wp:positionH relativeFrom="column">
                  <wp:posOffset>-78740</wp:posOffset>
                </wp:positionH>
                <wp:positionV relativeFrom="paragraph">
                  <wp:posOffset>7885430</wp:posOffset>
                </wp:positionV>
                <wp:extent cx="5561965" cy="1136650"/>
                <wp:effectExtent l="0" t="0" r="635" b="6350"/>
                <wp:wrapTopAndBottom/>
                <wp:docPr id="34" name="Text Box 34"/>
                <wp:cNvGraphicFramePr/>
                <a:graphic xmlns:a="http://schemas.openxmlformats.org/drawingml/2006/main">
                  <a:graphicData uri="http://schemas.microsoft.com/office/word/2010/wordprocessingShape">
                    <wps:wsp>
                      <wps:cNvSpPr txBox="1"/>
                      <wps:spPr>
                        <a:xfrm>
                          <a:off x="0" y="0"/>
                          <a:ext cx="5561965" cy="1136650"/>
                        </a:xfrm>
                        <a:prstGeom prst="rect">
                          <a:avLst/>
                        </a:prstGeom>
                        <a:solidFill>
                          <a:prstClr val="white"/>
                        </a:solidFill>
                        <a:ln>
                          <a:noFill/>
                        </a:ln>
                      </wps:spPr>
                      <wps:txbx>
                        <w:txbxContent>
                          <w:p w14:paraId="7824B426" w14:textId="6A29F69E" w:rsidR="00D43485" w:rsidRPr="00D92640" w:rsidRDefault="00D43485" w:rsidP="00D92640">
                            <w:pPr>
                              <w:pStyle w:val="Caption"/>
                            </w:pPr>
                            <w:bookmarkStart w:id="185"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85"/>
                            <w:r>
                              <w:rPr>
                                <w:b/>
                                <w:bCs/>
                              </w:rPr>
                              <w:t xml:space="preserve">: </w:t>
                            </w:r>
                            <w:r w:rsidRPr="00A51638">
                              <w:t>the summary of the</w:t>
                            </w:r>
                            <w:r>
                              <w:rPr>
                                <w:b/>
                                <w:bCs/>
                              </w:rPr>
                              <w:t xml:space="preserve"> </w:t>
                            </w:r>
                            <w:r>
                              <w:t>HGT &amp; competence machinery detection result in A. b ATCC 19606</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753971" id="Text Box 34" o:spid="_x0000_s1144" type="#_x0000_t202" style="position:absolute;left:0;text-align:left;margin-left:-6.2pt;margin-top:620.9pt;width:437.95pt;height:89.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" stroked="f">
                <v:textbox inset="0,0,0,0">
                  <w:txbxContent>
                    <w:p w14:paraId="7824B426" w14:textId="6A29F69E" w:rsidR="00D43485" w:rsidRPr="00D92640" w:rsidRDefault="00D43485" w:rsidP="00D92640">
                      <w:pPr>
                        <w:pStyle w:val="Caption"/>
                      </w:pPr>
                      <w:bookmarkStart w:id="186"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86"/>
                      <w:r>
                        <w:rPr>
                          <w:b/>
                          <w:bCs/>
                        </w:rPr>
                        <w:t xml:space="preserve">: </w:t>
                      </w:r>
                      <w:r w:rsidRPr="00A51638">
                        <w:t>the summary of the</w:t>
                      </w:r>
                      <w:r>
                        <w:rPr>
                          <w:b/>
                          <w:bCs/>
                        </w:rPr>
                        <w:t xml:space="preserve"> </w:t>
                      </w:r>
                      <w:r>
                        <w:t>HGT &amp; competence machinery detection result in A. b ATCC 19606</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6C16A0">
        <w:br w:type="page"/>
      </w:r>
    </w:p>
    <w:p w14:paraId="4D875E86" w14:textId="2750194C" w:rsidR="003E580B" w:rsidRDefault="003E580B" w:rsidP="001B476A">
      <w:pPr>
        <w:pStyle w:val="Heading3"/>
      </w:pPr>
      <w:bookmarkStart w:id="187" w:name="_Ref528331268"/>
      <w:bookmarkStart w:id="188" w:name="_Toc528762469"/>
      <w:r>
        <w:lastRenderedPageBreak/>
        <w:t xml:space="preserve">Detection </w:t>
      </w:r>
      <w:r w:rsidR="007A0AAB">
        <w:t xml:space="preserve">of </w:t>
      </w:r>
      <w:r>
        <w:t>competence machineries</w:t>
      </w:r>
      <w:bookmarkEnd w:id="172"/>
      <w:bookmarkEnd w:id="173"/>
      <w:bookmarkEnd w:id="174"/>
      <w:bookmarkEnd w:id="175"/>
      <w:bookmarkEnd w:id="176"/>
      <w:bookmarkEnd w:id="187"/>
      <w:bookmarkEnd w:id="188"/>
    </w:p>
    <w:p w14:paraId="0A920485" w14:textId="18E54F43" w:rsidR="00292D08" w:rsidRDefault="00DC0C4A" w:rsidP="000549D7">
      <w:r>
        <w:t>At the core of</w:t>
      </w:r>
      <w:r w:rsidR="00EB548E">
        <w:t xml:space="preserve"> this investigation, </w:t>
      </w:r>
      <w:r w:rsidR="004651B1">
        <w:t xml:space="preserve">our </w:t>
      </w:r>
      <w:r w:rsidR="007A0AAB">
        <w:t>main</w:t>
      </w:r>
      <w:r w:rsidR="004651B1">
        <w:t xml:space="preserve"> goal was to detect a signal in</w:t>
      </w:r>
      <w:r w:rsidR="007A0AAB">
        <w:t xml:space="preserve"> the</w:t>
      </w:r>
      <w:r w:rsidR="004651B1">
        <w:t xml:space="preserve"> genome</w:t>
      </w:r>
      <w:r w:rsidR="007A0AAB">
        <w:t>s of bacteria</w:t>
      </w:r>
      <w:r w:rsidR="004651B1">
        <w:t xml:space="preserve"> which </w:t>
      </w:r>
      <w:r w:rsidR="007A0AAB">
        <w:t>are</w:t>
      </w:r>
      <w:r w:rsidR="004651B1">
        <w:t xml:space="preserve"> able to </w:t>
      </w:r>
      <w:r w:rsidR="007A0AAB">
        <w:t>uptake</w:t>
      </w:r>
      <w:r w:rsidR="004651B1">
        <w:t xml:space="preserve"> exogenous DNA from their environment and </w:t>
      </w:r>
      <w:r w:rsidR="006217F1">
        <w:t>undergo genetic transformation</w:t>
      </w:r>
      <w:r w:rsidR="00F17C29">
        <w:t xml:space="preserve"> in comparison to </w:t>
      </w:r>
      <w:r w:rsidR="007A0AAB">
        <w:t>those bacteria which are not</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w:t>
      </w:r>
      <w:r w:rsidR="007A0AAB">
        <w:t xml:space="preserve"> the</w:t>
      </w:r>
      <w:r w:rsidR="006C16A0">
        <w:t xml:space="preserve"> DNA uptake machinery. </w:t>
      </w:r>
      <w:r w:rsidR="00CF4E78">
        <w:t>Considering this</w:t>
      </w:r>
      <w:r w:rsidR="006C16A0">
        <w:t xml:space="preserve">, </w:t>
      </w:r>
      <w:r w:rsidR="00CB7BDD">
        <w:t>five important and known apparatus</w:t>
      </w:r>
      <w:r w:rsidR="007A0AAB">
        <w:t>e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7A0AAB">
        <w:t xml:space="preserve">, </w:t>
      </w:r>
      <w:r w:rsidR="000C54D6">
        <w:t xml:space="preserve">Type IV pili in </w:t>
      </w:r>
      <w:r w:rsidR="000C54D6" w:rsidRPr="00292D08">
        <w:rPr>
          <w:i/>
          <w:iCs/>
        </w:rPr>
        <w:t>Bacillus subtilis</w:t>
      </w:r>
      <w:r w:rsidR="000C54D6">
        <w:t xml:space="preserve"> </w:t>
      </w:r>
      <w:r w:rsidR="000C54D6">
        <w:fldChar w:fldCharType="begin" w:fldLock="1"/>
      </w:r>
      <w:r w:rsidR="007A0AAB">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manualFormatting":"(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7A0AAB">
        <w:rPr>
          <w:noProof/>
        </w:rPr>
        <w:t>(Hamoen, Venema</w:t>
      </w:r>
      <w:r w:rsidR="000C54D6" w:rsidRPr="000C54D6">
        <w:rPr>
          <w:noProof/>
        </w:rPr>
        <w:t xml:space="preserve">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9413D6">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Averhoff, 2009)","manualFormatting":"(Averhoff, 2009)","plainTextFormattedCitation":"(Averhoff, 2009)","previouslyFormattedCitation":"(Averhoff, 2009)"},"properties":{"noteIndex":0},"schema":"https://github.com/citation-style-language/schema/raw/master/csl-citation.json"}</w:instrText>
      </w:r>
      <w:r w:rsidR="000C54D6">
        <w:fldChar w:fldCharType="separate"/>
      </w:r>
      <w:r w:rsidR="00292D08" w:rsidRPr="00292D08">
        <w:rPr>
          <w:noProof/>
        </w:rPr>
        <w:t>(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9413D6">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rsidR="00292D08">
        <w:fldChar w:fldCharType="separate"/>
      </w:r>
      <w:r w:rsidR="007A0AAB">
        <w:rPr>
          <w:noProof/>
        </w:rPr>
        <w:t>(</w:t>
      </w:r>
      <w:r w:rsidR="00292D08" w:rsidRPr="00292D08">
        <w:rPr>
          <w:noProof/>
        </w:rPr>
        <w:t>Averhoff &amp; Graf, 2008)</w:t>
      </w:r>
      <w:r w:rsidR="00292D08">
        <w:fldChar w:fldCharType="end"/>
      </w:r>
      <w:r w:rsidR="00292D08">
        <w:t>.</w:t>
      </w:r>
    </w:p>
    <w:p w14:paraId="74ACD154" w14:textId="0C9AB107" w:rsidR="00712CD0" w:rsidRPr="00F8774F" w:rsidRDefault="0039745A" w:rsidP="00CC2440">
      <w:r>
        <w:t xml:space="preserve">Each </w:t>
      </w:r>
      <w:r w:rsidR="007A0AAB">
        <w:t xml:space="preserve">of the </w:t>
      </w:r>
      <w:r>
        <w:t>DNA uptake systems include</w:t>
      </w:r>
      <w:r w:rsidR="007A0AAB">
        <w:t>s a</w:t>
      </w:r>
      <w:r w:rsidR="00292D08">
        <w:t xml:space="preserve"> number of proteins t</w:t>
      </w:r>
      <w:r w:rsidR="00357E2E">
        <w:t>hat function in DNA uptake and p</w:t>
      </w:r>
      <w:r w:rsidR="00292D08">
        <w:t>rocessing.</w:t>
      </w:r>
      <w:r w:rsidR="00357E2E">
        <w:t xml:space="preserve"> These competence genes</w:t>
      </w:r>
      <w:r w:rsidR="007A0AAB">
        <w:t xml:space="preserve"> are</w:t>
      </w:r>
      <w:r w:rsidR="00357E2E">
        <w:t xml:space="preserve"> involve</w:t>
      </w:r>
      <w:r w:rsidR="007A0AAB">
        <w:t>d</w:t>
      </w:r>
      <w:r w:rsidR="00357E2E">
        <w:t xml:space="preserve"> in</w:t>
      </w:r>
      <w:r w:rsidR="00C478D9">
        <w:t xml:space="preserve"> one or multiple</w:t>
      </w:r>
      <w:r w:rsidR="00BA1164">
        <w:t xml:space="preserv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w:t>
      </w:r>
      <w:r w:rsidR="00C478D9">
        <w:t xml:space="preserve"> biogenesis</w:t>
      </w:r>
      <w:r w:rsidR="00357E2E">
        <w:t xml:space="preserve">. </w:t>
      </w:r>
      <w:r w:rsidR="00CF4E78">
        <w:t>To this end</w:t>
      </w:r>
      <w:r w:rsidR="00DC0C4A">
        <w:t xml:space="preserve">, we detected the orthologs of the </w:t>
      </w:r>
      <w:r w:rsidR="00EB548E">
        <w:t>corresponding DNA uptake machinery</w:t>
      </w:r>
      <w:r w:rsidR="00C478D9">
        <w:t xml:space="preserve"> or phylogenetically</w:t>
      </w:r>
      <w:r w:rsidR="00CF4E78">
        <w:t xml:space="preserve"> closely related</w:t>
      </w:r>
      <w:r w:rsidR="00DC0C4A">
        <w:t xml:space="preserve"> </w:t>
      </w:r>
      <w:r w:rsidR="00C478D9">
        <w:t>machineries</w:t>
      </w:r>
      <w:r w:rsidR="00CF4E78">
        <w:t xml:space="preserve">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w:t>
      </w:r>
      <w:r w:rsidR="00C478D9">
        <w:t>primarily</w:t>
      </w:r>
      <w:r w:rsidR="00CF4E78">
        <w:t xml:space="preserve"> on </w:t>
      </w:r>
      <w:r w:rsidR="00CF4E78">
        <w:rPr>
          <w:i/>
          <w:iCs/>
        </w:rPr>
        <w:t xml:space="preserve">Acinetobacter </w:t>
      </w:r>
      <w:r w:rsidR="006A596B">
        <w:t>genus</w:t>
      </w:r>
      <w:r w:rsidR="00C478D9">
        <w:t>, in particular</w:t>
      </w:r>
      <w:r w:rsidR="006A596B">
        <w:t xml:space="preserve"> </w:t>
      </w:r>
      <w:r w:rsidR="00CF4E78">
        <w:rPr>
          <w:i/>
          <w:iCs/>
        </w:rPr>
        <w:t>A. baumannii</w:t>
      </w:r>
      <w:r w:rsidR="00CF4E78">
        <w:t>.</w:t>
      </w:r>
      <w:r w:rsidR="006A596B">
        <w:t xml:space="preserve"> </w:t>
      </w:r>
      <w:r w:rsidR="009E3F92">
        <w:t>In this case</w:t>
      </w:r>
      <w:r w:rsidR="00EB548E">
        <w:t>,</w:t>
      </w:r>
      <w:r w:rsidR="00723C18">
        <w:t xml:space="preserve"> the related DNA uptake system was the</w:t>
      </w:r>
      <w:r w:rsidR="00EB548E">
        <w:t xml:space="preserve"> </w:t>
      </w:r>
      <w:r w:rsidR="00C478D9">
        <w:t>type IV pilus</w:t>
      </w:r>
      <w:r w:rsidR="00723C18">
        <w:t xml:space="preserve">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9413D6">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rsidR="00EB34AF">
        <w:fldChar w:fldCharType="separate"/>
      </w:r>
      <w:r w:rsidR="00C478D9">
        <w:rPr>
          <w:noProof/>
        </w:rPr>
        <w:t>(</w:t>
      </w:r>
      <w:r w:rsidR="00EB34AF" w:rsidRPr="00EB34AF">
        <w:rPr>
          <w:noProof/>
        </w:rPr>
        <w:t>Averhoff &amp; Graf, 2008)</w:t>
      </w:r>
      <w:r w:rsidR="00EB34AF">
        <w:fldChar w:fldCharType="end"/>
      </w:r>
      <w:r w:rsidR="00EB34AF">
        <w:t>.</w:t>
      </w:r>
      <w:r w:rsidR="00C478D9">
        <w:t xml:space="preserve"> O</w:t>
      </w:r>
      <w:r w:rsidR="00CC2440">
        <w:t xml:space="preserve">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6C3ADC2B" w:rsidR="006B1118" w:rsidRDefault="00723C18" w:rsidP="0055525B">
      <w:pPr>
        <w:pStyle w:val="Caption"/>
        <w:spacing w:after="120"/>
      </w:pPr>
      <w:bookmarkStart w:id="189" w:name="_Ref528579740"/>
      <w:bookmarkStart w:id="190" w:name="_Ref528579733"/>
      <w:r w:rsidRPr="00CC2440">
        <w:rPr>
          <w:b/>
          <w:bCs/>
          <w:noProof/>
        </w:rPr>
        <w:lastRenderedPageBreak/>
        <w:drawing>
          <wp:anchor distT="0" distB="0" distL="114300" distR="114300" simplePos="0" relativeHeight="251845632" behindDoc="0" locked="0" layoutInCell="1" allowOverlap="1" wp14:anchorId="42B5B4C6" wp14:editId="32CD4CB3">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3">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46656" behindDoc="0" locked="0" layoutInCell="1" allowOverlap="1" wp14:anchorId="1B50A318" wp14:editId="09044FB0">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0F508CE0" w:rsidR="00D43485" w:rsidRPr="002E63F2" w:rsidRDefault="00D43485" w:rsidP="00CC2440">
                            <w:pPr>
                              <w:pStyle w:val="Caption"/>
                              <w:rPr>
                                <w:noProof/>
                              </w:rPr>
                            </w:pPr>
                            <w:bookmarkStart w:id="191"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91"/>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fldChar w:fldCharType="separate"/>
                            </w:r>
                            <w:r>
                              <w:rPr>
                                <w:noProof/>
                              </w:rPr>
                              <w:t>(</w:t>
                            </w:r>
                            <w:r w:rsidRPr="00C074A7">
                              <w:rPr>
                                <w:noProof/>
                              </w:rPr>
                              <w:t>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5" type="#_x0000_t202" style="position:absolute;left:0;text-align:left;margin-left:8.05pt;margin-top:668.05pt;width:419.1pt;height:19.9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0F508CE0" w:rsidR="00D43485" w:rsidRPr="002E63F2" w:rsidRDefault="00D43485" w:rsidP="00CC2440">
                      <w:pPr>
                        <w:pStyle w:val="Caption"/>
                        <w:rPr>
                          <w:noProof/>
                        </w:rPr>
                      </w:pPr>
                      <w:bookmarkStart w:id="192"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92"/>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fldChar w:fldCharType="separate"/>
                      </w:r>
                      <w:r>
                        <w:rPr>
                          <w:noProof/>
                        </w:rPr>
                        <w:t>(</w:t>
                      </w:r>
                      <w:r w:rsidRPr="00C074A7">
                        <w:rPr>
                          <w:noProof/>
                        </w:rPr>
                        <w:t>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FA3A2E">
        <w:rPr>
          <w:b/>
          <w:bCs/>
          <w:noProof/>
        </w:rPr>
        <w:t>3</w:t>
      </w:r>
      <w:r w:rsidR="006B1118" w:rsidRPr="00CC2440">
        <w:rPr>
          <w:b/>
          <w:bCs/>
        </w:rPr>
        <w:fldChar w:fldCharType="end"/>
      </w:r>
      <w:bookmarkEnd w:id="189"/>
      <w:r w:rsidR="006B1118" w:rsidRPr="00CC2440">
        <w:rPr>
          <w:b/>
          <w:bCs/>
        </w:rPr>
        <w:t>:</w:t>
      </w:r>
      <w:r w:rsidR="006B1118">
        <w:t xml:space="preserve"> proteins &amp; their functions in type IV pili uptake system</w:t>
      </w:r>
      <w:bookmarkEnd w:id="190"/>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458DE688" w14:textId="12B48F2B" w:rsidR="0057494E" w:rsidRPr="002C4A82" w:rsidRDefault="00787F3B" w:rsidP="005E04FC">
      <w:pPr>
        <w:spacing w:before="240"/>
        <w:rPr>
          <w:i/>
          <w:iCs/>
        </w:rPr>
      </w:pPr>
      <w:r>
        <w:rPr>
          <w:noProof/>
        </w:rPr>
        <w:lastRenderedPageBreak/>
        <mc:AlternateContent>
          <mc:Choice Requires="wpg">
            <w:drawing>
              <wp:anchor distT="0" distB="0" distL="114300" distR="114300" simplePos="0" relativeHeight="251957248" behindDoc="0" locked="0" layoutInCell="1" allowOverlap="1" wp14:anchorId="725133AC" wp14:editId="0571D28E">
                <wp:simplePos x="0" y="0"/>
                <wp:positionH relativeFrom="column">
                  <wp:posOffset>-158115</wp:posOffset>
                </wp:positionH>
                <wp:positionV relativeFrom="paragraph">
                  <wp:posOffset>4677410</wp:posOffset>
                </wp:positionV>
                <wp:extent cx="5761355" cy="3850005"/>
                <wp:effectExtent l="0" t="0" r="4445" b="0"/>
                <wp:wrapTopAndBottom/>
                <wp:docPr id="330" name="Group 330"/>
                <wp:cNvGraphicFramePr/>
                <a:graphic xmlns:a="http://schemas.openxmlformats.org/drawingml/2006/main">
                  <a:graphicData uri="http://schemas.microsoft.com/office/word/2010/wordprocessingGroup">
                    <wpg:wgp>
                      <wpg:cNvGrpSpPr/>
                      <wpg:grpSpPr>
                        <a:xfrm>
                          <a:off x="0" y="0"/>
                          <a:ext cx="5761355" cy="3850005"/>
                          <a:chOff x="-170519" y="1"/>
                          <a:chExt cx="5763586" cy="3851499"/>
                        </a:xfrm>
                      </wpg:grpSpPr>
                      <wpg:grpSp>
                        <wpg:cNvPr id="15" name="Group 15"/>
                        <wpg:cNvGrpSpPr/>
                        <wpg:grpSpPr>
                          <a:xfrm>
                            <a:off x="-170519" y="1"/>
                            <a:ext cx="5734074" cy="3851499"/>
                            <a:chOff x="-170519" y="1"/>
                            <a:chExt cx="5734074" cy="3851988"/>
                          </a:xfrm>
                        </wpg:grpSpPr>
                        <pic:pic xmlns:pic="http://schemas.openxmlformats.org/drawingml/2006/picture">
                          <pic:nvPicPr>
                            <pic:cNvPr id="5" name="Picture 5"/>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170519" y="1"/>
                              <a:ext cx="5734074" cy="3026200"/>
                            </a:xfrm>
                            <a:prstGeom prst="rect">
                              <a:avLst/>
                            </a:prstGeom>
                          </pic:spPr>
                        </pic:pic>
                        <wps:wsp>
                          <wps:cNvPr id="14" name="Text Box 14"/>
                          <wps:cNvSpPr txBox="1"/>
                          <wps:spPr>
                            <a:xfrm>
                              <a:off x="104943" y="3229688"/>
                              <a:ext cx="5366756" cy="622301"/>
                            </a:xfrm>
                            <a:prstGeom prst="rect">
                              <a:avLst/>
                            </a:prstGeom>
                            <a:solidFill>
                              <a:prstClr val="white"/>
                            </a:solidFill>
                            <a:ln>
                              <a:noFill/>
                            </a:ln>
                          </wps:spPr>
                          <wps:txbx>
                            <w:txbxContent>
                              <w:p w14:paraId="65B2BE78" w14:textId="49003E6B" w:rsidR="00D43485" w:rsidRPr="00E11748" w:rsidRDefault="00D43485" w:rsidP="00B47C07">
                                <w:pPr>
                                  <w:pStyle w:val="Caption"/>
                                  <w:rPr>
                                    <w:noProof/>
                                  </w:rPr>
                                </w:pPr>
                                <w:bookmarkStart w:id="193"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93"/>
                                <w:r w:rsidRPr="00B47C07">
                                  <w:rPr>
                                    <w:b/>
                                    <w:bCs/>
                                  </w:rPr>
                                  <w:t>:</w:t>
                                </w:r>
                                <w:r>
                                  <w:t xml:space="preserve"> type IV pilus</w:t>
                                </w:r>
                                <w:r w:rsidRPr="0055637C">
                                  <w:t xml:space="preserve"> </w:t>
                                </w:r>
                                <w:r>
                                  <w:t xml:space="preserve">of A. ADP1 (reference taxon) and </w:t>
                                </w:r>
                                <w:r w:rsidRPr="0055637C">
                                  <w:t>orthologs in 9 A. baumannii strains</w:t>
                                </w:r>
                                <w:r>
                                  <w:t>.</w:t>
                                </w:r>
                                <w:r w:rsidRPr="0055637C">
                                  <w:t xml:space="preserve"> </w:t>
                                </w:r>
                                <w:r>
                                  <w:t>The color of the tiles depicts</w:t>
                                </w:r>
                                <w:r w:rsidRPr="0055637C">
                                  <w:t xml:space="preserve"> the feature architecture scores in forward direction (seed </w:t>
                                </w:r>
                                <w:r>
                                  <w:t>-&gt;</w:t>
                                </w:r>
                                <w:r w:rsidRPr="0055637C">
                                  <w:t xml:space="preserve"> orthologs)</w:t>
                                </w:r>
                                <w:r>
                                  <w:t>. A white square indicates the absence of an ortho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29" name="Text Box 329"/>
                        <wps:cNvSpPr txBox="1"/>
                        <wps:spPr>
                          <a:xfrm>
                            <a:off x="4952987" y="744265"/>
                            <a:ext cx="640080" cy="274320"/>
                          </a:xfrm>
                          <a:prstGeom prst="rect">
                            <a:avLst/>
                          </a:prstGeom>
                          <a:noFill/>
                          <a:ln w="6350">
                            <a:noFill/>
                          </a:ln>
                        </wps:spPr>
                        <wps:txbx>
                          <w:txbxContent>
                            <w:p w14:paraId="0394EDF8" w14:textId="3A2C6506" w:rsidR="00D43485" w:rsidRPr="00E928E6" w:rsidRDefault="00D43485">
                              <w:pPr>
                                <w:rPr>
                                  <w:color w:val="595959" w:themeColor="text1" w:themeTint="A6"/>
                                  <w:sz w:val="16"/>
                                  <w:szCs w:val="16"/>
                                </w:rPr>
                              </w:pPr>
                              <w:r w:rsidRPr="00E928E6">
                                <w:rPr>
                                  <w:color w:val="595959" w:themeColor="text1" w:themeTint="A6"/>
                                  <w:sz w:val="16"/>
                                  <w:szCs w:val="16"/>
                                </w:rPr>
                                <w:t>FAS 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5133AC" id="Group 330" o:spid="_x0000_s1146" style="position:absolute;left:0;text-align:left;margin-left:-12.45pt;margin-top:368.3pt;width:453.65pt;height:303.15pt;z-index:251957248;mso-width-relative:margin;mso-height-relative:margin" coordorigin="-1705" coordsize="57635,3851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">
                <v:group id="Group 15" o:spid="_x0000_s1147" style="position:absolute;left:-1705;width:57340;height:38515" coordorigin="-1705" coordsize="57340,385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 id="Picture 5" o:spid="_x0000_s1148" type="#_x0000_t75" style="position:absolute;left:-1705;width:57340;height:302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5" o:title=""/>
                  </v:shape>
                  <v:shape id="Text Box 14" o:spid="_x0000_s1149" type="#_x0000_t202" style="position:absolute;left:1049;top:32296;width:53667;height:62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49003E6B" w:rsidR="00D43485" w:rsidRPr="00E11748" w:rsidRDefault="00D43485" w:rsidP="00B47C07">
                          <w:pPr>
                            <w:pStyle w:val="Caption"/>
                            <w:rPr>
                              <w:noProof/>
                            </w:rPr>
                          </w:pPr>
                          <w:bookmarkStart w:id="194"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94"/>
                          <w:r w:rsidRPr="00B47C07">
                            <w:rPr>
                              <w:b/>
                              <w:bCs/>
                            </w:rPr>
                            <w:t>:</w:t>
                          </w:r>
                          <w:r>
                            <w:t xml:space="preserve"> type IV pilus</w:t>
                          </w:r>
                          <w:r w:rsidRPr="0055637C">
                            <w:t xml:space="preserve"> </w:t>
                          </w:r>
                          <w:r>
                            <w:t xml:space="preserve">of A. ADP1 (reference taxon) and </w:t>
                          </w:r>
                          <w:r w:rsidRPr="0055637C">
                            <w:t>orthologs in 9 A. baumannii strains</w:t>
                          </w:r>
                          <w:r>
                            <w:t>.</w:t>
                          </w:r>
                          <w:r w:rsidRPr="0055637C">
                            <w:t xml:space="preserve"> </w:t>
                          </w:r>
                          <w:r>
                            <w:t>The color of the tiles depicts</w:t>
                          </w:r>
                          <w:r w:rsidRPr="0055637C">
                            <w:t xml:space="preserve"> the feature architecture scores in forward direction (seed </w:t>
                          </w:r>
                          <w:r>
                            <w:t>-&gt;</w:t>
                          </w:r>
                          <w:r w:rsidRPr="0055637C">
                            <w:t xml:space="preserve"> orthologs)</w:t>
                          </w:r>
                          <w:r>
                            <w:t>. A white square indicates the absence of an ortholog.</w:t>
                          </w:r>
                        </w:p>
                      </w:txbxContent>
                    </v:textbox>
                  </v:shape>
                </v:group>
                <v:shape id="Text Box 329" o:spid="_x0000_s1150" type="#_x0000_t202" style="position:absolute;left:49529;top:7442;width:6401;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" filled="f" stroked="f" strokeweight=".5pt">
                  <v:textbox>
                    <w:txbxContent>
                      <w:p w14:paraId="0394EDF8" w14:textId="3A2C6506" w:rsidR="00D43485" w:rsidRPr="00E928E6" w:rsidRDefault="00D43485">
                        <w:pPr>
                          <w:rPr>
                            <w:color w:val="595959" w:themeColor="text1" w:themeTint="A6"/>
                            <w:sz w:val="16"/>
                            <w:szCs w:val="16"/>
                          </w:rPr>
                        </w:pPr>
                        <w:r w:rsidRPr="00E928E6">
                          <w:rPr>
                            <w:color w:val="595959" w:themeColor="text1" w:themeTint="A6"/>
                            <w:sz w:val="16"/>
                            <w:szCs w:val="16"/>
                          </w:rPr>
                          <w:t>FAS score</w:t>
                        </w:r>
                      </w:p>
                    </w:txbxContent>
                  </v:textbox>
                </v:shape>
                <w10:wrap type="topAndBottom"/>
              </v:group>
            </w:pict>
          </mc:Fallback>
        </mc:AlternateContent>
      </w:r>
      <w:r w:rsidR="005341CC">
        <w:t>T</w:t>
      </w:r>
      <w:r w:rsidR="00C478D9">
        <w:t xml:space="preserve">o </w:t>
      </w:r>
      <w:r w:rsidR="005E04FC">
        <w:t>give</w:t>
      </w:r>
      <w:r w:rsidR="00C478D9">
        <w:t xml:space="preserve"> an</w:t>
      </w:r>
      <w:r w:rsidR="00EB24C6">
        <w:t xml:space="preserve"> initial </w:t>
      </w:r>
      <w:r w:rsidR="00593184">
        <w:t>impression</w:t>
      </w:r>
      <w:r w:rsidR="00EA2674">
        <w:t>,</w:t>
      </w:r>
      <w:r w:rsidR="005E04FC">
        <w:t xml:space="preserve"> in</w:t>
      </w:r>
      <w:r w:rsidR="00EA2674">
        <w:t xml:space="preserve"> </w:t>
      </w:r>
      <w:r w:rsidR="005E04FC">
        <w:rPr>
          <w:b/>
          <w:bCs/>
        </w:rPr>
        <w:fldChar w:fldCharType="begin"/>
      </w:r>
      <w:r w:rsidR="005E04FC">
        <w:instrText xml:space="preserve"> REF _Ref528588577 \h </w:instrText>
      </w:r>
      <w:r w:rsidR="005E04FC">
        <w:rPr>
          <w:b/>
          <w:bCs/>
        </w:rPr>
      </w:r>
      <w:r w:rsidR="005E04FC">
        <w:rPr>
          <w:b/>
          <w:bCs/>
        </w:rPr>
        <w:fldChar w:fldCharType="separate"/>
      </w:r>
      <w:r w:rsidR="005E04FC" w:rsidRPr="00B47C07">
        <w:rPr>
          <w:b/>
          <w:bCs/>
        </w:rPr>
        <w:t xml:space="preserve">Figure </w:t>
      </w:r>
      <w:r w:rsidR="005E04FC">
        <w:rPr>
          <w:b/>
          <w:bCs/>
          <w:noProof/>
        </w:rPr>
        <w:t>20</w:t>
      </w:r>
      <w:r w:rsidR="005E04FC">
        <w:rPr>
          <w:b/>
          <w:bCs/>
        </w:rPr>
        <w:fldChar w:fldCharType="end"/>
      </w:r>
      <w:r w:rsidR="005E04FC">
        <w:rPr>
          <w:b/>
          <w:bCs/>
        </w:rPr>
        <w:t xml:space="preserve"> </w:t>
      </w:r>
      <w:r w:rsidR="00EB24C6">
        <w:t xml:space="preserve">we </w:t>
      </w:r>
      <w:r w:rsidR="00F8774F">
        <w:t>represent</w:t>
      </w:r>
      <w:r w:rsidR="00EB24C6">
        <w:t xml:space="preserve"> the </w:t>
      </w:r>
      <w:r w:rsidR="00590C41">
        <w:t>presence/</w:t>
      </w:r>
      <w:r>
        <w:t xml:space="preserve">absence of </w:t>
      </w:r>
      <w:r w:rsidR="00344312">
        <w:t xml:space="preserve">orthologs to </w:t>
      </w:r>
      <w:r w:rsidR="00E0755C">
        <w:t>the genes building up the type IV pilus</w:t>
      </w:r>
      <w:r w:rsidR="00EB24C6">
        <w:t xml:space="preserve"> </w:t>
      </w:r>
      <w:r w:rsidR="00E0755C">
        <w:t xml:space="preserve">for </w:t>
      </w:r>
      <w:r w:rsidR="002A2EDF">
        <w:t>nine</w:t>
      </w:r>
      <w:r w:rsidR="000549D7">
        <w:t xml:space="preserve"> </w:t>
      </w:r>
      <w:r w:rsidR="00EB24C6">
        <w:rPr>
          <w:i/>
          <w:iCs/>
        </w:rPr>
        <w:t>A. baumannii</w:t>
      </w:r>
      <w:r w:rsidR="00EA2674">
        <w:rPr>
          <w:i/>
          <w:iCs/>
        </w:rPr>
        <w:t xml:space="preserve"> </w:t>
      </w:r>
      <w:r w:rsidR="000549D7">
        <w:t>strains</w:t>
      </w:r>
      <w:r w:rsidR="00F81782">
        <w:t xml:space="preserve"> (clinical isolates) which</w:t>
      </w:r>
      <w:r w:rsidR="005341CC">
        <w:t xml:space="preserve"> </w:t>
      </w:r>
      <w:r w:rsidR="00F81782">
        <w:t>have been tested for natural competence</w:t>
      </w:r>
      <w:r w:rsidR="00EA2674">
        <w:t xml:space="preserve"> in</w:t>
      </w:r>
      <w:r w:rsidR="00C478D9">
        <w:t xml:space="preserve"> the</w:t>
      </w:r>
      <w:r w:rsidR="00EA2674">
        <w:t xml:space="preserve"> lab</w:t>
      </w:r>
      <w:r w:rsidR="00C478D9">
        <w:t>oratory</w:t>
      </w:r>
      <w:r w:rsidR="00EA2674">
        <w:t>.</w:t>
      </w:r>
      <w:r w:rsidR="00F81782">
        <w:t xml:space="preserve"> The y-</w:t>
      </w:r>
      <w:r w:rsidR="005341CC">
        <w:t>axis of the image</w:t>
      </w:r>
      <w:r w:rsidR="005E04FC">
        <w:t xml:space="preserve"> </w:t>
      </w:r>
      <w:r w:rsidR="00EA2674">
        <w:t xml:space="preserve">displays </w:t>
      </w:r>
      <w:r w:rsidR="005E04FC">
        <w:t>the</w:t>
      </w:r>
      <w:r w:rsidR="00EB24C6">
        <w:t xml:space="preserve"> </w:t>
      </w:r>
      <w:r w:rsidR="005E0FFC">
        <w:rPr>
          <w:i/>
          <w:iCs/>
        </w:rPr>
        <w:t xml:space="preserve">A. baumannii </w:t>
      </w:r>
      <w:r w:rsidR="005E0FFC">
        <w:t xml:space="preserve">taxa </w:t>
      </w:r>
      <w:r w:rsidR="00572CD0">
        <w:t>of</w:t>
      </w:r>
      <w:r w:rsidR="005E0FFC">
        <w:t xml:space="preserve"> which </w:t>
      </w:r>
      <w:r w:rsidR="00F81782">
        <w:t>three</w:t>
      </w:r>
      <w:r w:rsidR="00FD3BD3">
        <w:t xml:space="preserve"> were validated as </w:t>
      </w:r>
      <w:r w:rsidR="005E0FFC">
        <w:t>the condition</w:t>
      </w:r>
      <w:r w:rsidR="00094167">
        <w:t>ally competent bacteria</w:t>
      </w:r>
      <w:r w:rsidR="00871D7A">
        <w:t xml:space="preserve"> in</w:t>
      </w:r>
      <w:r w:rsidR="00572CD0">
        <w:t xml:space="preserve"> the</w:t>
      </w:r>
      <w:r w:rsidR="00871D7A">
        <w:t xml:space="preserve"> lab</w:t>
      </w:r>
      <w:r w:rsidR="00572CD0">
        <w:t>oratory</w:t>
      </w:r>
      <w:r w:rsidR="00871D7A">
        <w:t xml:space="preserve"> (green box)</w:t>
      </w:r>
      <w:r w:rsidR="005E04FC">
        <w:t xml:space="preserve"> </w:t>
      </w:r>
      <w:r w:rsidR="005E04FC">
        <w:fldChar w:fldCharType="begin" w:fldLock="1"/>
      </w:r>
      <w:r w:rsidR="005E04F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4FC">
        <w:fldChar w:fldCharType="separate"/>
      </w:r>
      <w:r w:rsidR="005E04FC" w:rsidRPr="005E0FFC">
        <w:rPr>
          <w:noProof/>
        </w:rPr>
        <w:t>(Godeux et al., 2018)</w:t>
      </w:r>
      <w:r w:rsidR="005E04FC">
        <w:fldChar w:fldCharType="end"/>
      </w:r>
      <w:r w:rsidR="00094167">
        <w:t xml:space="preserve">, </w:t>
      </w:r>
      <w:r w:rsidR="00F81782">
        <w:t>three more</w:t>
      </w:r>
      <w:r w:rsidR="00871D7A">
        <w:t xml:space="preserve"> c</w:t>
      </w:r>
      <w:r w:rsidR="00F81782">
        <w:t>ould not uptake exogenous DNA under</w:t>
      </w:r>
      <w:r w:rsidR="00871D7A">
        <w:t xml:space="preserve"> any </w:t>
      </w:r>
      <w:r w:rsidR="00F81782">
        <w:t>test</w:t>
      </w:r>
      <w:r w:rsidR="00572CD0">
        <w:t xml:space="preserve"> </w:t>
      </w:r>
      <w:r w:rsidR="00871D7A">
        <w:t>co</w:t>
      </w:r>
      <w:r w:rsidR="00572CD0">
        <w:t>nditions (red box)</w:t>
      </w:r>
      <w:r w:rsidR="00D76642">
        <w:t xml:space="preserve"> </w:t>
      </w:r>
      <w:r w:rsidR="00D76642">
        <w:fldChar w:fldCharType="begin" w:fldLock="1"/>
      </w:r>
      <w:r w:rsidR="00D76642">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D76642">
        <w:fldChar w:fldCharType="separate"/>
      </w:r>
      <w:r w:rsidR="00D76642" w:rsidRPr="005E0FFC">
        <w:rPr>
          <w:noProof/>
        </w:rPr>
        <w:t>(Godeux et al., 2018)</w:t>
      </w:r>
      <w:r w:rsidR="00D76642">
        <w:fldChar w:fldCharType="end"/>
      </w:r>
      <w:r w:rsidR="00572CD0">
        <w:t xml:space="preserve">, and there </w:t>
      </w:r>
      <w:r w:rsidR="00A63EA6">
        <w:t>does not yet exist any</w:t>
      </w:r>
      <w:r w:rsidR="00871D7A">
        <w:t xml:space="preserve"> </w:t>
      </w:r>
      <w:r w:rsidR="00572CD0">
        <w:t xml:space="preserve">conclusive </w:t>
      </w:r>
      <w:r w:rsidR="00871D7A">
        <w:t xml:space="preserve">evidence for </w:t>
      </w:r>
      <w:r w:rsidR="00A63EA6">
        <w:t>natural competence in any of the</w:t>
      </w:r>
      <w:r w:rsidR="00871D7A">
        <w:t xml:space="preserve"> three</w:t>
      </w:r>
      <w:r w:rsidR="00572CD0">
        <w:t xml:space="preserve"> strains</w:t>
      </w:r>
      <w:r w:rsidR="00A63EA6">
        <w:t xml:space="preserve"> on top </w:t>
      </w:r>
      <w:r w:rsidR="00871D7A">
        <w:t>(yellow box).</w:t>
      </w:r>
      <w:r w:rsidR="00103665">
        <w:t xml:space="preserve"> </w:t>
      </w:r>
      <w:r w:rsidR="002C4A82">
        <w:t>Keep i</w:t>
      </w:r>
      <w:r w:rsidR="00A63EA6">
        <w:t xml:space="preserve">n mind that we are talking </w:t>
      </w:r>
      <w:r w:rsidR="002C4A82">
        <w:t xml:space="preserve">about the strains that </w:t>
      </w:r>
      <w:r w:rsidR="005E04FC">
        <w:t xml:space="preserve">have been </w:t>
      </w:r>
      <w:r w:rsidR="002C4A82">
        <w:t>analyzed in our study</w:t>
      </w:r>
      <w:r w:rsidR="00A63EA6">
        <w:t xml:space="preserve"> here,</w:t>
      </w:r>
      <w:r w:rsidR="005E04FC">
        <w:t xml:space="preserve"> not all existing isolates</w:t>
      </w:r>
      <w:r w:rsidR="002C4A82">
        <w:t xml:space="preserve">. For instance, 28 clinical isolates from </w:t>
      </w:r>
      <w:r w:rsidR="002C4A82">
        <w:rPr>
          <w:i/>
          <w:iCs/>
        </w:rPr>
        <w:t>A. b ATCC 17978</w:t>
      </w:r>
      <w:r w:rsidR="002C4A82">
        <w:t xml:space="preserve"> </w:t>
      </w:r>
      <w:r w:rsidR="00A63EA6">
        <w:t>have been studied previously where</w:t>
      </w:r>
      <w:r w:rsidR="005E04FC">
        <w:t xml:space="preserve"> 10 of them</w:t>
      </w:r>
      <w:r w:rsidR="002C4A82">
        <w:t xml:space="preserve"> have been identified as </w:t>
      </w:r>
      <w:r w:rsidR="005341CC">
        <w:t xml:space="preserve">being </w:t>
      </w:r>
      <w:r w:rsidR="002C4A82">
        <w:t>conditionally competent</w:t>
      </w:r>
      <w:r w:rsidR="00A63EA6">
        <w:t xml:space="preserve"> </w:t>
      </w:r>
      <w:r w:rsidR="00A63EA6">
        <w:fldChar w:fldCharType="begin" w:fldLock="1"/>
      </w:r>
      <w:r w:rsidR="00013090">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manualFormatting":"(Wilharm, Piesker, Laue &amp; Skiebe, 2013)","plainTextFormattedCitation":"(Wilharm, Piesker, Laue, &amp; Skiebe, 2013)","previouslyFormattedCitation":"(Wilharm, Piesker, Laue, &amp; Skiebe, 2013)"},"properties":{"noteIndex":0},"schema":"https://github.com/citation-style-language/schema/raw/master/csl-citation.json"}</w:instrText>
      </w:r>
      <w:r w:rsidR="00A63EA6">
        <w:fldChar w:fldCharType="separate"/>
      </w:r>
      <w:r w:rsidR="00A63EA6">
        <w:rPr>
          <w:noProof/>
        </w:rPr>
        <w:t>(Wilharm, Piesker, Laue</w:t>
      </w:r>
      <w:r w:rsidR="00A63EA6" w:rsidRPr="002C4A82">
        <w:rPr>
          <w:noProof/>
        </w:rPr>
        <w:t xml:space="preserve"> &amp; Skiebe, 2013)</w:t>
      </w:r>
      <w:r w:rsidR="00A63EA6">
        <w:fldChar w:fldCharType="end"/>
      </w:r>
      <w:r w:rsidR="002C4A82">
        <w:t xml:space="preserve">. </w:t>
      </w:r>
      <w:r w:rsidR="00A63EA6">
        <w:t>However,</w:t>
      </w:r>
      <w:r w:rsidR="002C4A82">
        <w:t xml:space="preserve"> there is still no proof about the </w:t>
      </w:r>
      <w:r w:rsidR="00E14D92">
        <w:t xml:space="preserve">natural competence of the </w:t>
      </w:r>
      <w:r w:rsidR="002C4A82">
        <w:t xml:space="preserve">strain </w:t>
      </w:r>
      <w:r w:rsidR="00E14D92">
        <w:t>in</w:t>
      </w:r>
      <w:r w:rsidR="002C4A82">
        <w:t xml:space="preserve"> our investigation </w:t>
      </w:r>
      <w:r w:rsidR="002C4A82" w:rsidRPr="00E14D92">
        <w:rPr>
          <w:sz w:val="22"/>
          <w:szCs w:val="22"/>
        </w:rPr>
        <w:t>(</w:t>
      </w:r>
      <w:r w:rsidR="005E04FC" w:rsidRPr="00E14D92">
        <w:rPr>
          <w:i/>
          <w:iCs/>
          <w:sz w:val="22"/>
          <w:szCs w:val="22"/>
        </w:rPr>
        <w:t>A. b ATCC 17978-mff</w:t>
      </w:r>
      <w:r w:rsidR="002C4A82" w:rsidRPr="00E14D92">
        <w:rPr>
          <w:i/>
          <w:iCs/>
          <w:sz w:val="22"/>
          <w:szCs w:val="22"/>
        </w:rPr>
        <w:t xml:space="preserve">, </w:t>
      </w:r>
      <w:proofErr w:type="spellStart"/>
      <w:r w:rsidR="002C4A82" w:rsidRPr="00E14D92">
        <w:rPr>
          <w:sz w:val="22"/>
          <w:szCs w:val="22"/>
        </w:rPr>
        <w:t>RefSeq</w:t>
      </w:r>
      <w:proofErr w:type="spellEnd"/>
      <w:r w:rsidR="002C4A82" w:rsidRPr="00E14D92">
        <w:rPr>
          <w:sz w:val="22"/>
          <w:szCs w:val="22"/>
        </w:rPr>
        <w:t xml:space="preserve"> assembly accession: GCF_001077675.1</w:t>
      </w:r>
      <w:r w:rsidR="005E04FC" w:rsidRPr="00E14D92">
        <w:rPr>
          <w:i/>
          <w:iCs/>
          <w:sz w:val="22"/>
          <w:szCs w:val="22"/>
        </w:rPr>
        <w:t>).</w:t>
      </w:r>
      <w:r w:rsidR="00A63EA6">
        <w:rPr>
          <w:i/>
          <w:iCs/>
        </w:rPr>
        <w:t xml:space="preserve"> </w:t>
      </w:r>
    </w:p>
    <w:p w14:paraId="2E35DF05" w14:textId="77777777" w:rsidR="00E14D92" w:rsidRDefault="00E14D92" w:rsidP="00E66B22">
      <w:r>
        <w:br w:type="page"/>
      </w:r>
    </w:p>
    <w:p w14:paraId="3AFC26A4" w14:textId="3BA2AEFF" w:rsidR="0057494E" w:rsidRPr="000C7B21" w:rsidRDefault="00E66B22" w:rsidP="00590C41">
      <w:r>
        <w:lastRenderedPageBreak/>
        <w:t>The results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w:t>
      </w:r>
      <w:r w:rsidR="00E14D92">
        <w:t xml:space="preserve">demonstrate </w:t>
      </w:r>
      <w:r>
        <w:t>that</w:t>
      </w:r>
      <w:r w:rsidR="00B47C07">
        <w:t xml:space="preserve"> non-competent strains are missing </w:t>
      </w:r>
      <w:r w:rsidR="00840363">
        <w:t>one or more</w:t>
      </w:r>
      <w:r w:rsidR="00B47C07">
        <w:t xml:space="preserve"> vital gene</w:t>
      </w:r>
      <w:r w:rsidR="00787F3B">
        <w:t xml:space="preserve">s such as </w:t>
      </w:r>
      <w:proofErr w:type="spellStart"/>
      <w:r w:rsidR="00787F3B">
        <w:t>comP</w:t>
      </w:r>
      <w:proofErr w:type="spellEnd"/>
      <w:r w:rsidR="00787F3B">
        <w:t xml:space="preserve">, </w:t>
      </w:r>
      <w:proofErr w:type="spellStart"/>
      <w:r w:rsidR="00787F3B">
        <w:t>comA</w:t>
      </w:r>
      <w:proofErr w:type="spellEnd"/>
      <w:r w:rsidR="00787F3B">
        <w:t xml:space="preserve">, </w:t>
      </w:r>
      <w:proofErr w:type="spellStart"/>
      <w:r w:rsidR="00787F3B">
        <w:t>comN</w:t>
      </w:r>
      <w:proofErr w:type="spellEnd"/>
      <w:r w:rsidR="00840363">
        <w:t xml:space="preserve"> or</w:t>
      </w:r>
      <w:r w:rsidR="00787F3B">
        <w:t xml:space="preserve"> missing some domains in presence genes</w:t>
      </w:r>
      <w:r w:rsidR="00B47C07">
        <w:t xml:space="preserve">. </w:t>
      </w:r>
      <w:r w:rsidR="00013090">
        <w:t>Since the existence of each</w:t>
      </w:r>
      <w:r w:rsidR="00840363">
        <w:t xml:space="preserve"> </w:t>
      </w:r>
      <w:r w:rsidR="00013090">
        <w:t xml:space="preserve">of these </w:t>
      </w:r>
      <w:r w:rsidR="00840363">
        <w:t xml:space="preserve">gene is necessary </w:t>
      </w:r>
      <w:r w:rsidR="000925B1">
        <w:t xml:space="preserve">and plays </w:t>
      </w:r>
      <w:r w:rsidR="00013090">
        <w:t xml:space="preserve">a </w:t>
      </w:r>
      <w:r w:rsidR="000925B1">
        <w:t xml:space="preserve">role </w:t>
      </w:r>
      <w:r w:rsidR="00013090">
        <w:t xml:space="preserve">in </w:t>
      </w:r>
      <w:r w:rsidR="00840363">
        <w:t>accomplish</w:t>
      </w:r>
      <w:r w:rsidR="00013090">
        <w:t>ing</w:t>
      </w:r>
      <w:r w:rsidR="00840363">
        <w:t xml:space="preserve"> </w:t>
      </w:r>
      <w:r w:rsidR="000925B1">
        <w:t>the machinery</w:t>
      </w:r>
      <w:r w:rsidR="00840363">
        <w:t xml:space="preserve"> process, even the absence of one </w:t>
      </w:r>
      <w:r w:rsidR="000925B1">
        <w:t>protein</w:t>
      </w:r>
      <w:r w:rsidR="00840363">
        <w:t xml:space="preserve"> can disrupt the system</w:t>
      </w:r>
      <w:r w:rsidR="00013090">
        <w:t>’s</w:t>
      </w:r>
      <w:r w:rsidR="00840363">
        <w:t xml:space="preserve"> functionality</w:t>
      </w:r>
      <w:r w:rsidR="00013090">
        <w:t xml:space="preserve"> </w:t>
      </w:r>
      <w:r w:rsidR="00013090">
        <w:fldChar w:fldCharType="begin" w:fldLock="1"/>
      </w:r>
      <w:r w:rsidR="009413D6">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rsidR="00013090">
        <w:fldChar w:fldCharType="separate"/>
      </w:r>
      <w:r w:rsidR="00013090" w:rsidRPr="00013090">
        <w:rPr>
          <w:noProof/>
          <w:lang w:val="de-DE"/>
        </w:rPr>
        <w:t>(Averhoff &amp; Graf, 2008)</w:t>
      </w:r>
      <w:r w:rsidR="00013090">
        <w:fldChar w:fldCharType="end"/>
      </w:r>
      <w:r w:rsidR="00013090" w:rsidRPr="00013090">
        <w:rPr>
          <w:lang w:val="de-DE"/>
        </w:rPr>
        <w:t>,</w:t>
      </w:r>
      <w:r w:rsidR="00E14D92" w:rsidRPr="00013090">
        <w:rPr>
          <w:lang w:val="de-DE"/>
        </w:rPr>
        <w:t xml:space="preserve"> </w:t>
      </w:r>
      <w:r w:rsidR="00013090">
        <w:fldChar w:fldCharType="begin" w:fldLock="1"/>
      </w:r>
      <w:r w:rsidR="00013090" w:rsidRPr="00013090">
        <w:rPr>
          <w:lang w:val="de-DE"/>
        </w:rPr>
        <w:instrText>ADDIN CSL_CITATION {"citationItems":[{"id":"ITEM-1","itemData":{"DOI":"10.1016/j.tim.2015.10.008","ISSN":"0966842X","abstract":"The sophisticated DNA-uptake machinery used during natural transformation is still poorly characterized, especially in Gram-negative bacteria where the transforming DNA has to cross two membranes as well as the peptidoglycan layer before entering the cytoplasm. The DNA-uptake machinery was hypothesized to take the form of a pseudopilus, which, upon repeated cycles of extension and retraction, would pull external DNA towards the cell surface or into the periplasmic space, followed by translocation across the cytoplasmic membrane. In this review, we summarize recent advances on the DNA-uptake machinery of V. cholerae, highlighting the presence of an extended competence-induced pilus and the contribution of a conserved DNA-binding protein that acts as a ratchet and reels DNA into the periplasm.","author":[{"dropping-particle":"","family":"Matthey","given":"Noémie","non-dropping-particle":"","parse-names":false,"suffix":""},{"dropping-particle":"","family":"Blokesch","given":"Melanie","non-dropping-particle":"","parse-names":false,"suffix":""}],"container-title":"Trends in Microbiology","id":"ITEM-1","issue":"2","issued":{"date-parts":[["2016"]]},"page":"98-110","title":"The DNA-Uptake Process of Naturally Competent Vibrio cholerae","type":"article-journal","volume":"24"},"uris":["http://www.mendeley.com/documents/?uuid=e88641b2-9190-3935-8d93-a932ca4e97fd"]}],"mendeley":{"formattedCitation":"(Matthey &amp; Blokesch, 2016)","plainTextFormattedCitation":"(Matthey &amp; Blokesch, 2016)","previouslyFormattedCitation":"(Matthey &amp; Blokesch, 2016)"},"properties":{"noteIndex":0},"schema":"https://github.com/citation-style-language/schema/raw/master/csl-citation.json"}</w:instrText>
      </w:r>
      <w:r w:rsidR="00013090">
        <w:fldChar w:fldCharType="separate"/>
      </w:r>
      <w:r w:rsidR="00013090" w:rsidRPr="00013090">
        <w:rPr>
          <w:noProof/>
          <w:lang w:val="de-DE"/>
        </w:rPr>
        <w:t>(Matthey &amp; Blokesch, 2016)</w:t>
      </w:r>
      <w:r w:rsidR="00013090">
        <w:fldChar w:fldCharType="end"/>
      </w:r>
      <w:r w:rsidR="00013090" w:rsidRPr="00013090">
        <w:rPr>
          <w:lang w:val="de-DE"/>
        </w:rPr>
        <w:t xml:space="preserve">, </w:t>
      </w:r>
      <w:r w:rsidR="00013090">
        <w:fldChar w:fldCharType="begin" w:fldLock="1"/>
      </w:r>
      <w:r w:rsidR="00013090" w:rsidRPr="00013090">
        <w:rPr>
          <w:lang w:val="de-DE"/>
        </w:rPr>
        <w:instrText>ADDIN CSL_CITATION {"citationItems":[{"id":"ITEM-1","itemData":{"DOI":"10.1371/journal.pone.0182139","ISBN":"1111111111","ISSN":"19326203","PMID":"28771515","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aa6f4ef7-ab01-33f3-b717-eea9ea84bcd8"]}],"mendeley":{"formattedCitation":"(Leong et al., 2017a)","plainTextFormattedCitation":"(Leong et al., 2017a)","previouslyFormattedCitation":"(Leong et al., 2017a)"},"properties":{"noteIndex":0},"schema":"https://github.com/citation-style-language/schema/raw/master/csl-citation.json"}</w:instrText>
      </w:r>
      <w:r w:rsidR="00013090">
        <w:fldChar w:fldCharType="separate"/>
      </w:r>
      <w:r w:rsidR="00013090" w:rsidRPr="00013090">
        <w:rPr>
          <w:noProof/>
          <w:lang w:val="de-DE"/>
        </w:rPr>
        <w:t>(Leong et al., 2017a)</w:t>
      </w:r>
      <w:r w:rsidR="00013090">
        <w:fldChar w:fldCharType="end"/>
      </w:r>
      <w:r w:rsidR="000C7B21" w:rsidRPr="00A72072">
        <w:t xml:space="preserve">. </w:t>
      </w:r>
      <w:r w:rsidR="00B47C07" w:rsidRPr="00013090">
        <w:t xml:space="preserve">More interestingly, </w:t>
      </w:r>
      <w:r w:rsidRPr="00013090">
        <w:t>not only</w:t>
      </w:r>
      <w:r w:rsidR="00840363" w:rsidRPr="00013090">
        <w:t xml:space="preserve"> </w:t>
      </w:r>
      <w:r w:rsidR="000925B1" w:rsidRPr="00013090">
        <w:t xml:space="preserve">the </w:t>
      </w:r>
      <w:r w:rsidR="00840363" w:rsidRPr="00013090">
        <w:t xml:space="preserve">missing genes but </w:t>
      </w:r>
      <w:r w:rsidR="000925B1" w:rsidRPr="00013090">
        <w:t xml:space="preserve">probably </w:t>
      </w:r>
      <w:r w:rsidRPr="00013090">
        <w:t>even</w:t>
      </w:r>
      <w:r w:rsidR="000925B1" w:rsidRPr="00013090">
        <w:t xml:space="preserve"> the </w:t>
      </w:r>
      <w:r w:rsidRPr="00013090">
        <w:t>missing domains</w:t>
      </w:r>
      <w:r w:rsidR="000925B1" w:rsidRPr="00013090">
        <w:t xml:space="preserve"> </w:t>
      </w:r>
      <w:r w:rsidR="00840363" w:rsidRPr="00013090">
        <w:t xml:space="preserve">can change the main </w:t>
      </w:r>
      <w:r w:rsidR="000925B1" w:rsidRPr="00013090">
        <w:t>operation</w:t>
      </w:r>
      <w:r w:rsidR="00013090" w:rsidRPr="00013090">
        <w:t xml:space="preserve"> </w:t>
      </w:r>
      <w:r w:rsidR="00013090">
        <w:rPr>
          <w:lang w:val="de-DE"/>
        </w:rPr>
        <w:fldChar w:fldCharType="begin" w:fldLock="1"/>
      </w:r>
      <w:r w:rsidR="00A7207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013090">
        <w:rPr>
          <w:lang w:val="de-DE"/>
        </w:rPr>
        <w:fldChar w:fldCharType="separate"/>
      </w:r>
      <w:r w:rsidR="00013090" w:rsidRPr="00013090">
        <w:rPr>
          <w:noProof/>
        </w:rPr>
        <w:t>(Whittaker &amp; Hynes, 2002)</w:t>
      </w:r>
      <w:r w:rsidR="00013090">
        <w:rPr>
          <w:lang w:val="de-DE"/>
        </w:rPr>
        <w:fldChar w:fldCharType="end"/>
      </w:r>
      <w:r w:rsidR="00840363" w:rsidRPr="00013090">
        <w:t>.</w:t>
      </w:r>
      <w:r w:rsidRPr="00013090">
        <w:t xml:space="preserve"> </w:t>
      </w:r>
      <w:r w:rsidR="000925B1">
        <w:t>In this example you see that</w:t>
      </w:r>
      <w:r w:rsidR="00B47C07">
        <w:t xml:space="preserve"> </w:t>
      </w:r>
      <w:r w:rsidR="00013090">
        <w:t xml:space="preserve">all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w:t>
      </w:r>
      <w:r w:rsidR="00013090">
        <w:t xml:space="preserve"> (low FAS score, light green)</w:t>
      </w:r>
      <w:r w:rsidR="000C7B21">
        <w:t xml:space="preserve">. </w:t>
      </w:r>
      <w:proofErr w:type="spellStart"/>
      <w:r w:rsidR="000C7B21">
        <w:t>PilB</w:t>
      </w:r>
      <w:proofErr w:type="spellEnd"/>
      <w:r w:rsidR="000C7B21">
        <w:t xml:space="preserve"> is an ATPase involved in pilus extension as well as comC and has </w:t>
      </w:r>
      <w:r w:rsidR="00013090">
        <w:t xml:space="preserve">an </w:t>
      </w:r>
      <w:r w:rsidR="000C7B21">
        <w:t xml:space="preserve">antagonistic </w:t>
      </w:r>
      <w:r w:rsidR="00013090">
        <w:t>e</w:t>
      </w:r>
      <w:r w:rsidR="000C7B21">
        <w:t xml:space="preserve">ffect to </w:t>
      </w:r>
      <w:proofErr w:type="spellStart"/>
      <w:r w:rsidR="000C7B21">
        <w:t>pilT</w:t>
      </w:r>
      <w:proofErr w:type="spellEnd"/>
      <w:r w:rsidR="006E7F6C">
        <w:t xml:space="preserve"> </w:t>
      </w:r>
      <w:r w:rsidR="006E7F6C">
        <w:fldChar w:fldCharType="begin" w:fldLock="1"/>
      </w:r>
      <w:r w:rsidR="00013090">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manualFormatting":"(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013090">
        <w:rPr>
          <w:noProof/>
        </w:rPr>
        <w:t>(Salzer, Joos</w:t>
      </w:r>
      <w:r w:rsidR="006E7F6C" w:rsidRPr="006E7F6C">
        <w:rPr>
          <w:noProof/>
        </w:rPr>
        <w:t xml:space="preserve">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t>
      </w:r>
      <w:r w:rsidR="00590C41">
        <w:t xml:space="preserve">are required for competence </w:t>
      </w:r>
      <w:r w:rsidR="006E7F6C">
        <w:fldChar w:fldCharType="begin" w:fldLock="1"/>
      </w:r>
      <w:r w:rsidR="00013090">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b)","plainTextFormattedCitation":"(Leong et al., 2017b)","previouslyFormattedCitation":"(Leong et al., 2017b)"},"properties":{"noteIndex":0},"schema":"https://github.com/citation-style-language/schema/raw/master/csl-citation.json"}</w:instrText>
      </w:r>
      <w:r w:rsidR="006E7F6C">
        <w:fldChar w:fldCharType="separate"/>
      </w:r>
      <w:r w:rsidR="00013090" w:rsidRPr="00013090">
        <w:rPr>
          <w:noProof/>
        </w:rPr>
        <w:t>(Leong et al., 2017b)</w:t>
      </w:r>
      <w:r w:rsidR="006E7F6C">
        <w:fldChar w:fldCharType="end"/>
      </w:r>
      <w:r w:rsidR="001C1FAC">
        <w:t>,</w:t>
      </w:r>
      <w:r w:rsidR="006E7F6C">
        <w:t xml:space="preserve"> </w:t>
      </w:r>
      <w:r w:rsidR="000C7B21">
        <w:t>have</w:t>
      </w:r>
      <w:r>
        <w:t xml:space="preserve"> also</w:t>
      </w:r>
      <w:r w:rsidR="000C7B21">
        <w:t xml:space="preserve"> less domain</w:t>
      </w:r>
      <w:r w:rsidR="00590C41">
        <w:t>s</w:t>
      </w:r>
      <w:r w:rsidR="000C7B21">
        <w:t xml:space="preserve"> in </w:t>
      </w:r>
      <w:r w:rsidR="000C7B21">
        <w:rPr>
          <w:i/>
          <w:iCs/>
        </w:rPr>
        <w:t xml:space="preserve">A. baumannii </w:t>
      </w:r>
      <w:r w:rsidR="000C7B21">
        <w:t xml:space="preserve">in comparison to </w:t>
      </w:r>
      <w:r w:rsidR="000C7B21">
        <w:rPr>
          <w:i/>
          <w:iCs/>
        </w:rPr>
        <w:t xml:space="preserve">A. baylyi ADP1. </w:t>
      </w:r>
    </w:p>
    <w:p w14:paraId="70DECE0B" w14:textId="170CDFC1" w:rsidR="00590C41" w:rsidRDefault="006E7F6C" w:rsidP="00590C41">
      <w:r>
        <w:t>To</w:t>
      </w:r>
      <w:r w:rsidR="007A18F7">
        <w:t xml:space="preserve"> </w:t>
      </w:r>
      <w:r>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 xml:space="preserve">IV </w:t>
      </w:r>
      <w:proofErr w:type="spellStart"/>
      <w:r w:rsidR="000925B1">
        <w:t>pili</w:t>
      </w:r>
      <w:r w:rsidR="00590C41">
        <w:t>us</w:t>
      </w:r>
      <w:proofErr w:type="spellEnd"/>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590C41">
        <w:t>high-</w:t>
      </w:r>
      <w:r w:rsidR="00CE1FDF">
        <w:t>resolution</w:t>
      </w:r>
      <w:r w:rsidR="000E2B33">
        <w:t xml:space="preserve"> </w:t>
      </w:r>
      <w:r w:rsidR="00C5530C">
        <w:t>example</w:t>
      </w:r>
      <w:r w:rsidR="000E2B33">
        <w:t xml:space="preserve">, </w:t>
      </w:r>
      <w:r w:rsidR="00590C41">
        <w:t xml:space="preserve">the </w:t>
      </w:r>
      <w:r w:rsidR="008205FC">
        <w:t>figure below shows</w:t>
      </w:r>
      <w:r w:rsidR="000E2B33">
        <w:t xml:space="preserve"> </w:t>
      </w:r>
      <w:r w:rsidR="008205FC">
        <w:t xml:space="preserve">a subset of </w:t>
      </w:r>
      <w:r w:rsidR="00590C41">
        <w:t xml:space="preserve">the </w:t>
      </w:r>
      <w:r w:rsidR="008205FC">
        <w:t>mentioned</w:t>
      </w:r>
      <w:r w:rsidR="007058F6">
        <w:t xml:space="preserve"> presence/absence pattern</w:t>
      </w:r>
      <w:r w:rsidR="000E2B33">
        <w:t xml:space="preserve"> including 10 taxa</w:t>
      </w:r>
      <w:r w:rsidR="007058F6">
        <w:t>.</w:t>
      </w:r>
      <w:r w:rsidR="00590C41">
        <w:t xml:space="preserve"> Accordingly, the results with bidirectional scores express that </w:t>
      </w:r>
      <w:r w:rsidR="00590C41">
        <w:rPr>
          <w:i/>
          <w:iCs/>
        </w:rPr>
        <w:t xml:space="preserve">A. baumannii </w:t>
      </w:r>
      <w:r w:rsidR="00590C41">
        <w:t xml:space="preserve">strains not only have less orthologs or domains in some competence genes but also sometimes possess more domains in some other genes. ComC serves as a good example here. As can be seen in </w:t>
      </w:r>
      <w:r w:rsidR="00590C41">
        <w:fldChar w:fldCharType="begin"/>
      </w:r>
      <w:r w:rsidR="00590C41">
        <w:instrText xml:space="preserve"> REF _Ref528757839 \h </w:instrText>
      </w:r>
      <w:r w:rsidR="00590C41">
        <w:fldChar w:fldCharType="separate"/>
      </w:r>
      <w:r w:rsidR="00590C41" w:rsidRPr="007058F6">
        <w:rPr>
          <w:b/>
          <w:bCs/>
        </w:rPr>
        <w:t xml:space="preserve">Figure </w:t>
      </w:r>
      <w:r w:rsidR="00590C41">
        <w:rPr>
          <w:b/>
          <w:bCs/>
          <w:noProof/>
        </w:rPr>
        <w:t>21</w:t>
      </w:r>
      <w:r w:rsidR="00590C41">
        <w:fldChar w:fldCharType="end"/>
      </w:r>
      <w:r w:rsidR="00590C41">
        <w:t>, this protein shows a lighter background color in</w:t>
      </w:r>
      <w:r w:rsidR="00590C41">
        <w:rPr>
          <w:i/>
          <w:iCs/>
        </w:rPr>
        <w:t xml:space="preserve"> A. baumannii</w:t>
      </w:r>
      <w:r w:rsidR="00590C41">
        <w:t xml:space="preserve"> in contrast to the reference taxon, </w:t>
      </w:r>
      <w:r w:rsidR="00590C41">
        <w:rPr>
          <w:i/>
          <w:iCs/>
        </w:rPr>
        <w:t>A. baylyi ADP1,</w:t>
      </w:r>
      <w:r w:rsidR="00590C41">
        <w:t xml:space="preserve"> which means it comprises extra domains. We provide more details about the comC protein in the next subsection (</w:t>
      </w:r>
      <w:r w:rsidR="00590C41">
        <w:fldChar w:fldCharType="begin"/>
      </w:r>
      <w:r w:rsidR="00590C41">
        <w:instrText xml:space="preserve"> REF _Ref528594927 \r \h </w:instrText>
      </w:r>
      <w:r w:rsidR="00590C41">
        <w:fldChar w:fldCharType="separate"/>
      </w:r>
      <w:r w:rsidR="00590C41">
        <w:rPr>
          <w:rFonts w:hint="cs"/>
          <w:cs/>
        </w:rPr>
        <w:t>‎</w:t>
      </w:r>
      <w:r w:rsidR="00590C41">
        <w:t>3.1.3.2</w:t>
      </w:r>
      <w:r w:rsidR="00590C41">
        <w:fldChar w:fldCharType="end"/>
      </w:r>
      <w:r w:rsidR="00590C41">
        <w:t>). Further, we applied also the ortholog search analysis for the additional taxa (</w:t>
      </w:r>
      <w:r w:rsidR="00590C41">
        <w:fldChar w:fldCharType="begin"/>
      </w:r>
      <w:r w:rsidR="00590C41">
        <w:instrText xml:space="preserve"> REF _Ref528659353 \h </w:instrText>
      </w:r>
      <w:r w:rsidR="00590C41">
        <w:fldChar w:fldCharType="separate"/>
      </w:r>
      <w:r w:rsidR="00590C41" w:rsidRPr="001322CF">
        <w:rPr>
          <w:b/>
          <w:bCs/>
        </w:rPr>
        <w:t>Table A</w:t>
      </w:r>
      <w:r w:rsidR="00590C41">
        <w:rPr>
          <w:b/>
          <w:bCs/>
          <w:noProof/>
        </w:rPr>
        <w:t>2</w:t>
      </w:r>
      <w:r w:rsidR="00590C41">
        <w:fldChar w:fldCharType="end"/>
      </w:r>
      <w:r w:rsidR="00590C41">
        <w:t>)</w:t>
      </w:r>
    </w:p>
    <w:p w14:paraId="5596C615" w14:textId="77777777" w:rsidR="00E978ED" w:rsidRDefault="00E978ED" w:rsidP="00A72072"/>
    <w:p w14:paraId="148388D8" w14:textId="062D6EA9" w:rsidR="00E978ED" w:rsidRDefault="00787F3B" w:rsidP="00E978ED">
      <w:r>
        <w:rPr>
          <w:noProof/>
        </w:rPr>
        <w:lastRenderedPageBreak/>
        <mc:AlternateContent>
          <mc:Choice Requires="wpg">
            <w:drawing>
              <wp:anchor distT="0" distB="0" distL="114300" distR="114300" simplePos="0" relativeHeight="251858944" behindDoc="0" locked="0" layoutInCell="1" allowOverlap="1" wp14:anchorId="1EFA7655" wp14:editId="7AA74D3A">
                <wp:simplePos x="0" y="0"/>
                <wp:positionH relativeFrom="column">
                  <wp:posOffset>-1270</wp:posOffset>
                </wp:positionH>
                <wp:positionV relativeFrom="paragraph">
                  <wp:posOffset>0</wp:posOffset>
                </wp:positionV>
                <wp:extent cx="5403215" cy="3674110"/>
                <wp:effectExtent l="0" t="0" r="0" b="0"/>
                <wp:wrapTopAndBottom/>
                <wp:docPr id="331" name="Group 331"/>
                <wp:cNvGraphicFramePr/>
                <a:graphic xmlns:a="http://schemas.openxmlformats.org/drawingml/2006/main">
                  <a:graphicData uri="http://schemas.microsoft.com/office/word/2010/wordprocessingGroup">
                    <wpg:wgp>
                      <wpg:cNvGrpSpPr/>
                      <wpg:grpSpPr>
                        <a:xfrm>
                          <a:off x="0" y="0"/>
                          <a:ext cx="5403215" cy="3674110"/>
                          <a:chOff x="0" y="0"/>
                          <a:chExt cx="5403725" cy="3683820"/>
                        </a:xfrm>
                      </wpg:grpSpPr>
                      <pic:pic xmlns:pic="http://schemas.openxmlformats.org/drawingml/2006/picture">
                        <pic:nvPicPr>
                          <pic:cNvPr id="23" name="Picture 23"/>
                          <pic:cNvPicPr>
                            <a:picLocks noChangeAspect="1"/>
                          </pic:cNvPicPr>
                        </pic:nvPicPr>
                        <pic:blipFill rotWithShape="1">
                          <a:blip r:embed="rId106">
                            <a:extLst>
                              <a:ext uri="{28A0092B-C50C-407E-A947-70E740481C1C}">
                                <a14:useLocalDpi xmlns:a14="http://schemas.microsoft.com/office/drawing/2010/main" val="0"/>
                              </a:ext>
                            </a:extLst>
                          </a:blip>
                          <a:srcRect b="22736"/>
                          <a:stretch/>
                        </pic:blipFill>
                        <pic:spPr bwMode="auto">
                          <a:xfrm>
                            <a:off x="0" y="0"/>
                            <a:ext cx="5396230" cy="2926080"/>
                          </a:xfrm>
                          <a:prstGeom prst="rect">
                            <a:avLst/>
                          </a:prstGeom>
                          <a:ln>
                            <a:noFill/>
                          </a:ln>
                          <a:extLst>
                            <a:ext uri="{53640926-AAD7-44D8-BBD7-CCE9431645EC}">
                              <a14:shadowObscured xmlns:a14="http://schemas.microsoft.com/office/drawing/2010/main"/>
                            </a:ext>
                          </a:extLst>
                        </pic:spPr>
                      </pic:pic>
                      <wps:wsp>
                        <wps:cNvPr id="24" name="Text Box 24"/>
                        <wps:cNvSpPr txBox="1"/>
                        <wps:spPr>
                          <a:xfrm>
                            <a:off x="7495" y="2940235"/>
                            <a:ext cx="5396230" cy="743585"/>
                          </a:xfrm>
                          <a:prstGeom prst="rect">
                            <a:avLst/>
                          </a:prstGeom>
                          <a:solidFill>
                            <a:prstClr val="white"/>
                          </a:solidFill>
                          <a:ln>
                            <a:noFill/>
                          </a:ln>
                        </wps:spPr>
                        <wps:txbx>
                          <w:txbxContent>
                            <w:p w14:paraId="31C74A42" w14:textId="3F7F0DE8" w:rsidR="00D43485" w:rsidRPr="007058F6" w:rsidRDefault="00D43485" w:rsidP="007058F6">
                              <w:pPr>
                                <w:pStyle w:val="Caption"/>
                                <w:rPr>
                                  <w:noProof/>
                                </w:rPr>
                              </w:pPr>
                              <w:bookmarkStart w:id="195"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95"/>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s</w:t>
                              </w:r>
                              <w:r w:rsidRPr="00AC7AC2">
                                <w:t xml:space="preserve"> the </w:t>
                              </w:r>
                              <w:r>
                                <w:t>value</w:t>
                              </w:r>
                              <w:r w:rsidRPr="00AC7AC2">
                                <w:t xml:space="preserve"> of the </w:t>
                              </w:r>
                              <w:r>
                                <w:t>backward FAS (ortholog -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EFA7655" id="Group 331" o:spid="_x0000_s1151" style="position:absolute;left:0;text-align:left;margin-left:-.1pt;margin-top:0;width:425.45pt;height:289.3pt;z-index:251858944;mso-height-relative:margin" coordsize="54037,368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">
                <v:shape id="Picture 23" o:spid="_x0000_s1152" type="#_x0000_t75" style="position:absolute;width:53962;height:292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">
                  <v:imagedata r:id="rId107" o:title="" cropbottom="14900f"/>
                </v:shape>
                <v:shape id="Text Box 24" o:spid="_x0000_s1153" type="#_x0000_t202" style="position:absolute;left:74;top:29402;width:53963;height:74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3bOj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Nzds6PHAAAA4AAA&#13;&#10;AA8AAAAAAAAAAAAAAAAABwIAAGRycy9kb3ducmV2LnhtbFBLBQYAAAAAAwADALcAAAD7AgAAAAA=&#13;&#10;" stroked="f">
                  <v:textbox inset="0,0,0,0">
                    <w:txbxContent>
                      <w:p w14:paraId="31C74A42" w14:textId="3F7F0DE8" w:rsidR="00D43485" w:rsidRPr="007058F6" w:rsidRDefault="00D43485" w:rsidP="007058F6">
                        <w:pPr>
                          <w:pStyle w:val="Caption"/>
                          <w:rPr>
                            <w:noProof/>
                          </w:rPr>
                        </w:pPr>
                        <w:bookmarkStart w:id="196"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96"/>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s</w:t>
                        </w:r>
                        <w:r w:rsidRPr="00AC7AC2">
                          <w:t xml:space="preserve"> the </w:t>
                        </w:r>
                        <w:r>
                          <w:t>value</w:t>
                        </w:r>
                        <w:r w:rsidRPr="00AC7AC2">
                          <w:t xml:space="preserve"> of the </w:t>
                        </w:r>
                        <w:r>
                          <w:t>backward FAS (ortholog - &gt; seed).</w:t>
                        </w:r>
                      </w:p>
                    </w:txbxContent>
                  </v:textbox>
                </v:shape>
                <w10:wrap type="topAndBottom"/>
              </v:group>
            </w:pict>
          </mc:Fallback>
        </mc:AlternateContent>
      </w:r>
      <w:r w:rsidR="008C298E">
        <w:t xml:space="preserve"> </w:t>
      </w:r>
      <w:r w:rsidR="00437400">
        <w:t>Ultimately, we concluded that</w:t>
      </w:r>
      <w:r w:rsidR="00E978ED">
        <w:t xml:space="preserve"> the most significant consequence from the last part of this section manifests that not only the lack of the domains but also the abundance of the domains play role on the bacteria genome evolution. Overall, we completed our procedure by putting together the results from the HGT detection method and the identification of the corresponding machinery for </w:t>
      </w:r>
      <w:r w:rsidR="00A25705">
        <w:t xml:space="preserve">the whole </w:t>
      </w:r>
      <w:r w:rsidR="00E978ED">
        <w:t xml:space="preserve">data set. We represented the outcome for some examples in section </w:t>
      </w:r>
      <w:r w:rsidR="00E978ED">
        <w:fldChar w:fldCharType="begin"/>
      </w:r>
      <w:r w:rsidR="00E978ED">
        <w:instrText xml:space="preserve"> REF _Ref528667243 \w \h </w:instrText>
      </w:r>
      <w:r w:rsidR="00E978ED">
        <w:fldChar w:fldCharType="separate"/>
      </w:r>
      <w:r w:rsidR="00E978ED">
        <w:rPr>
          <w:rFonts w:hint="cs"/>
          <w:cs/>
        </w:rPr>
        <w:t>‎</w:t>
      </w:r>
      <w:r w:rsidR="00E978ED">
        <w:t>3.1.2</w:t>
      </w:r>
      <w:r w:rsidR="00E978ED">
        <w:fldChar w:fldCharType="end"/>
      </w:r>
      <w:r w:rsidR="00E978ED">
        <w:t xml:space="preserve"> (5 taxa, </w:t>
      </w:r>
      <w:r w:rsidR="00E978ED">
        <w:fldChar w:fldCharType="begin"/>
      </w:r>
      <w:r w:rsidR="00E978ED">
        <w:instrText xml:space="preserve"> REF _Ref528746887 \h </w:instrText>
      </w:r>
      <w:r w:rsidR="00E978ED">
        <w:fldChar w:fldCharType="separate"/>
      </w:r>
      <w:r w:rsidR="00E978ED" w:rsidRPr="002613BF">
        <w:rPr>
          <w:b/>
          <w:bCs/>
        </w:rPr>
        <w:t xml:space="preserve">Figure </w:t>
      </w:r>
      <w:r w:rsidR="00E978ED" w:rsidRPr="002613BF">
        <w:rPr>
          <w:b/>
          <w:bCs/>
          <w:noProof/>
        </w:rPr>
        <w:t>15</w:t>
      </w:r>
      <w:r w:rsidR="00E978ED">
        <w:fldChar w:fldCharType="end"/>
      </w:r>
      <w:r w:rsidR="00E978ED">
        <w:t>-</w:t>
      </w:r>
      <w:r w:rsidR="00E978ED">
        <w:fldChar w:fldCharType="begin"/>
      </w:r>
      <w:r w:rsidR="00E978ED">
        <w:instrText xml:space="preserve"> REF _Ref528747844 \h </w:instrText>
      </w:r>
      <w:r w:rsidR="00E978ED">
        <w:fldChar w:fldCharType="separate"/>
      </w:r>
      <w:r w:rsidR="00E978ED" w:rsidRPr="002613BF">
        <w:rPr>
          <w:b/>
          <w:bCs/>
        </w:rPr>
        <w:t xml:space="preserve">Figure </w:t>
      </w:r>
      <w:r w:rsidR="00E978ED" w:rsidRPr="002613BF">
        <w:rPr>
          <w:b/>
          <w:bCs/>
          <w:noProof/>
        </w:rPr>
        <w:t>18</w:t>
      </w:r>
      <w:r w:rsidR="00E978ED">
        <w:fldChar w:fldCharType="end"/>
      </w:r>
      <w:r w:rsidR="00E978ED">
        <w:t>) while the rest (9 taxa) can be found in the appendix section (</w:t>
      </w:r>
      <w:r w:rsidR="00E978ED">
        <w:fldChar w:fldCharType="begin"/>
      </w:r>
      <w:r w:rsidR="00E978ED">
        <w:instrText xml:space="preserve"> REF _Ref531077225 \h </w:instrText>
      </w:r>
      <w:r w:rsidR="00E978ED">
        <w:fldChar w:fldCharType="separate"/>
      </w:r>
      <w:r w:rsidR="00E978ED" w:rsidRPr="00443DC5">
        <w:rPr>
          <w:b/>
          <w:bCs/>
        </w:rPr>
        <w:t>Figure A</w:t>
      </w:r>
      <w:r w:rsidR="00E978ED">
        <w:rPr>
          <w:b/>
          <w:bCs/>
          <w:noProof/>
        </w:rPr>
        <w:t>4</w:t>
      </w:r>
      <w:r w:rsidR="00E978ED">
        <w:fldChar w:fldCharType="end"/>
      </w:r>
      <w:r w:rsidR="00E978ED">
        <w:t>-</w:t>
      </w:r>
      <w:r w:rsidR="00E978ED">
        <w:fldChar w:fldCharType="begin"/>
      </w:r>
      <w:r w:rsidR="00E978ED">
        <w:instrText xml:space="preserve"> REF _Ref531078596 \h </w:instrText>
      </w:r>
      <w:r w:rsidR="00E978ED">
        <w:fldChar w:fldCharType="separate"/>
      </w:r>
      <w:r w:rsidR="00E978ED" w:rsidRPr="007860FD">
        <w:rPr>
          <w:b/>
          <w:bCs/>
        </w:rPr>
        <w:t>Figure A</w:t>
      </w:r>
      <w:r w:rsidR="00E978ED" w:rsidRPr="007860FD">
        <w:rPr>
          <w:b/>
          <w:bCs/>
          <w:noProof/>
        </w:rPr>
        <w:t>12</w:t>
      </w:r>
      <w:r w:rsidR="00E978ED">
        <w:fldChar w:fldCharType="end"/>
      </w:r>
      <w:r w:rsidR="00E978ED">
        <w:t>).</w:t>
      </w:r>
    </w:p>
    <w:p w14:paraId="3A103F71" w14:textId="44933149" w:rsidR="0003049E" w:rsidRDefault="006075D7" w:rsidP="00E978ED">
      <w:r>
        <w:t xml:space="preserve">In the </w:t>
      </w:r>
      <w:r w:rsidR="00A25705">
        <w:t>upcoming</w:t>
      </w:r>
      <w:r>
        <w:t xml:space="preserve"> subsection, we </w:t>
      </w:r>
      <w:r w:rsidR="00C61451">
        <w:t>represent some details about</w:t>
      </w:r>
      <w:r>
        <w:t xml:space="preserve"> two controversy</w:t>
      </w:r>
      <w:r w:rsidR="00823DDA">
        <w:t xml:space="preserve"> </w:t>
      </w:r>
      <w:r w:rsidR="0003049E">
        <w:t>and</w:t>
      </w:r>
      <w:r w:rsidR="00823DDA">
        <w:t xml:space="preserve"> interesting</w:t>
      </w:r>
      <w:r>
        <w:t xml:space="preserve"> proteins from type IV pilus machinery</w:t>
      </w:r>
      <w:r w:rsidR="0003049E">
        <w:t xml:space="preserve">. </w:t>
      </w:r>
      <w:proofErr w:type="spellStart"/>
      <w:r w:rsidR="0003049E">
        <w:t>ComM</w:t>
      </w:r>
      <w:proofErr w:type="spellEnd"/>
      <w:r w:rsidR="0003049E">
        <w:t xml:space="preserve">, the gene that biologist have still disagreement about </w:t>
      </w:r>
      <w:r w:rsidR="00C61451">
        <w:t>its</w:t>
      </w:r>
      <w:r w:rsidR="0003049E">
        <w:t xml:space="preserve"> competence role. And comC, </w:t>
      </w:r>
      <w:r w:rsidR="00C61451">
        <w:t>the gene which includes different</w:t>
      </w:r>
      <w:r w:rsidR="0003049E">
        <w:t xml:space="preserve"> domains </w:t>
      </w:r>
      <w:r w:rsidR="00C61451">
        <w:t xml:space="preserve">among various </w:t>
      </w:r>
      <w:r w:rsidR="0003049E">
        <w:t>bacteria.</w:t>
      </w:r>
    </w:p>
    <w:p w14:paraId="4E23CED0" w14:textId="4EC1D183" w:rsidR="006075D7" w:rsidRDefault="006075D7" w:rsidP="00E978ED"/>
    <w:p w14:paraId="56361CE6" w14:textId="0E66F88B" w:rsidR="006075D7" w:rsidRDefault="006075D7" w:rsidP="00E978ED"/>
    <w:p w14:paraId="792DF898" w14:textId="28425A00" w:rsidR="006C16A0" w:rsidRDefault="006C16A0" w:rsidP="006C16A0">
      <w:r>
        <w:br w:type="page"/>
      </w:r>
    </w:p>
    <w:p w14:paraId="065231AC" w14:textId="6DD6BAFB" w:rsidR="00F54E30" w:rsidRDefault="00F54E30" w:rsidP="00F54E30">
      <w:pPr>
        <w:pStyle w:val="Heading4"/>
      </w:pPr>
      <w:bookmarkStart w:id="197" w:name="_Toc528762470"/>
      <w:proofErr w:type="spellStart"/>
      <w:r>
        <w:lastRenderedPageBreak/>
        <w:t>ComM</w:t>
      </w:r>
      <w:bookmarkEnd w:id="197"/>
      <w:proofErr w:type="spellEnd"/>
    </w:p>
    <w:p w14:paraId="417C1819" w14:textId="3BD66D47" w:rsidR="004B6FC4" w:rsidRPr="0077483C" w:rsidRDefault="00896C78" w:rsidP="002A085F">
      <w:r>
        <w:rPr>
          <w:noProof/>
        </w:rPr>
        <mc:AlternateContent>
          <mc:Choice Requires="wps">
            <w:drawing>
              <wp:anchor distT="0" distB="0" distL="114300" distR="114300" simplePos="0" relativeHeight="251899904" behindDoc="0" locked="0" layoutInCell="1" allowOverlap="1" wp14:anchorId="497269AC" wp14:editId="7F4A9A62">
                <wp:simplePos x="0" y="0"/>
                <wp:positionH relativeFrom="column">
                  <wp:posOffset>259080</wp:posOffset>
                </wp:positionH>
                <wp:positionV relativeFrom="paragraph">
                  <wp:posOffset>7539101</wp:posOffset>
                </wp:positionV>
                <wp:extent cx="4964430" cy="635"/>
                <wp:effectExtent l="0" t="0" r="1270" b="190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48C87DD3" w:rsidR="00D43485" w:rsidRPr="005377BE" w:rsidRDefault="00D43485" w:rsidP="005377BE">
                            <w:pPr>
                              <w:pStyle w:val="Caption"/>
                              <w:rPr>
                                <w:rFonts w:ascii="Times New Roman" w:hAnsi="Times New Roman"/>
                                <w:noProof/>
                              </w:rPr>
                            </w:pPr>
                            <w:bookmarkStart w:id="198"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8"/>
                            <w:r>
                              <w:rPr>
                                <w:b/>
                                <w:bCs/>
                              </w:rPr>
                              <w:t>:</w:t>
                            </w:r>
                            <w:r w:rsidRPr="00896C78">
                              <w:t xml:space="preserve"> </w:t>
                            </w:r>
                            <w:r>
                              <w:t xml:space="preserve">the </w:t>
                            </w:r>
                            <w:proofErr w:type="spellStart"/>
                            <w:r w:rsidRPr="00896C78">
                              <w:t>comM</w:t>
                            </w:r>
                            <w:proofErr w:type="spellEnd"/>
                            <w:r>
                              <w:t xml:space="preserve"> gene </w:t>
                            </w:r>
                            <w:r w:rsidRPr="00896C78">
                              <w:t>location along the A. baylyi ADP1 genome</w:t>
                            </w:r>
                            <w:r>
                              <w:rPr>
                                <w:b/>
                                <w:bCs/>
                              </w:rPr>
                              <w:t xml:space="preserve">. </w:t>
                            </w:r>
                            <w:r>
                              <w:t xml:space="preserve">We display here the type IV pilus machinery genes in A. baylyi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54" type="#_x0000_t202" style="position:absolute;left:0;text-align:left;margin-left:20.4pt;margin-top:593.65pt;width:390.9pt;height:.0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" stroked="f">
                <v:textbox style="mso-fit-shape-to-text:t" inset="0,0,0,0">
                  <w:txbxContent>
                    <w:p w14:paraId="556053D9" w14:textId="48C87DD3" w:rsidR="00D43485" w:rsidRPr="005377BE" w:rsidRDefault="00D43485" w:rsidP="005377BE">
                      <w:pPr>
                        <w:pStyle w:val="Caption"/>
                        <w:rPr>
                          <w:rFonts w:ascii="Times New Roman" w:hAnsi="Times New Roman"/>
                          <w:noProof/>
                        </w:rPr>
                      </w:pPr>
                      <w:bookmarkStart w:id="199"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9"/>
                      <w:r>
                        <w:rPr>
                          <w:b/>
                          <w:bCs/>
                        </w:rPr>
                        <w:t>:</w:t>
                      </w:r>
                      <w:r w:rsidRPr="00896C78">
                        <w:t xml:space="preserve"> </w:t>
                      </w:r>
                      <w:r>
                        <w:t xml:space="preserve">the </w:t>
                      </w:r>
                      <w:proofErr w:type="spellStart"/>
                      <w:r w:rsidRPr="00896C78">
                        <w:t>comM</w:t>
                      </w:r>
                      <w:proofErr w:type="spellEnd"/>
                      <w:r>
                        <w:t xml:space="preserve"> gene </w:t>
                      </w:r>
                      <w:r w:rsidRPr="00896C78">
                        <w:t>location along the A. baylyi ADP1 genome</w:t>
                      </w:r>
                      <w:r>
                        <w:rPr>
                          <w:b/>
                          <w:bCs/>
                        </w:rPr>
                        <w:t xml:space="preserve">. </w:t>
                      </w:r>
                      <w:r>
                        <w:t xml:space="preserve">We display here the type IV pilus machinery genes in A. baylyi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59968" behindDoc="0" locked="0" layoutInCell="1" allowOverlap="1" wp14:anchorId="78B97C27" wp14:editId="6C11AC97">
            <wp:simplePos x="0" y="0"/>
            <wp:positionH relativeFrom="column">
              <wp:posOffset>50165</wp:posOffset>
            </wp:positionH>
            <wp:positionV relativeFrom="paragraph">
              <wp:posOffset>3333496</wp:posOffset>
            </wp:positionV>
            <wp:extent cx="5293995" cy="4139565"/>
            <wp:effectExtent l="0" t="0" r="1905" b="63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8">
                      <a:extLst>
                        <a:ext uri="{28A0092B-C50C-407E-A947-70E740481C1C}">
                          <a14:useLocalDpi xmlns:a14="http://schemas.microsoft.com/office/drawing/2010/main" val="0"/>
                        </a:ext>
                      </a:extLst>
                    </a:blip>
                    <a:srcRect l="13998" t="9126" r="20056" b="17886"/>
                    <a:stretch/>
                  </pic:blipFill>
                  <pic:spPr bwMode="auto">
                    <a:xfrm>
                      <a:off x="0" y="0"/>
                      <a:ext cx="5293995" cy="4139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12638">
        <w:t xml:space="preserve">The </w:t>
      </w:r>
      <w:proofErr w:type="spellStart"/>
      <w:r w:rsidR="00112638">
        <w:t>c</w:t>
      </w:r>
      <w:r w:rsidR="00D92640">
        <w:t>omM</w:t>
      </w:r>
      <w:proofErr w:type="spellEnd"/>
      <w:r w:rsidR="00FE48B1">
        <w:t xml:space="preserve"> protein </w:t>
      </w:r>
      <w:r w:rsidR="00112638">
        <w:t xml:space="preserve">is </w:t>
      </w:r>
      <w:r w:rsidR="002A085F">
        <w:t>one of the basal structural component of the type IV pilus</w:t>
      </w:r>
      <w:r w:rsidR="00C61451">
        <w:t xml:space="preserve"> competence machinery</w:t>
      </w:r>
      <w:r w:rsidR="00C02EBC">
        <w:t xml:space="preserve"> </w:t>
      </w:r>
      <w:r w:rsidR="00C02EBC">
        <w:fldChar w:fldCharType="begin" w:fldLock="1"/>
      </w:r>
      <w:r w:rsidR="009413D6">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rsidR="00C02EBC">
        <w:fldChar w:fldCharType="separate"/>
      </w:r>
      <w:r w:rsidR="00C02EBC">
        <w:rPr>
          <w:noProof/>
        </w:rPr>
        <w:t>(</w:t>
      </w:r>
      <w:r w:rsidR="00C02EBC" w:rsidRPr="00743D9B">
        <w:rPr>
          <w:noProof/>
        </w:rPr>
        <w:t>Averhoff &amp; Graf, 2008)</w:t>
      </w:r>
      <w:r w:rsidR="00C02EBC">
        <w:fldChar w:fldCharType="end"/>
      </w:r>
      <w:r w:rsidR="002A085F">
        <w:t xml:space="preserve"> </w:t>
      </w:r>
      <w:r w:rsidR="00C02EBC">
        <w:t>(</w:t>
      </w:r>
      <w:r w:rsidR="00C02EBC">
        <w:fldChar w:fldCharType="begin"/>
      </w:r>
      <w:r w:rsidR="00C02EBC">
        <w:instrText xml:space="preserve"> REF _Ref528579845 \h </w:instrText>
      </w:r>
      <w:r w:rsidR="00C02EBC">
        <w:fldChar w:fldCharType="separate"/>
      </w:r>
      <w:r w:rsidR="00C02EBC" w:rsidRPr="00CC2440">
        <w:rPr>
          <w:b/>
          <w:bCs/>
        </w:rPr>
        <w:t xml:space="preserve">Figure </w:t>
      </w:r>
      <w:r w:rsidR="00C02EBC">
        <w:rPr>
          <w:b/>
          <w:bCs/>
          <w:noProof/>
        </w:rPr>
        <w:t>19</w:t>
      </w:r>
      <w:r w:rsidR="00C02EBC">
        <w:fldChar w:fldCharType="end"/>
      </w:r>
      <w:r w:rsidR="00C02EBC">
        <w:t>)</w:t>
      </w:r>
      <w:r w:rsidR="002A085F">
        <w:t xml:space="preserve">. </w:t>
      </w:r>
      <w:r w:rsidR="00C61451">
        <w:t xml:space="preserve">Whether </w:t>
      </w:r>
      <w:r w:rsidR="00112638">
        <w:t xml:space="preserve">it is actually essential to the function of the competence machinery, however, has been controversial in the past. In our investigation, we made the observation that two distinct proteins exist which were annotated as </w:t>
      </w:r>
      <w:proofErr w:type="spellStart"/>
      <w:r w:rsidR="00112638">
        <w:t>comM</w:t>
      </w:r>
      <w:proofErr w:type="spellEnd"/>
      <w:r w:rsidR="00CB77AD">
        <w:t xml:space="preserve"> and this causes</w:t>
      </w:r>
      <w:r w:rsidR="00C02EBC">
        <w:t xml:space="preserve"> probably</w:t>
      </w:r>
      <w:r w:rsidR="00CB77AD">
        <w:t xml:space="preserve"> the dispute between the  different studies</w:t>
      </w:r>
      <w:r w:rsidR="00112638">
        <w:t>.</w:t>
      </w:r>
      <w:r w:rsidR="00FE48B1">
        <w:t xml:space="preserve"> </w:t>
      </w:r>
      <w:r w:rsidR="00743D9B">
        <w:t xml:space="preserve">The DNA uptake system </w:t>
      </w:r>
      <w:proofErr w:type="spellStart"/>
      <w:r w:rsidR="00743D9B">
        <w:t>comM</w:t>
      </w:r>
      <w:proofErr w:type="spellEnd"/>
      <w:r w:rsidR="00C02EBC">
        <w:t>,</w:t>
      </w:r>
      <w:r w:rsidR="00743D9B">
        <w:t xml:space="preserve"> which </w:t>
      </w:r>
      <w:r w:rsidR="00C02EBC">
        <w:t>is placed comC cluster in</w:t>
      </w:r>
      <w:r w:rsidR="00C61451">
        <w:t xml:space="preserve"> </w:t>
      </w:r>
      <w:r w:rsidR="004B6FC4">
        <w:t>type IV pilus</w:t>
      </w:r>
      <w:r w:rsidR="004362F4">
        <w:t xml:space="preserve"> apparatus</w:t>
      </w:r>
      <w:r w:rsidR="00C02EBC">
        <w:t>, plays role as</w:t>
      </w:r>
      <w:r w:rsidR="004B6FC4">
        <w:t xml:space="preserve"> a </w:t>
      </w:r>
      <w:r w:rsidR="004B6FC4" w:rsidRPr="005D0470">
        <w:t>periplasmic assemblage connecting the inner membrane platform to the secretin</w:t>
      </w:r>
      <w:r w:rsidR="00C02EBC">
        <w:t xml:space="preserve"> </w:t>
      </w:r>
      <w:r w:rsidR="00C02EBC">
        <w:fldChar w:fldCharType="begin" w:fldLock="1"/>
      </w:r>
      <w:r w:rsidR="00C02EBC">
        <w:instrText>ADDIN CSL_CITATION {"citationItems":[{"id":"ITEM-1","itemData":{"DOI":"10.1371/journal.pone.0182139","ISBN":"1111111111","ISSN":"19326203","PMID":"28771515","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aa6f4ef7-ab01-33f3-b717-eea9ea84bcd8"]}],"mendeley":{"formattedCitation":"(Leong et al., 2017a)","plainTextFormattedCitation":"(Leong et al., 2017a)","previouslyFormattedCitation":"(Leong et al., 2017a)"},"properties":{"noteIndex":0},"schema":"https://github.com/citation-style-language/schema/raw/master/csl-citation.json"}</w:instrText>
      </w:r>
      <w:r w:rsidR="00C02EBC">
        <w:fldChar w:fldCharType="separate"/>
      </w:r>
      <w:r w:rsidR="00C02EBC" w:rsidRPr="002A085F">
        <w:rPr>
          <w:noProof/>
        </w:rPr>
        <w:t>(Leong et al., 2017a)</w:t>
      </w:r>
      <w:r w:rsidR="00C02EBC">
        <w:fldChar w:fldCharType="end"/>
      </w:r>
      <w:r w:rsidR="00CB77AD">
        <w:t xml:space="preserve">. Hence, it is necessary to </w:t>
      </w:r>
      <w:r w:rsidR="00C61451">
        <w:t xml:space="preserve">be </w:t>
      </w:r>
      <w:r w:rsidR="00CB77AD">
        <w:t>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2A085F">
        <w:t xml:space="preserve"> </w:t>
      </w:r>
      <w:r w:rsidR="00797C21">
        <w:fldChar w:fldCharType="begin" w:fldLock="1"/>
      </w:r>
      <w:r w:rsidR="00743D9B">
        <w:instrText>ADDIN CSL_CITATION {"citationItems":[{"id":"ITEM-1","itemData":{"DOI":"10.1093/nar/gkh910","ISSN":"1362-4962","PMID":"15514110","abstract":"Acinetobacter sp. strain ADP1 is a nutritionally versatile soil bacterium closely related to representatives of the well-characterized Pseudomonas aeruginosa and Pseudomonas putida. Unlike these bacteria, the Acinetobacter ADP1 is highly competent for natural transformation which affords extraordinary convenience for genetic manipulation. The circular chromosome of the Acinetobacter ADP1, presented here, encodes 3325 predicted coding sequences, of which 60% have been classified based on sequence similarity to other documented proteins. The close evolutionary proximity of Acinetobacter and Pseudomonas species, as judged by the sequences of their 16S RNA genes and by the highest level of bidirectional best hits, contrasts with the extensive divergence in the GC content of their DNA (40 versus 62%). The chromosomes also differ significantly in size, with the Acinetobacter ADP1 chromosome &lt;60% of the length of the Pseudomonas counterparts. Genome analysis of the Acinetobacter ADP1 revealed genes for metabolic pathways involved in utilization of a large variety of compounds. Almost all of these genes, with orthologs that are scattered in other species, are located in five major 'islands of catabolic diversity', now an apparent 'archipelago of catabolic diversity', within one-quarter of the overall genome. Acinetobacter ADP1 displays many features of other aerobic soil bacteria with metabolism oriented toward the degradation of organic compounds found in their natural habitat. A distinguishing feature of this genome is the absence of a gene corresponding to pyruvate kinase, the enzyme that generally catalyzes the terminal step in conversion of carbohydrates to pyruvate for respiration by the citric acid cycle. This finding supports the view that the cycle itself is centrally geared to the catabolic capabilities of this exceptionally versatile organism.","author":[{"dropping-particle":"","family":"Barbe","given":"V.","non-dropping-particle":"","parse-names":false,"suffix":""},{"dropping-particle":"","family":"Vallenet","given":"David","non-dropping-particle":"","parse-names":false,"suffix":""},{"dropping-particle":"","family":"Fonknechten","given":"Nuria","non-dropping-particle":"","parse-names":false,"suffix":""},{"dropping-particle":"","family":"Kreimeyer","given":"Annett","non-dropping-particle":"","parse-names":false,"suffix":""},{"dropping-particle":"","family":"Oztas","given":"Sophie","non-dropping-particle":"","parse-names":false,"suffix":""},{"dropping-particle":"","family":"Labarre","given":"Laurent","non-dropping-particle":"","parse-names":false,"suffix":""},{"dropping-particle":"","family":"Cruveiller","given":"Stéphane","non-dropping-particle":"","parse-names":false,"suffix":""},{"dropping-particle":"","family":"Robert","given":"Catherine","non-dropping-particle":"","parse-names":false,"suffix":""},{"dropping-particle":"","family":"Duprat","given":"Simone","non-dropping-particle":"","parse-names":false,"suffix":""},{"dropping-particle":"","family":"Wincker","given":"Patrick","non-dropping-particle":"","parse-names":false,"suffix":""},{"dropping-particle":"","family":"Ornston","given":"L Nicholas","non-dropping-particle":"","parse-names":false,"suffix":""},{"dropping-particle":"","family":"Weissenbach","given":"Jean","non-dropping-particle":"","parse-names":false,"suffix":""},{"dropping-particle":"","family":"Marlière","given":"Philippe","non-dropping-particle":"","parse-names":false,"suffix":""},{"dropping-particle":"","family":"Cohen","given":"Georges N","non-dropping-particle":"","parse-names":false,"suffix":""},{"dropping-particle":"","family":"Médigue","given":"Claudine","non-dropping-particle":"","parse-names":false,"suffix":""}],"container-title":"Nucleic Acids Research","id":"ITEM-1","issue":"19","issued":{"date-parts":[["2004","10","28"]]},"page":"5766-5779","title":"Unique features revealed by the genome sequence of Acinetobacter sp. ADP1, a versatile and naturally transformation competent bacterium","type":"article-journal","volume":"32"},"uris":["http://www.mendeley.com/documents/?uuid=98a81f99-4b9c-33eb-bb87-ef8980d51aad"]}],"mendeley":{"formattedCitation":"(Barbe et al., 2004)","plainTextFormattedCitation":"(Barbe et al., 2004)","previouslyFormattedCitation":"(Barbe et al., 2004)"},"properties":{"noteIndex":0},"schema":"https://github.com/citation-style-language/schema/raw/master/csl-citation.json"}</w:instrText>
      </w:r>
      <w:r w:rsidR="00797C21">
        <w:fldChar w:fldCharType="separate"/>
      </w:r>
      <w:r w:rsidR="00797C21" w:rsidRPr="00797C21">
        <w:rPr>
          <w:noProof/>
        </w:rPr>
        <w:t>(Barbe et al., 2004)</w:t>
      </w:r>
      <w:r w:rsidR="00797C21">
        <w:fldChar w:fldCharType="end"/>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Fig</w:t>
      </w:r>
      <w:r w:rsidR="00F33821" w:rsidRPr="005377BE">
        <w:rPr>
          <w:b/>
          <w:bCs/>
        </w:rPr>
        <w:t>u</w:t>
      </w:r>
      <w:r w:rsidR="00F33821" w:rsidRPr="005377BE">
        <w:rPr>
          <w:b/>
          <w:bCs/>
        </w:rPr>
        <w:t xml:space="preserve">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1083605E" w14:textId="0E939547" w:rsidR="005439B6" w:rsidRDefault="005439B6" w:rsidP="00FE48B1">
      <w:r>
        <w:br w:type="page"/>
      </w:r>
    </w:p>
    <w:p w14:paraId="74876CD8" w14:textId="76D063A6" w:rsidR="00F54E30" w:rsidRDefault="00F54E30" w:rsidP="00F54E30">
      <w:pPr>
        <w:pStyle w:val="Heading4"/>
      </w:pPr>
      <w:bookmarkStart w:id="200" w:name="_Ref528594927"/>
      <w:bookmarkStart w:id="201" w:name="_Toc528762471"/>
      <w:r>
        <w:lastRenderedPageBreak/>
        <w:t>ComC</w:t>
      </w:r>
      <w:bookmarkEnd w:id="200"/>
      <w:bookmarkEnd w:id="201"/>
    </w:p>
    <w:p w14:paraId="0CA46A5B" w14:textId="36B089C6" w:rsidR="00432BF7" w:rsidRDefault="00432BF7" w:rsidP="00432BF7">
      <w:r>
        <w:rPr>
          <w:noProof/>
        </w:rPr>
        <mc:AlternateContent>
          <mc:Choice Requires="wps">
            <w:drawing>
              <wp:anchor distT="0" distB="0" distL="114300" distR="114300" simplePos="0" relativeHeight="251959296" behindDoc="0" locked="0" layoutInCell="1" allowOverlap="1" wp14:anchorId="79FD37AF" wp14:editId="7D171AF5">
                <wp:simplePos x="0" y="0"/>
                <wp:positionH relativeFrom="column">
                  <wp:posOffset>108585</wp:posOffset>
                </wp:positionH>
                <wp:positionV relativeFrom="paragraph">
                  <wp:posOffset>6976110</wp:posOffset>
                </wp:positionV>
                <wp:extent cx="5638165" cy="635"/>
                <wp:effectExtent l="0" t="0" r="635" b="12065"/>
                <wp:wrapTopAndBottom/>
                <wp:docPr id="338" name="Text Box 338"/>
                <wp:cNvGraphicFramePr/>
                <a:graphic xmlns:a="http://schemas.openxmlformats.org/drawingml/2006/main">
                  <a:graphicData uri="http://schemas.microsoft.com/office/word/2010/wordprocessingShape">
                    <wps:wsp>
                      <wps:cNvSpPr txBox="1"/>
                      <wps:spPr>
                        <a:xfrm>
                          <a:off x="0" y="0"/>
                          <a:ext cx="5638165" cy="635"/>
                        </a:xfrm>
                        <a:prstGeom prst="rect">
                          <a:avLst/>
                        </a:prstGeom>
                        <a:solidFill>
                          <a:prstClr val="white"/>
                        </a:solidFill>
                        <a:ln>
                          <a:noFill/>
                        </a:ln>
                      </wps:spPr>
                      <wps:txbx>
                        <w:txbxContent>
                          <w:p w14:paraId="2433EE67" w14:textId="79AEBADB" w:rsidR="00D43485" w:rsidRPr="00432BF7" w:rsidRDefault="00D43485" w:rsidP="00432BF7">
                            <w:pPr>
                              <w:pStyle w:val="Caption"/>
                              <w:rPr>
                                <w:b/>
                                <w:bCs/>
                                <w:noProof/>
                              </w:rPr>
                            </w:pPr>
                            <w:bookmarkStart w:id="202" w:name="_Ref531174687"/>
                            <w:r w:rsidRPr="00432BF7">
                              <w:rPr>
                                <w:b/>
                                <w:bCs/>
                              </w:rPr>
                              <w:t xml:space="preserve">Figure </w:t>
                            </w:r>
                            <w:r w:rsidRPr="00432BF7">
                              <w:rPr>
                                <w:b/>
                                <w:bCs/>
                              </w:rPr>
                              <w:fldChar w:fldCharType="begin"/>
                            </w:r>
                            <w:r w:rsidRPr="00432BF7">
                              <w:rPr>
                                <w:b/>
                                <w:bCs/>
                              </w:rPr>
                              <w:instrText xml:space="preserve"> SEQ Figure \* ARABIC </w:instrText>
                            </w:r>
                            <w:r w:rsidRPr="00432BF7">
                              <w:rPr>
                                <w:b/>
                                <w:bCs/>
                              </w:rPr>
                              <w:fldChar w:fldCharType="separate"/>
                            </w:r>
                            <w:r>
                              <w:rPr>
                                <w:b/>
                                <w:bCs/>
                                <w:noProof/>
                              </w:rPr>
                              <w:t>23</w:t>
                            </w:r>
                            <w:r w:rsidRPr="00432BF7">
                              <w:rPr>
                                <w:b/>
                                <w:bCs/>
                              </w:rPr>
                              <w:fldChar w:fldCharType="end"/>
                            </w:r>
                            <w:bookmarkEnd w:id="202"/>
                            <w:r w:rsidRPr="00432BF7">
                              <w:rPr>
                                <w:b/>
                                <w:bCs/>
                              </w:rPr>
                              <w:t>:</w:t>
                            </w:r>
                            <w:r>
                              <w:rPr>
                                <w:b/>
                                <w:bCs/>
                              </w:rPr>
                              <w:t xml:space="preserve"> </w:t>
                            </w:r>
                            <w:r w:rsidRPr="00432BF7">
                              <w:t>comC domains in A. baylyi ADP1 &amp; A. b ATCC 19606.</w:t>
                            </w:r>
                            <w:r>
                              <w:rPr>
                                <w:b/>
                                <w:bCs/>
                              </w:rPr>
                              <w:t xml:space="preserve"> </w:t>
                            </w:r>
                            <w:r>
                              <w:t>Here, we present the domain architectures of comC. The extra domain in A. b ATCC is shown in red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FD37AF" id="Text Box 338" o:spid="_x0000_s1155" type="#_x0000_t202" style="position:absolute;left:0;text-align:left;margin-left:8.55pt;margin-top:549.3pt;width:443.95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" stroked="f">
                <v:textbox style="mso-fit-shape-to-text:t" inset="0,0,0,0">
                  <w:txbxContent>
                    <w:p w14:paraId="2433EE67" w14:textId="79AEBADB" w:rsidR="00D43485" w:rsidRPr="00432BF7" w:rsidRDefault="00D43485" w:rsidP="00432BF7">
                      <w:pPr>
                        <w:pStyle w:val="Caption"/>
                        <w:rPr>
                          <w:b/>
                          <w:bCs/>
                          <w:noProof/>
                        </w:rPr>
                      </w:pPr>
                      <w:bookmarkStart w:id="203" w:name="_Ref531174687"/>
                      <w:r w:rsidRPr="00432BF7">
                        <w:rPr>
                          <w:b/>
                          <w:bCs/>
                        </w:rPr>
                        <w:t xml:space="preserve">Figure </w:t>
                      </w:r>
                      <w:r w:rsidRPr="00432BF7">
                        <w:rPr>
                          <w:b/>
                          <w:bCs/>
                        </w:rPr>
                        <w:fldChar w:fldCharType="begin"/>
                      </w:r>
                      <w:r w:rsidRPr="00432BF7">
                        <w:rPr>
                          <w:b/>
                          <w:bCs/>
                        </w:rPr>
                        <w:instrText xml:space="preserve"> SEQ Figure \* ARABIC </w:instrText>
                      </w:r>
                      <w:r w:rsidRPr="00432BF7">
                        <w:rPr>
                          <w:b/>
                          <w:bCs/>
                        </w:rPr>
                        <w:fldChar w:fldCharType="separate"/>
                      </w:r>
                      <w:r>
                        <w:rPr>
                          <w:b/>
                          <w:bCs/>
                          <w:noProof/>
                        </w:rPr>
                        <w:t>23</w:t>
                      </w:r>
                      <w:r w:rsidRPr="00432BF7">
                        <w:rPr>
                          <w:b/>
                          <w:bCs/>
                        </w:rPr>
                        <w:fldChar w:fldCharType="end"/>
                      </w:r>
                      <w:bookmarkEnd w:id="203"/>
                      <w:r w:rsidRPr="00432BF7">
                        <w:rPr>
                          <w:b/>
                          <w:bCs/>
                        </w:rPr>
                        <w:t>:</w:t>
                      </w:r>
                      <w:r>
                        <w:rPr>
                          <w:b/>
                          <w:bCs/>
                        </w:rPr>
                        <w:t xml:space="preserve"> </w:t>
                      </w:r>
                      <w:r w:rsidRPr="00432BF7">
                        <w:t>comC domains in A. baylyi ADP1 &amp; A. b ATCC 19606.</w:t>
                      </w:r>
                      <w:r>
                        <w:rPr>
                          <w:b/>
                          <w:bCs/>
                        </w:rPr>
                        <w:t xml:space="preserve"> </w:t>
                      </w:r>
                      <w:r>
                        <w:t>Here, we present the domain architectures of comC. The extra domain in A. b ATCC is shown in red box.</w:t>
                      </w:r>
                    </w:p>
                  </w:txbxContent>
                </v:textbox>
                <w10:wrap type="topAndBottom"/>
              </v:shape>
            </w:pict>
          </mc:Fallback>
        </mc:AlternateContent>
      </w:r>
      <w:r>
        <w:rPr>
          <w:noProof/>
        </w:rPr>
        <mc:AlternateContent>
          <mc:Choice Requires="wpg">
            <w:drawing>
              <wp:anchor distT="0" distB="0" distL="114300" distR="114300" simplePos="0" relativeHeight="251915264" behindDoc="0" locked="0" layoutInCell="1" allowOverlap="1" wp14:anchorId="2B05D0A2" wp14:editId="7A721DD0">
                <wp:simplePos x="0" y="0"/>
                <wp:positionH relativeFrom="column">
                  <wp:posOffset>108585</wp:posOffset>
                </wp:positionH>
                <wp:positionV relativeFrom="paragraph">
                  <wp:posOffset>4021328</wp:posOffset>
                </wp:positionV>
                <wp:extent cx="5638165" cy="2898140"/>
                <wp:effectExtent l="0" t="0" r="635" b="0"/>
                <wp:wrapTopAndBottom/>
                <wp:docPr id="337" name="Group 337"/>
                <wp:cNvGraphicFramePr/>
                <a:graphic xmlns:a="http://schemas.openxmlformats.org/drawingml/2006/main">
                  <a:graphicData uri="http://schemas.microsoft.com/office/word/2010/wordprocessingGroup">
                    <wpg:wgp>
                      <wpg:cNvGrpSpPr/>
                      <wpg:grpSpPr>
                        <a:xfrm>
                          <a:off x="0" y="0"/>
                          <a:ext cx="5638165" cy="2898140"/>
                          <a:chOff x="0" y="0"/>
                          <a:chExt cx="5638165" cy="2898140"/>
                        </a:xfrm>
                      </wpg:grpSpPr>
                      <pic:pic xmlns:pic="http://schemas.openxmlformats.org/drawingml/2006/picture">
                        <pic:nvPicPr>
                          <pic:cNvPr id="38" name="Picture 38"/>
                          <pic:cNvPicPr>
                            <a:picLocks noChangeAspect="1"/>
                          </pic:cNvPicPr>
                        </pic:nvPicPr>
                        <pic:blipFill rotWithShape="1">
                          <a:blip r:embed="rId109">
                            <a:extLst>
                              <a:ext uri="{28A0092B-C50C-407E-A947-70E740481C1C}">
                                <a14:useLocalDpi xmlns:a14="http://schemas.microsoft.com/office/drawing/2010/main" val="0"/>
                              </a:ext>
                            </a:extLst>
                          </a:blip>
                          <a:srcRect b="23577"/>
                          <a:stretch/>
                        </pic:blipFill>
                        <pic:spPr bwMode="auto">
                          <a:xfrm>
                            <a:off x="0" y="0"/>
                            <a:ext cx="5638165" cy="2898140"/>
                          </a:xfrm>
                          <a:prstGeom prst="rect">
                            <a:avLst/>
                          </a:prstGeom>
                          <a:ln>
                            <a:noFill/>
                          </a:ln>
                          <a:extLst>
                            <a:ext uri="{53640926-AAD7-44D8-BBD7-CCE9431645EC}">
                              <a14:shadowObscured xmlns:a14="http://schemas.microsoft.com/office/drawing/2010/main"/>
                            </a:ext>
                          </a:extLst>
                        </pic:spPr>
                      </pic:pic>
                      <wps:wsp>
                        <wps:cNvPr id="40" name="Frame 40"/>
                        <wps:cNvSpPr/>
                        <wps:spPr>
                          <a:xfrm>
                            <a:off x="566928" y="2011680"/>
                            <a:ext cx="907415" cy="193040"/>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891D8A0" id="Group 337" o:spid="_x0000_s1026" style="position:absolute;margin-left:8.55pt;margin-top:316.65pt;width:443.95pt;height:228.2pt;z-index:251915264" coordsize="56381,28981"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">
                <v:shape id="Picture 38" o:spid="_x0000_s1027" type="#_x0000_t75" style="position:absolute;width:56381;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10" o:title="" cropbottom="15451f"/>
                </v:shape>
                <v:shape id="Frame 40" o:spid="_x0000_s1028" style="position:absolute;left:5669;top:20116;width:9074;height:1931;visibility:visible;mso-wrap-style:square;v-text-anchor:middle" coordsize="907415,1930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" path="m,l907415,r,193040l,193040,,xm24130,24130r,144780l883285,168910r,-144780l24130,24130xe" fillcolor="red" strokecolor="#823b0b [1605]" strokeweight="1pt">
                  <v:stroke joinstyle="miter"/>
                  <v:path arrowok="t" o:connecttype="custom" o:connectlocs="0,0;907415,0;907415,193040;0,193040;0,0;24130,24130;24130,168910;883285,168910;883285,24130;24130,24130" o:connectangles="0,0,0,0,0,0,0,0,0,0"/>
                </v:shape>
                <w10:wrap type="topAndBottom"/>
              </v:group>
            </w:pict>
          </mc:Fallback>
        </mc:AlternateContent>
      </w:r>
      <w:r w:rsidR="00E4601A">
        <w:t xml:space="preserve">ComC, an </w:t>
      </w:r>
      <w:r w:rsidR="001F0F24">
        <w:t>essential</w:t>
      </w:r>
      <w:r w:rsidR="00E4601A">
        <w:t xml:space="preserve"> protein </w:t>
      </w:r>
      <w:r w:rsidR="00935FA1">
        <w:t xml:space="preserve">which is </w:t>
      </w:r>
      <w:r w:rsidR="00E4601A">
        <w:t>associated wi</w:t>
      </w:r>
      <w:r w:rsidR="00237D39">
        <w:t xml:space="preserve">th </w:t>
      </w:r>
      <w:r w:rsidR="00750878">
        <w:t xml:space="preserve">the </w:t>
      </w:r>
      <w:r w:rsidR="00237D39">
        <w:t>type IV pilus apparatus</w:t>
      </w:r>
      <w:r w:rsidR="006A5C83">
        <w:t xml:space="preserve"> and identified</w:t>
      </w:r>
      <w:r w:rsidR="002C1FA2">
        <w:t xml:space="preserve">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t>
      </w:r>
      <w:r w:rsidR="006A5C83">
        <w:t>In our analysis</w:t>
      </w:r>
      <w:r w:rsidR="0011372D">
        <w:t xml:space="preserve">, we also </w:t>
      </w:r>
      <w:r w:rsidR="006A5C83">
        <w:t xml:space="preserve">concentrated on </w:t>
      </w:r>
      <w:r w:rsidR="0011372D">
        <w:t xml:space="preserve">comC gene </w:t>
      </w:r>
      <w:r w:rsidR="006A5C83">
        <w:t>and studied its domains.</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w:t>
      </w:r>
      <w:r w:rsidR="006A5C83">
        <w:t>is present in</w:t>
      </w:r>
      <w:r w:rsidR="005730A1">
        <w:t xml:space="preserve"> most</w:t>
      </w:r>
      <w:r w:rsidR="006A5C83">
        <w:t xml:space="preserve"> taxa</w:t>
      </w:r>
      <w:r w:rsidR="005730A1">
        <w:t xml:space="preserve">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w:t>
      </w:r>
      <w:r w:rsidR="006A5C83">
        <w:t xml:space="preserve">an </w:t>
      </w:r>
      <w:r w:rsidR="001F0F24">
        <w:t xml:space="preserve">additional domain in pathogenic species such as </w:t>
      </w:r>
      <w:r w:rsidR="001F0F24">
        <w:rPr>
          <w:i/>
          <w:iCs/>
        </w:rPr>
        <w:t>A. baumannii.</w:t>
      </w:r>
      <w:r w:rsidR="001F0F24">
        <w:t xml:space="preserve"> This domain</w:t>
      </w:r>
      <w:r w:rsidR="006A5C83">
        <w:t>,</w:t>
      </w:r>
      <w:r w:rsidR="00EF7983">
        <w:t xml:space="preserve"> which</w:t>
      </w:r>
      <w:r w:rsidR="009F7C1D">
        <w:t xml:space="preserve"> is common domain </w:t>
      </w:r>
      <w:r w:rsidR="00603DE3">
        <w:t>in eukaryote</w:t>
      </w:r>
      <w:r w:rsidR="006A5C83">
        <w:t>s</w:t>
      </w:r>
      <w:r w:rsidR="00603DE3">
        <w:t xml:space="preserve"> and</w:t>
      </w:r>
      <w:r w:rsidR="00EF7983">
        <w:t xml:space="preserve"> plays </w:t>
      </w:r>
      <w:r w:rsidR="006A5C83">
        <w:t xml:space="preserve">a </w:t>
      </w:r>
      <w:r w:rsidR="00EF7983">
        <w:t>role in cell adhesion</w:t>
      </w:r>
      <w:r w:rsidR="006A5C83">
        <w:t>,</w:t>
      </w:r>
      <w:r w:rsidR="001F0F24">
        <w:t xml:space="preserve"> </w:t>
      </w:r>
      <w:r w:rsidR="006A5C83">
        <w:t>is called</w:t>
      </w:r>
      <w:r w:rsidR="001F0F24">
        <w:t xml:space="preserve">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t xml:space="preserve"> (</w:t>
      </w:r>
      <w:r>
        <w:fldChar w:fldCharType="begin"/>
      </w:r>
      <w:r>
        <w:instrText xml:space="preserve"> REF _Ref531174687 \h </w:instrText>
      </w:r>
      <w:r>
        <w:fldChar w:fldCharType="separate"/>
      </w:r>
      <w:r w:rsidRPr="00432BF7">
        <w:rPr>
          <w:b/>
          <w:bCs/>
        </w:rPr>
        <w:t xml:space="preserve">Figure </w:t>
      </w:r>
      <w:r w:rsidRPr="00432BF7">
        <w:rPr>
          <w:b/>
          <w:bCs/>
          <w:noProof/>
        </w:rPr>
        <w:t>23</w:t>
      </w:r>
      <w:r>
        <w:fldChar w:fldCharType="end"/>
      </w:r>
      <w:r>
        <w:t>)</w:t>
      </w:r>
      <w:r w:rsidR="001F0F24">
        <w:t>.</w:t>
      </w:r>
      <w:r w:rsidR="00C2056E">
        <w:t xml:space="preserve"> </w:t>
      </w:r>
      <w:r>
        <w:t>To sum up, the</w:t>
      </w:r>
      <w:r w:rsidR="00603DE3">
        <w:t xml:space="preserve"> outer membrane comC gene which</w:t>
      </w:r>
      <w:r w:rsidR="006A5C83">
        <w:t xml:space="preserve"> is involved</w:t>
      </w:r>
      <w:r w:rsidR="00603DE3">
        <w:t xml:space="preserve">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 xml:space="preserve">which </w:t>
      </w:r>
      <w:r w:rsidR="006A5C83">
        <w:t>are</w:t>
      </w:r>
      <w:r w:rsidR="00603DE3">
        <w:t xml:space="preserve"> associa</w:t>
      </w:r>
      <w:r w:rsidR="00035CA2">
        <w:t xml:space="preserve">ted with </w:t>
      </w:r>
      <w:r w:rsidR="006A5C83">
        <w:t xml:space="preserve">a </w:t>
      </w:r>
      <w:r w:rsidR="001641F2">
        <w:t>number of human diseases</w:t>
      </w:r>
      <w:r w:rsidR="00035CA2">
        <w:t xml:space="preserve">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t>. This makes</w:t>
      </w:r>
      <w:r w:rsidR="006A5C83">
        <w:t xml:space="preserve"> c</w:t>
      </w:r>
      <w:r w:rsidR="00866DA4">
        <w:t>omC</w:t>
      </w:r>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bookmarkStart w:id="204" w:name="_Toc528762472"/>
      <w:bookmarkEnd w:id="171"/>
    </w:p>
    <w:p w14:paraId="43D53A2A" w14:textId="77777777" w:rsidR="00432BF7" w:rsidRDefault="00432BF7" w:rsidP="00432BF7"/>
    <w:p w14:paraId="3ABFE2C6" w14:textId="77777777" w:rsidR="00432BF7" w:rsidRDefault="00432BF7" w:rsidP="00432BF7"/>
    <w:p w14:paraId="327E12FF" w14:textId="77777777" w:rsidR="00432BF7" w:rsidRDefault="00432BF7" w:rsidP="00432BF7"/>
    <w:p w14:paraId="53C8489D" w14:textId="6E6BA3F6" w:rsidR="00432BF7" w:rsidRDefault="00432BF7" w:rsidP="00432BF7">
      <w:r>
        <w:br w:type="page"/>
      </w:r>
    </w:p>
    <w:p w14:paraId="22D78C6C" w14:textId="6C1D35F4" w:rsidR="00CD6D73" w:rsidRDefault="00484FF8" w:rsidP="001641F2">
      <w:pPr>
        <w:pStyle w:val="Heading3"/>
      </w:pPr>
      <w:r>
        <w:lastRenderedPageBreak/>
        <w:t>Distribution</w:t>
      </w:r>
      <w:r w:rsidR="00774849">
        <w:t xml:space="preserve"> of</w:t>
      </w:r>
      <w:r w:rsidR="00CD6D73">
        <w:t xml:space="preserve"> HGT candidates</w:t>
      </w:r>
      <w:bookmarkEnd w:id="204"/>
      <w:r>
        <w:t xml:space="preserve"> along the </w:t>
      </w:r>
      <w:r w:rsidR="001641F2">
        <w:t xml:space="preserve">corresponding </w:t>
      </w:r>
      <w:r>
        <w:t>genome</w:t>
      </w:r>
    </w:p>
    <w:p w14:paraId="2121ED03" w14:textId="77777777" w:rsidR="008273F9"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w:t>
      </w:r>
      <w:r w:rsidR="001641F2">
        <w:t>at</w:t>
      </w:r>
      <w:r>
        <w:t xml:space="preserve"> address</w:t>
      </w:r>
      <w:r w:rsidR="001641F2">
        <w:t>ing</w:t>
      </w:r>
      <w:r>
        <w:t xml:space="preserve"> </w:t>
      </w:r>
      <w:r w:rsidR="00147D8A">
        <w:t>the</w:t>
      </w:r>
      <w:r>
        <w:t xml:space="preserve"> question that whether the distribution of HGT events tell us </w:t>
      </w:r>
      <w:r w:rsidR="00223F7E">
        <w:t>anything</w:t>
      </w:r>
      <w:r>
        <w:t xml:space="preserve"> about </w:t>
      </w:r>
      <w:r w:rsidR="00223F7E">
        <w:t>the way</w:t>
      </w:r>
      <w:r w:rsidR="001641F2">
        <w:t xml:space="preserve"> how the genes have been acquired</w:t>
      </w:r>
      <w:r w:rsidR="00023AEF">
        <w:t xml:space="preserve"> or not</w:t>
      </w:r>
      <w:r w:rsidR="00223F7E">
        <w:t>.</w:t>
      </w:r>
      <w:r w:rsidR="00474541">
        <w:t xml:space="preserve"> To this end, we applied </w:t>
      </w:r>
      <w:r w:rsidR="001641F2">
        <w:t xml:space="preserve">the </w:t>
      </w:r>
      <w:r w:rsidR="00474541">
        <w:t xml:space="preserve">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 xml:space="preserve">visualized the whole genome with </w:t>
      </w:r>
      <w:r w:rsidR="001641F2">
        <w:t xml:space="preserve">a </w:t>
      </w:r>
      <w:r w:rsidR="00FC40FF">
        <w:t>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w:t>
      </w:r>
      <w:r w:rsidR="001641F2">
        <w:t xml:space="preserve">the </w:t>
      </w:r>
      <w:r w:rsidR="00FC40FF">
        <w:t xml:space="preserve">gene was inherited vertically and 1 </w:t>
      </w:r>
      <w:r w:rsidR="008273F9">
        <w:t>manifest</w:t>
      </w:r>
      <w:r w:rsidR="00AA3C04">
        <w:t xml:space="preserve"> that </w:t>
      </w:r>
      <w:r w:rsidR="001641F2">
        <w:t xml:space="preserve">the </w:t>
      </w:r>
      <w:r w:rsidR="00AA3C04">
        <w:t>gene</w:t>
      </w:r>
      <w:r w:rsidR="00FC40FF">
        <w:t xml:space="preserve"> </w:t>
      </w:r>
      <w:r w:rsidR="00AA3C04">
        <w:t>has a</w:t>
      </w:r>
      <w:r w:rsidR="00FC40FF">
        <w:t xml:space="preserve"> horizontal</w:t>
      </w:r>
      <w:r w:rsidR="001641F2">
        <w:t xml:space="preserve"> origin</w:t>
      </w:r>
      <w:r w:rsidR="00FC40FF">
        <w:t>.</w:t>
      </w:r>
    </w:p>
    <w:p w14:paraId="30AE075C" w14:textId="53A3B90C" w:rsidR="004A36DC" w:rsidRDefault="008273F9" w:rsidP="00DD238D">
      <w:r>
        <w:fldChar w:fldCharType="begin"/>
      </w:r>
      <w:r>
        <w:instrText xml:space="preserve"> REF _Ref530143464 \h </w:instrText>
      </w:r>
      <w:r>
        <w:fldChar w:fldCharType="separate"/>
      </w:r>
      <w:r w:rsidRPr="004D6F30">
        <w:rPr>
          <w:b/>
          <w:bCs/>
        </w:rPr>
        <w:t xml:space="preserve">Table </w:t>
      </w:r>
      <w:r w:rsidRPr="004D6F30">
        <w:rPr>
          <w:b/>
          <w:bCs/>
          <w:noProof/>
        </w:rPr>
        <w:t>4</w:t>
      </w:r>
      <w:r>
        <w:fldChar w:fldCharType="end"/>
      </w:r>
      <w:r>
        <w:t xml:space="preserve"> represents the results of some taxa as examples in this part of the analysis.</w:t>
      </w:r>
      <w:r w:rsidR="00FC40FF">
        <w:t xml:space="preserve"> </w:t>
      </w:r>
    </w:p>
    <w:p w14:paraId="0104061C" w14:textId="726CFE55" w:rsidR="004D6F30" w:rsidRPr="004D6F30" w:rsidRDefault="004D6F30" w:rsidP="00CE203E">
      <w:pPr>
        <w:pStyle w:val="Caption"/>
        <w:keepNext/>
        <w:spacing w:after="120"/>
      </w:pPr>
      <w:bookmarkStart w:id="205"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FA3A2E">
        <w:rPr>
          <w:b/>
          <w:bCs/>
          <w:noProof/>
        </w:rPr>
        <w:t>4</w:t>
      </w:r>
      <w:r w:rsidRPr="004D6F30">
        <w:rPr>
          <w:b/>
          <w:bCs/>
        </w:rPr>
        <w:fldChar w:fldCharType="end"/>
      </w:r>
      <w:bookmarkEnd w:id="205"/>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13DDC47A"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9413D6">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plainTextFormattedCitation":"(Averhoff &amp; Graf, 2008)","previouslyFormattedCitation":"(Averhoff &amp; Graf, 2008)"},"properties":{"noteIndex":0},"schema":"https://github.com/citation-style-language/schema/raw/master/csl-citation.json"}</w:instrText>
      </w:r>
      <w:r w:rsidR="002620D7">
        <w:rPr>
          <w:i/>
          <w:iCs/>
        </w:rPr>
        <w:fldChar w:fldCharType="separate"/>
      </w:r>
      <w:r w:rsidR="009413D6" w:rsidRPr="009413D6">
        <w:rPr>
          <w:iCs/>
          <w:noProof/>
        </w:rPr>
        <w:t>(Averhoff &amp; Graf, 2008)</w:t>
      </w:r>
      <w:r w:rsidR="002620D7">
        <w:rPr>
          <w:i/>
          <w:iCs/>
        </w:rPr>
        <w:fldChar w:fldCharType="end"/>
      </w:r>
      <w:r w:rsidR="002620D7">
        <w:rPr>
          <w:i/>
          <w:iCs/>
        </w:rPr>
        <w:t xml:space="preserve"> </w:t>
      </w:r>
      <w:r w:rsidR="002620D7">
        <w:t>display overall higher numbers of horizont</w:t>
      </w:r>
      <w:r w:rsidR="001641F2">
        <w:t>ally acquired genes that reside</w:t>
      </w:r>
      <w:r w:rsidR="002620D7">
        <w:t xml:space="preserve">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1641F2">
        <w:t>comprise a</w:t>
      </w:r>
      <w:r w:rsidR="00A170FF">
        <w:t xml:space="preserve"> lower number of HGT candidates as well as </w:t>
      </w:r>
      <w:r w:rsidR="001641F2">
        <w:t>fewer</w:t>
      </w:r>
      <w:r w:rsidR="00A170FF">
        <w:t xml:space="preserve">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w:t>
      </w:r>
      <w:r w:rsidR="00AA3C04">
        <w:lastRenderedPageBreak/>
        <w:t xml:space="preserve">bacteria but </w:t>
      </w:r>
      <w:r w:rsidR="00FC4F10">
        <w:t xml:space="preserve">don’t comprise </w:t>
      </w:r>
      <w:r w:rsidR="001641F2">
        <w:t xml:space="preserve">a </w:t>
      </w:r>
      <w:r w:rsidR="00FC4F10">
        <w:t>high number of HGT events along their</w:t>
      </w:r>
      <w:r w:rsidR="00AA3C04">
        <w:t xml:space="preserve"> genome. Yet, 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p>
    <w:p w14:paraId="49E28E0A" w14:textId="1D0CAD80" w:rsidR="00CD6D73" w:rsidRDefault="00F54E30" w:rsidP="00CD6D73">
      <w:pPr>
        <w:pStyle w:val="Heading3"/>
      </w:pPr>
      <w:bookmarkStart w:id="206" w:name="_Toc523657805"/>
      <w:bookmarkStart w:id="207" w:name="_Toc528762473"/>
      <w:r>
        <w:t>Dating</w:t>
      </w:r>
      <w:r w:rsidR="00CD6D73">
        <w:t xml:space="preserve"> HGT candidates</w:t>
      </w:r>
      <w:bookmarkEnd w:id="206"/>
      <w:r>
        <w:t xml:space="preserve"> in Acinetobacter genus</w:t>
      </w:r>
      <w:bookmarkEnd w:id="207"/>
    </w:p>
    <w:p w14:paraId="51831E60" w14:textId="5B65D522"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attempt</w:t>
      </w:r>
      <w:r w:rsidR="008273F9">
        <w:t>ed</w:t>
      </w:r>
      <w:r w:rsidR="0089550C">
        <w:t xml:space="preserve"> to specify </w:t>
      </w:r>
      <w:r w:rsidR="00023AEF">
        <w:t xml:space="preserve">the </w:t>
      </w:r>
      <w:r w:rsidR="008273F9">
        <w:t>age</w:t>
      </w:r>
      <w:r w:rsidR="00023AEF">
        <w:t xml:space="preserv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t>
      </w:r>
      <w:r w:rsidR="008273F9">
        <w:t>Our purpose was to</w:t>
      </w:r>
      <w:r w:rsidR="0089550C">
        <w:t xml:space="preserve"> provide the information whether the HGT-derived genes are</w:t>
      </w:r>
      <w:r w:rsidR="008273F9">
        <w:t xml:space="preserve"> the result of</w:t>
      </w:r>
      <w:r w:rsidR="0089550C">
        <w:t xml:space="preserve"> </w:t>
      </w:r>
      <w:r w:rsidR="0089550C">
        <w:rPr>
          <w:i/>
          <w:iCs/>
        </w:rPr>
        <w:t xml:space="preserve">Acinetobacter </w:t>
      </w:r>
      <w:r w:rsidR="0089550C">
        <w:t>clade specific event</w:t>
      </w:r>
      <w:r w:rsidR="008273F9">
        <w:t>s</w:t>
      </w:r>
      <w:r w:rsidR="0089550C">
        <w:t xml:space="preserve"> and went through numerous loss events</w:t>
      </w:r>
      <w:r w:rsidR="005456FD">
        <w:t xml:space="preserve"> between other</w:t>
      </w:r>
      <w:r w:rsidR="008273F9">
        <w:t xml:space="preserve"> species o</w:t>
      </w:r>
      <w:r w:rsidR="0089550C">
        <w:t>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273F9">
        <w:t xml:space="preserve">the </w:t>
      </w:r>
      <w:r w:rsidR="0089550C">
        <w:rPr>
          <w:i/>
          <w:iCs/>
        </w:rPr>
        <w:t xml:space="preserve">Acinetobacter </w:t>
      </w:r>
      <w:r w:rsidR="0089550C">
        <w:t>genus.</w:t>
      </w:r>
      <w:r w:rsidR="005456FD">
        <w:t xml:space="preserve"> Accordingly, we started dating the HGT events by applying </w:t>
      </w:r>
      <w:r w:rsidR="008273F9">
        <w:t xml:space="preserve">the </w:t>
      </w:r>
      <w:r w:rsidR="005456FD">
        <w:t>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w:t>
      </w:r>
      <w:r w:rsidR="008273F9">
        <w:t xml:space="preserve">that </w:t>
      </w:r>
      <w:r w:rsidR="005537A7">
        <w:t xml:space="preserve">the </w:t>
      </w:r>
      <w:r w:rsidR="008273F9">
        <w:t>origin</w:t>
      </w:r>
      <w:r w:rsidR="005537A7">
        <w:t xml:space="preserve"> of many horizontally acquired genes is assigned to </w:t>
      </w:r>
      <w:r w:rsidR="005537A7">
        <w:rPr>
          <w:i/>
          <w:iCs/>
        </w:rPr>
        <w:t>Acinetobacter</w:t>
      </w:r>
      <w:r w:rsidR="005537A7">
        <w:t xml:space="preserve">. </w:t>
      </w:r>
      <w:r w:rsidR="00D140EE">
        <w:t>We knew in advance,</w:t>
      </w:r>
      <w:r w:rsidR="005537A7">
        <w:t xml:space="preserve"> the LCA algorithm works properly when only one horizontal gene transfer </w:t>
      </w:r>
      <w:r w:rsidR="00C41422">
        <w:t>event</w:t>
      </w:r>
      <w:r w:rsidR="005537A7">
        <w:t xml:space="preserve"> </w:t>
      </w:r>
      <w:r w:rsidR="008273F9">
        <w:t>happened</w:t>
      </w:r>
      <w:r w:rsidR="00C41422">
        <w:t xml:space="preserve"> </w:t>
      </w:r>
      <w:r w:rsidR="005537A7">
        <w:t>in the studied clade</w:t>
      </w:r>
      <w:r w:rsidR="00D140EE">
        <w:t>. O</w:t>
      </w:r>
      <w:r w:rsidR="00C41422">
        <w:t>therwise</w:t>
      </w:r>
      <w:r w:rsidR="007671CA">
        <w:t>,</w:t>
      </w:r>
      <w:r w:rsidR="00E00DA6">
        <w:t xml:space="preserve"> </w:t>
      </w:r>
      <w:r w:rsidR="00C41422">
        <w:t xml:space="preserve">the date </w:t>
      </w:r>
      <w:r w:rsidR="007671CA">
        <w:t>of transfer tends to get</w:t>
      </w:r>
      <w:r w:rsidR="00C41422">
        <w:t xml:space="preserve"> </w:t>
      </w:r>
      <w:r w:rsidR="007671CA">
        <w:t>overestimated</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 xml:space="preserve">HGT-derived genes in </w:t>
      </w:r>
      <w:r w:rsidR="007671CA">
        <w:t xml:space="preserve">a </w:t>
      </w:r>
      <w:r w:rsidR="003E53AB">
        <w:t>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7671CA">
        <w:t>). In order to give</w:t>
      </w:r>
      <w:r w:rsidR="003E53AB">
        <w:t xml:space="preserve"> an illustration, we represent </w:t>
      </w:r>
      <w:r w:rsidR="003E53AB">
        <w:rPr>
          <w:i/>
          <w:iCs/>
        </w:rPr>
        <w:t xml:space="preserve">A. b AYE </w:t>
      </w:r>
      <w:r w:rsidR="007671CA">
        <w:t>as an example</w:t>
      </w:r>
      <w:r w:rsidR="00B7071A">
        <w:t>. 87</w:t>
      </w:r>
      <w:r w:rsidR="003E53AB">
        <w:t xml:space="preserve"> HGT candidates could be detected in</w:t>
      </w:r>
      <w:r w:rsidR="00B7071A">
        <w:t xml:space="preserve"> this strain. Using </w:t>
      </w:r>
      <w:r w:rsidR="007671CA">
        <w:t xml:space="preserve">the </w:t>
      </w:r>
      <w:r w:rsidR="00B7071A">
        <w:t xml:space="preserve">LCA algorithm, the </w:t>
      </w:r>
      <w:r w:rsidR="007671CA">
        <w:t>origin</w:t>
      </w:r>
      <w:r w:rsidR="00B7071A">
        <w:t xml:space="preserve"> of 69 genes were estimated in </w:t>
      </w:r>
      <w:r w:rsidR="00B7071A">
        <w:rPr>
          <w:i/>
          <w:iCs/>
        </w:rPr>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these </w:t>
      </w:r>
      <w:r w:rsidR="00685FD7">
        <w:lastRenderedPageBreak/>
        <w:t xml:space="preserve">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06EEBBA9">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11">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2FF2A591" w:rsidR="00B7071A" w:rsidRPr="00685FD7" w:rsidRDefault="00B7071A" w:rsidP="00955368">
      <w:pPr>
        <w:pStyle w:val="Caption"/>
        <w:rPr>
          <w:i w:val="0"/>
          <w:iCs w:val="0"/>
        </w:rPr>
      </w:pPr>
      <w:bookmarkStart w:id="208"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005F6E">
        <w:rPr>
          <w:b/>
          <w:bCs/>
          <w:noProof/>
        </w:rPr>
        <w:t>24</w:t>
      </w:r>
      <w:r w:rsidRPr="00B7071A">
        <w:rPr>
          <w:b/>
          <w:bCs/>
        </w:rPr>
        <w:fldChar w:fldCharType="end"/>
      </w:r>
      <w:bookmarkEnd w:id="208"/>
      <w:r w:rsidRPr="00B7071A">
        <w:rPr>
          <w:b/>
          <w:bCs/>
        </w:rPr>
        <w:t>:</w:t>
      </w:r>
      <w:r w:rsidR="00685FD7">
        <w:rPr>
          <w:b/>
          <w:bCs/>
        </w:rPr>
        <w:t xml:space="preserve"> </w:t>
      </w:r>
      <w:r w:rsidR="007671CA">
        <w:t>the profile of</w:t>
      </w:r>
      <w:r w:rsidR="00685FD7">
        <w:t xml:space="preserve">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6AECD95B"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E85284">
        <w:t>,</w:t>
      </w:r>
      <w:r w:rsidR="00D1497E">
        <w:t xml:space="preserve"> more precisely </w:t>
      </w:r>
      <w:r w:rsidR="00EE4EA4">
        <w:t>considering</w:t>
      </w:r>
      <w:r w:rsidR="00D1497E">
        <w:t xml:space="preserve"> all three groups: self, close and distal. </w:t>
      </w:r>
      <w:r w:rsidR="00EE4EA4">
        <w:t>As mentioned previously, in</w:t>
      </w:r>
      <w:r w:rsidR="00D1497E">
        <w:t xml:space="preserve"> our analysis, self, close and distal group include</w:t>
      </w:r>
      <w:r w:rsidR="00EE4EA4">
        <w:t>d</w:t>
      </w:r>
      <w:r w:rsidR="00D1497E">
        <w:t xml:space="preserve"> </w:t>
      </w:r>
      <w:r w:rsidR="00E85284">
        <w:t xml:space="preserve">the </w:t>
      </w:r>
      <w:r w:rsidR="00D1497E">
        <w:t xml:space="preserve">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E85284">
        <w:t>ed</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w:t>
      </w:r>
      <w:r w:rsidR="00EE4EA4">
        <w:lastRenderedPageBreak/>
        <w:t xml:space="preserve">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w:t>
      </w:r>
      <w:r w:rsidR="00E85284">
        <w:t xml:space="preserve">be 0 to 738 in self group and 0 to </w:t>
      </w:r>
      <w:r w:rsidR="00DE2523">
        <w:t xml:space="preserve">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E85284">
        <w:t>lineage-</w:t>
      </w:r>
      <w:r w:rsidR="00212406">
        <w:t>specific</w:t>
      </w:r>
      <w:r w:rsidR="003D2B7C">
        <w:t xml:space="preserve"> event</w:t>
      </w:r>
      <w:r w:rsidR="00212406">
        <w:t xml:space="preserve">. </w:t>
      </w:r>
      <w:r w:rsidR="003D2B7C">
        <w:t>In order to give a</w:t>
      </w:r>
      <w:r w:rsidR="00E85284">
        <w:t>n over</w:t>
      </w:r>
      <w:r w:rsidR="003D2B7C">
        <w:t xml:space="preserve">view, </w:t>
      </w:r>
      <w:r w:rsidR="00E85284">
        <w:t xml:space="preserve">the </w:t>
      </w:r>
      <w:r w:rsidR="003D2B7C">
        <w:t>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species</w:t>
      </w:r>
      <w:r w:rsidR="00E85284">
        <w:t xml:space="preserve"> (</w:t>
      </w:r>
      <w:r w:rsidR="00E85284">
        <w:fldChar w:fldCharType="begin"/>
      </w:r>
      <w:r w:rsidR="00E85284">
        <w:instrText xml:space="preserve"> REF _Ref531176486 \h </w:instrText>
      </w:r>
      <w:r w:rsidR="00E85284">
        <w:fldChar w:fldCharType="separate"/>
      </w:r>
      <w:r w:rsidR="00E85284" w:rsidRPr="00B5643D">
        <w:rPr>
          <w:b/>
          <w:bCs/>
        </w:rPr>
        <w:t xml:space="preserve">Table </w:t>
      </w:r>
      <w:r w:rsidR="00E85284">
        <w:rPr>
          <w:b/>
          <w:bCs/>
          <w:noProof/>
        </w:rPr>
        <w:t>5</w:t>
      </w:r>
      <w:r w:rsidR="00E85284">
        <w:fldChar w:fldCharType="end"/>
      </w:r>
      <w:r w:rsidR="00E85284">
        <w:t>)</w:t>
      </w:r>
      <w:r w:rsidR="00212406">
        <w:t xml:space="preserve">. The results for all 87 HGT candidates of </w:t>
      </w:r>
      <w:r w:rsidR="00212406">
        <w:rPr>
          <w:i/>
          <w:iCs/>
        </w:rPr>
        <w:t xml:space="preserve">A. b AYE </w:t>
      </w:r>
      <w:r w:rsidR="008F1E20">
        <w:t>have</w:t>
      </w:r>
      <w:r w:rsidR="00212406">
        <w:t xml:space="preserve">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w:t>
      </w:r>
      <w:r w:rsidR="00E85284">
        <w:t xml:space="preserve"> d</w:t>
      </w:r>
      <w:r w:rsidR="003D2B7C">
        <w:t xml:space="preserve">onor </w:t>
      </w:r>
      <w:r w:rsidR="001535FF">
        <w:t xml:space="preserve">organism in more </w:t>
      </w:r>
      <w:r w:rsidR="00DD77C3">
        <w:t xml:space="preserve">than </w:t>
      </w:r>
      <w:r w:rsidR="007414B2">
        <w:t>39</w:t>
      </w:r>
      <w:r w:rsidR="001535FF">
        <w:t xml:space="preserve"> % </w:t>
      </w:r>
      <w:r w:rsidR="00DD77C3">
        <w:t>of the HGT candidates is</w:t>
      </w:r>
      <w:r w:rsidR="00E85284">
        <w:t xml:space="preserve"> a</w:t>
      </w:r>
      <w:r w:rsidR="00DD77C3">
        <w:t xml:space="preserve"> </w:t>
      </w:r>
      <w:r w:rsidR="00DD77C3">
        <w:rPr>
          <w:i/>
          <w:iCs/>
        </w:rPr>
        <w:t xml:space="preserve">Pseudomonas </w:t>
      </w:r>
      <w:r w:rsidR="00DD77C3">
        <w:t>species</w:t>
      </w:r>
      <w:r w:rsidR="008F1E20">
        <w:t xml:space="preserve">. </w:t>
      </w:r>
      <w:r w:rsidR="008F1E20">
        <w:rPr>
          <w:i/>
          <w:iCs/>
        </w:rPr>
        <w:t>Pseudomonas</w:t>
      </w:r>
      <w:r w:rsidR="00E85284">
        <w:t xml:space="preserve"> causes severe opportunistic </w:t>
      </w:r>
      <w:r w:rsidR="008F1E20">
        <w:t>infections in humans</w:t>
      </w:r>
      <w:r w:rsidR="00DD77C3">
        <w:t xml:space="preserve">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26C2308F" w:rsidR="00B5643D" w:rsidRPr="00B5643D" w:rsidRDefault="00B5643D" w:rsidP="00C30EB8">
      <w:pPr>
        <w:pStyle w:val="Caption"/>
        <w:keepNext/>
        <w:spacing w:after="120"/>
      </w:pPr>
      <w:bookmarkStart w:id="209" w:name="_Ref531176486"/>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FA3A2E">
        <w:rPr>
          <w:b/>
          <w:bCs/>
          <w:noProof/>
        </w:rPr>
        <w:t>5</w:t>
      </w:r>
      <w:r w:rsidRPr="00B5643D">
        <w:rPr>
          <w:b/>
          <w:bCs/>
        </w:rPr>
        <w:fldChar w:fldCharType="end"/>
      </w:r>
      <w:bookmarkEnd w:id="209"/>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20667EB6" w:rsidR="00DD77C3" w:rsidRPr="00B5643D" w:rsidRDefault="00DD77C3" w:rsidP="008F1E20">
      <w:r>
        <w:t xml:space="preserve">As an conclusion, taking into account the 1508 HGT candidates from 58 </w:t>
      </w:r>
      <w:r>
        <w:rPr>
          <w:i/>
          <w:iCs/>
        </w:rPr>
        <w:t xml:space="preserve">A. baumannii </w:t>
      </w:r>
      <w:r>
        <w:t xml:space="preserve">strains in our set, we observed </w:t>
      </w:r>
      <w:r w:rsidR="008F1E20">
        <w:t xml:space="preserve">that </w:t>
      </w:r>
      <w:r>
        <w:t xml:space="preserve">the maximum close accumulative bit score </w:t>
      </w:r>
      <w:r w:rsidR="008F1E20">
        <w:t>does not exceed</w:t>
      </w:r>
      <w:r>
        <w:t xml:space="preserve"> </w:t>
      </w:r>
      <w:r w:rsidR="007414B2">
        <w:t>31</w:t>
      </w:r>
      <w:r w:rsidR="00B5643D">
        <w:t>, although they possess high score</w:t>
      </w:r>
      <w:r w:rsidR="008F1E20">
        <w:t>s</w:t>
      </w:r>
      <w:r w:rsidR="00B5643D">
        <w:t xml:space="preserv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8F1E20">
        <w:t>more than 35</w:t>
      </w:r>
      <w:r w:rsidR="00B5643D">
        <w:t xml:space="preserve">% of HGT-derived genes are transferred from </w:t>
      </w:r>
      <w:r w:rsidR="00B5643D">
        <w:rPr>
          <w:i/>
          <w:iCs/>
        </w:rPr>
        <w:t xml:space="preserve">Pseudomonas </w:t>
      </w:r>
      <w:r w:rsidR="00B5643D">
        <w:t>species</w:t>
      </w:r>
      <w:r w:rsidR="008F1E20">
        <w:t>.</w:t>
      </w:r>
    </w:p>
    <w:p w14:paraId="0A68C180" w14:textId="37FC71C5" w:rsidR="00706045" w:rsidRDefault="00706045" w:rsidP="00DA2E51">
      <w:r>
        <w:br w:type="page"/>
      </w:r>
    </w:p>
    <w:p w14:paraId="7EDDF81C" w14:textId="54B80526" w:rsidR="00F86735" w:rsidRDefault="00774849" w:rsidP="00566B9F">
      <w:pPr>
        <w:pStyle w:val="Heading2"/>
      </w:pPr>
      <w:bookmarkStart w:id="210" w:name="_Toc528762474"/>
      <w:r>
        <w:lastRenderedPageBreak/>
        <w:t xml:space="preserve">Role of horizontally acquired genes in functional </w:t>
      </w:r>
      <w:r w:rsidR="00566B9F">
        <w:t>innovation</w:t>
      </w:r>
      <w:bookmarkEnd w:id="210"/>
    </w:p>
    <w:p w14:paraId="2E1CD781" w14:textId="4E8AE0C8" w:rsidR="00DA735F" w:rsidRDefault="00E67A5E" w:rsidP="00597F22">
      <w:r>
        <w:rPr>
          <w:noProof/>
        </w:rPr>
        <mc:AlternateContent>
          <mc:Choice Requires="wps">
            <w:drawing>
              <wp:anchor distT="0" distB="0" distL="114300" distR="114300" simplePos="0" relativeHeight="251924480" behindDoc="0" locked="0" layoutInCell="1" allowOverlap="1" wp14:anchorId="6F8F3BCC" wp14:editId="0FA2090E">
                <wp:simplePos x="0" y="0"/>
                <wp:positionH relativeFrom="column">
                  <wp:posOffset>71120</wp:posOffset>
                </wp:positionH>
                <wp:positionV relativeFrom="paragraph">
                  <wp:posOffset>7941310</wp:posOffset>
                </wp:positionV>
                <wp:extent cx="5278755" cy="635"/>
                <wp:effectExtent l="0" t="0" r="4445" b="0"/>
                <wp:wrapTopAndBottom/>
                <wp:docPr id="59" name="Text Box 59"/>
                <wp:cNvGraphicFramePr/>
                <a:graphic xmlns:a="http://schemas.openxmlformats.org/drawingml/2006/main">
                  <a:graphicData uri="http://schemas.microsoft.com/office/word/2010/wordprocessingShape">
                    <wps:wsp>
                      <wps:cNvSpPr txBox="1"/>
                      <wps:spPr>
                        <a:xfrm>
                          <a:off x="0" y="0"/>
                          <a:ext cx="5278755" cy="635"/>
                        </a:xfrm>
                        <a:prstGeom prst="rect">
                          <a:avLst/>
                        </a:prstGeom>
                        <a:solidFill>
                          <a:prstClr val="white"/>
                        </a:solidFill>
                        <a:ln>
                          <a:noFill/>
                        </a:ln>
                      </wps:spPr>
                      <wps:txbx>
                        <w:txbxContent>
                          <w:p w14:paraId="04D8306B" w14:textId="7E2E3A7A" w:rsidR="00D43485" w:rsidRPr="00AC3A06" w:rsidRDefault="00D43485" w:rsidP="00DA735F">
                            <w:pPr>
                              <w:pStyle w:val="Caption"/>
                            </w:pPr>
                            <w:bookmarkStart w:id="211" w:name="_Ref531183957"/>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Pr>
                                <w:b/>
                                <w:bCs/>
                                <w:noProof/>
                              </w:rPr>
                              <w:t>25</w:t>
                            </w:r>
                            <w:r w:rsidRPr="00997B10">
                              <w:rPr>
                                <w:b/>
                                <w:bCs/>
                              </w:rPr>
                              <w:fldChar w:fldCharType="end"/>
                            </w:r>
                            <w:bookmarkEnd w:id="211"/>
                            <w:r>
                              <w:rPr>
                                <w:b/>
                                <w:bCs/>
                              </w:rPr>
                              <w:t xml:space="preserve">: </w:t>
                            </w:r>
                            <w:r>
                              <w:t>20 GO terms of cellular component for 59 A. baumannii strains. For 1477 from 1508 HGT candidates, Blast2GO could assign GO terms in cellular component categ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F3BCC" id="Text Box 59" o:spid="_x0000_s1156" type="#_x0000_t202" style="position:absolute;left:0;text-align:left;margin-left:5.6pt;margin-top:625.3pt;width:415.65pt;height:.05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" stroked="f">
                <v:textbox style="mso-fit-shape-to-text:t" inset="0,0,0,0">
                  <w:txbxContent>
                    <w:p w14:paraId="04D8306B" w14:textId="7E2E3A7A" w:rsidR="00D43485" w:rsidRPr="00AC3A06" w:rsidRDefault="00D43485" w:rsidP="00DA735F">
                      <w:pPr>
                        <w:pStyle w:val="Caption"/>
                      </w:pPr>
                      <w:bookmarkStart w:id="212" w:name="_Ref531183957"/>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Pr>
                          <w:b/>
                          <w:bCs/>
                          <w:noProof/>
                        </w:rPr>
                        <w:t>25</w:t>
                      </w:r>
                      <w:r w:rsidRPr="00997B10">
                        <w:rPr>
                          <w:b/>
                          <w:bCs/>
                        </w:rPr>
                        <w:fldChar w:fldCharType="end"/>
                      </w:r>
                      <w:bookmarkEnd w:id="212"/>
                      <w:r>
                        <w:rPr>
                          <w:b/>
                          <w:bCs/>
                        </w:rPr>
                        <w:t xml:space="preserve">: </w:t>
                      </w:r>
                      <w:r>
                        <w:t>20 GO terms of cellular component for 59 A. baumannii strains. For 1477 from 1508 HGT candidates, Blast2GO could assign GO terms in cellular component category.</w:t>
                      </w:r>
                    </w:p>
                  </w:txbxContent>
                </v:textbox>
                <w10:wrap type="topAndBottom"/>
              </v:shape>
            </w:pict>
          </mc:Fallback>
        </mc:AlternateContent>
      </w:r>
      <w:r w:rsidR="00597F22" w:rsidRPr="00DA735F">
        <w:drawing>
          <wp:anchor distT="0" distB="0" distL="114300" distR="114300" simplePos="0" relativeHeight="251922432" behindDoc="0" locked="0" layoutInCell="1" allowOverlap="1" wp14:anchorId="52649B27" wp14:editId="56421C93">
            <wp:simplePos x="0" y="0"/>
            <wp:positionH relativeFrom="column">
              <wp:posOffset>71120</wp:posOffset>
            </wp:positionH>
            <wp:positionV relativeFrom="paragraph">
              <wp:posOffset>4123055</wp:posOffset>
            </wp:positionV>
            <wp:extent cx="5278755" cy="3642995"/>
            <wp:effectExtent l="0" t="0" r="4445" b="190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5278755" cy="3642995"/>
                    </a:xfrm>
                    <a:prstGeom prst="rect">
                      <a:avLst/>
                    </a:prstGeom>
                  </pic:spPr>
                </pic:pic>
              </a:graphicData>
            </a:graphic>
            <wp14:sizeRelH relativeFrom="page">
              <wp14:pctWidth>0</wp14:pctWidth>
            </wp14:sizeRelH>
            <wp14:sizeRelV relativeFrom="page">
              <wp14:pctHeight>0</wp14:pctHeight>
            </wp14:sizeRelV>
          </wp:anchor>
        </w:drawing>
      </w:r>
      <w:r w:rsidR="00FB3F14">
        <w:t>In this part of the investigation, we</w:t>
      </w:r>
      <w:r w:rsidR="008E1F1C">
        <w:t xml:space="preserve"> </w:t>
      </w:r>
      <w:r w:rsidR="00AC3A06">
        <w:t>tried to</w:t>
      </w:r>
      <w:r w:rsidR="00FB3F14">
        <w:t xml:space="preserve"> </w:t>
      </w:r>
      <w:r w:rsidR="00AC3A06">
        <w:t>characterize</w:t>
      </w:r>
      <w:r w:rsidR="008E1F1C">
        <w:t xml:space="preserve"> </w:t>
      </w:r>
      <w:r w:rsidR="00FB3F14">
        <w:t xml:space="preserve">what is the main role of the horizontally transferred genes in </w:t>
      </w:r>
      <w:r w:rsidR="003B167D">
        <w:rPr>
          <w:i/>
          <w:iCs/>
        </w:rPr>
        <w:t>A. baumannii</w:t>
      </w:r>
      <w:r w:rsidR="00FB3F14" w:rsidRPr="00FB3F14">
        <w:rPr>
          <w:i/>
          <w:iCs/>
        </w:rPr>
        <w:t xml:space="preserve"> </w:t>
      </w:r>
      <w:r w:rsidR="00FB3F14">
        <w:t>e</w:t>
      </w:r>
      <w:r w:rsidR="00FB3F14" w:rsidRPr="00FB3F14">
        <w:t>volution</w:t>
      </w:r>
      <w:r w:rsidR="00FB3F14">
        <w:t xml:space="preserve"> and to what extent </w:t>
      </w:r>
      <w:r w:rsidR="003B167D">
        <w:t>HGT-derived genes facilitate the way for this species to adapt to biotic and abiotic environments</w:t>
      </w:r>
      <w:r w:rsidR="00FB3F14">
        <w:t xml:space="preserve">. </w:t>
      </w:r>
      <w:r w:rsidR="00FA3A2E">
        <w:t>A</w:t>
      </w:r>
      <w:r w:rsidR="00597F22">
        <w:t>dditionally</w:t>
      </w:r>
      <w:r w:rsidR="00FA3A2E">
        <w:t xml:space="preserve">, </w:t>
      </w:r>
      <w:r w:rsidR="00997B10">
        <w:t>we tried to track</w:t>
      </w:r>
      <w:r w:rsidR="00FA3A2E">
        <w:t xml:space="preserve"> the virulence genes in this </w:t>
      </w:r>
      <w:r w:rsidR="00FA3A2E" w:rsidRPr="00FA3A2E">
        <w:t>multi-drug resistance microorganism</w:t>
      </w:r>
      <w:r w:rsidR="00FA3A2E">
        <w:t xml:space="preserve"> which can </w:t>
      </w:r>
      <w:r w:rsidR="00997B10">
        <w:t xml:space="preserve">maybe </w:t>
      </w:r>
      <w:r w:rsidR="00FA3A2E">
        <w:t xml:space="preserve">help to control </w:t>
      </w:r>
      <w:r w:rsidR="00FA3A2E">
        <w:rPr>
          <w:i/>
          <w:iCs/>
        </w:rPr>
        <w:t>Acinetobacter</w:t>
      </w:r>
      <w:r w:rsidR="00FA3A2E">
        <w:t xml:space="preserve"> infection. </w:t>
      </w:r>
      <w:r w:rsidR="00FB3F14">
        <w:t>To this end,</w:t>
      </w:r>
      <w:r w:rsidR="008E1F1C">
        <w:t xml:space="preserve"> </w:t>
      </w:r>
      <w:r w:rsidR="003B167D">
        <w:t xml:space="preserve">we exemplarily determined the GO annotation </w:t>
      </w:r>
      <w:r w:rsidR="003B167D">
        <w:fldChar w:fldCharType="begin" w:fldLock="1"/>
      </w:r>
      <w:r w:rsidR="00BD73DD">
        <w:instrText>ADDIN CSL_CITATION {"citationItems":[{"id":"ITEM-1","itemData":{"DOI":"10.1038/75556","ISSN":"1061-4036","PMID":"10802651","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title":"Gene Ontology: tool for the unification of biology","type":"article-journal","volume":"25"},"uris":["http://www.mendeley.com/documents/?uuid=924cbdf0-6d49-3cec-82b3-cf37453d7f1b"]}],"mendeley":{"formattedCitation":"(Ashburner et al., 2000)","plainTextFormattedCitation":"(Ashburner et al., 2000)","previouslyFormattedCitation":"(Ashburner et al., 2000)"},"properties":{"noteIndex":0},"schema":"https://github.com/citation-style-language/schema/raw/master/csl-citation.json"}</w:instrText>
      </w:r>
      <w:r w:rsidR="003B167D">
        <w:fldChar w:fldCharType="separate"/>
      </w:r>
      <w:r w:rsidR="003B167D" w:rsidRPr="003B167D">
        <w:rPr>
          <w:noProof/>
        </w:rPr>
        <w:t>(Ashburner et al., 2000)</w:t>
      </w:r>
      <w:r w:rsidR="003B167D">
        <w:fldChar w:fldCharType="end"/>
      </w:r>
      <w:r w:rsidR="003B167D">
        <w:t xml:space="preserve"> of 1508 horizontally acquired </w:t>
      </w:r>
      <w:r w:rsidR="00BD73DD">
        <w:t>genes in the pan-</w:t>
      </w:r>
      <w:r w:rsidR="003B167D">
        <w:t xml:space="preserve">genome </w:t>
      </w:r>
      <w:r w:rsidR="00BD73DD">
        <w:t xml:space="preserve">of 59 </w:t>
      </w:r>
      <w:r w:rsidR="00BD73DD">
        <w:rPr>
          <w:i/>
          <w:iCs/>
        </w:rPr>
        <w:t xml:space="preserve">A. baumannii </w:t>
      </w:r>
      <w:r w:rsidR="00BD73DD">
        <w:t xml:space="preserve">strains (a subset of 233 </w:t>
      </w:r>
      <w:r w:rsidR="00BD73DD">
        <w:rPr>
          <w:i/>
          <w:iCs/>
        </w:rPr>
        <w:t xml:space="preserve">Acinetobacter </w:t>
      </w:r>
      <w:r w:rsidR="00BD73DD">
        <w:t xml:space="preserve">set). We applied Blast2Go </w:t>
      </w:r>
      <w:r w:rsidR="00BD73DD">
        <w:fldChar w:fldCharType="begin" w:fldLock="1"/>
      </w:r>
      <w:r w:rsidR="00B63FF0">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BD73DD">
        <w:fldChar w:fldCharType="separate"/>
      </w:r>
      <w:r w:rsidR="00BD73DD" w:rsidRPr="00BD73DD">
        <w:rPr>
          <w:noProof/>
        </w:rPr>
        <w:t>(Conesa &amp; Götz, 2008)</w:t>
      </w:r>
      <w:r w:rsidR="00BD73DD">
        <w:fldChar w:fldCharType="end"/>
      </w:r>
      <w:r w:rsidR="00AC3A06">
        <w:fldChar w:fldCharType="begin"/>
      </w:r>
      <w:r w:rsidR="00AC3A06">
        <w:instrText xml:space="preserve"> REF _Ref531179842 \r \h </w:instrText>
      </w:r>
      <w:r w:rsidR="00AC3A06">
        <w:fldChar w:fldCharType="separate"/>
      </w:r>
      <w:r w:rsidR="00AC3A06">
        <w:rPr>
          <w:rFonts w:hint="cs"/>
          <w:cs/>
        </w:rPr>
        <w:t>‎</w:t>
      </w:r>
      <w:r w:rsidR="00AC3A06">
        <w:rPr>
          <w:rFonts w:hint="cs"/>
          <w:cs/>
        </w:rPr>
        <w:t>,</w:t>
      </w:r>
      <w:r w:rsidR="00AC3A06">
        <w:rPr>
          <w:rFonts w:hint="cs"/>
          <w:cs/>
        </w:rPr>
        <w:t xml:space="preserve"> (</w:t>
      </w:r>
      <w:r w:rsidR="00AC3A06">
        <w:t>2.10</w:t>
      </w:r>
      <w:r w:rsidR="00AC3A06">
        <w:fldChar w:fldCharType="end"/>
      </w:r>
      <w:r w:rsidR="00AC3A06">
        <w:t>)</w:t>
      </w:r>
      <w:r w:rsidR="00BD73DD">
        <w:t xml:space="preserve"> to assign a GO term for our candidates. Eventually, </w:t>
      </w:r>
      <w:r w:rsidR="00DA735F">
        <w:t>the</w:t>
      </w:r>
      <w:r w:rsidR="004030C6">
        <w:t xml:space="preserve"> GO term</w:t>
      </w:r>
      <w:r w:rsidR="00AC3A06">
        <w:t>s were</w:t>
      </w:r>
      <w:r w:rsidR="004030C6">
        <w:t xml:space="preserve"> determined for</w:t>
      </w:r>
      <w:r w:rsidR="00BD73DD">
        <w:t xml:space="preserve"> </w:t>
      </w:r>
      <w:r w:rsidR="001A31A6">
        <w:t>all</w:t>
      </w:r>
      <w:r w:rsidR="00BD73DD">
        <w:t xml:space="preserve"> candidates, and the results were summarized for the three GO sub-ontologies</w:t>
      </w:r>
      <w:r w:rsidR="00597F22">
        <w:t>; cellular component, molecular function and biology process</w:t>
      </w:r>
      <w:r w:rsidR="00BD73DD">
        <w:t xml:space="preserve">. </w:t>
      </w:r>
      <w:r w:rsidR="00DA735F">
        <w:t xml:space="preserve">More than 800 GO terms could be </w:t>
      </w:r>
      <w:r w:rsidR="00AC3A06">
        <w:t>detected</w:t>
      </w:r>
      <w:r w:rsidR="00DA735F">
        <w:t xml:space="preserve"> for each group. We show below </w:t>
      </w:r>
      <w:r w:rsidR="00C03F06">
        <w:t>(</w:t>
      </w:r>
      <w:r w:rsidR="00C03F06">
        <w:fldChar w:fldCharType="begin"/>
      </w:r>
      <w:r w:rsidR="00C03F06">
        <w:instrText xml:space="preserve"> REF _Ref531183957 \h </w:instrText>
      </w:r>
      <w:r w:rsidR="00C03F06">
        <w:fldChar w:fldCharType="separate"/>
      </w:r>
      <w:r w:rsidR="00C03F06" w:rsidRPr="00997B10">
        <w:rPr>
          <w:b/>
          <w:bCs/>
        </w:rPr>
        <w:t xml:space="preserve">Figure </w:t>
      </w:r>
      <w:r w:rsidR="00C03F06">
        <w:rPr>
          <w:b/>
          <w:bCs/>
          <w:noProof/>
        </w:rPr>
        <w:t>25</w:t>
      </w:r>
      <w:r w:rsidR="00C03F06">
        <w:fldChar w:fldCharType="end"/>
      </w:r>
      <w:r w:rsidR="00C03F06">
        <w:t>-</w:t>
      </w:r>
      <w:r w:rsidR="00C03F06">
        <w:fldChar w:fldCharType="begin"/>
      </w:r>
      <w:r w:rsidR="00C03F06">
        <w:instrText xml:space="preserve"> REF _Ref531184018 \h </w:instrText>
      </w:r>
      <w:r w:rsidR="00C03F06">
        <w:fldChar w:fldCharType="separate"/>
      </w:r>
      <w:r w:rsidR="00C03F06" w:rsidRPr="00E24B69">
        <w:rPr>
          <w:b/>
          <w:bCs/>
        </w:rPr>
        <w:t xml:space="preserve">Figure </w:t>
      </w:r>
      <w:r w:rsidR="00C03F06" w:rsidRPr="00E24B69">
        <w:rPr>
          <w:b/>
          <w:bCs/>
          <w:noProof/>
        </w:rPr>
        <w:t>27</w:t>
      </w:r>
      <w:r w:rsidR="00C03F06">
        <w:fldChar w:fldCharType="end"/>
      </w:r>
      <w:r w:rsidR="00C03F06">
        <w:t xml:space="preserve">) </w:t>
      </w:r>
      <w:r w:rsidR="00DA735F">
        <w:t>only</w:t>
      </w:r>
      <w:r w:rsidR="005C16B8">
        <w:t xml:space="preserve"> the first top 20 terms of</w:t>
      </w:r>
      <w:r w:rsidR="00DA735F">
        <w:t xml:space="preserve"> each category.</w:t>
      </w:r>
    </w:p>
    <w:p w14:paraId="159BCBB5" w14:textId="6B7F2837" w:rsidR="00DA735F" w:rsidRDefault="00DA735F" w:rsidP="00FA3A2E"/>
    <w:p w14:paraId="0836B7CD" w14:textId="144B7CBE" w:rsidR="00E24B69" w:rsidRDefault="00E24B69" w:rsidP="00FA3A2E">
      <w:r>
        <w:rPr>
          <w:noProof/>
        </w:rPr>
        <w:lastRenderedPageBreak/>
        <mc:AlternateContent>
          <mc:Choice Requires="wpg">
            <w:drawing>
              <wp:anchor distT="0" distB="0" distL="114300" distR="114300" simplePos="0" relativeHeight="251973632" behindDoc="0" locked="0" layoutInCell="1" allowOverlap="1" wp14:anchorId="2EFD40E4" wp14:editId="414F1FF9">
                <wp:simplePos x="0" y="0"/>
                <wp:positionH relativeFrom="column">
                  <wp:posOffset>1905</wp:posOffset>
                </wp:positionH>
                <wp:positionV relativeFrom="paragraph">
                  <wp:posOffset>234950</wp:posOffset>
                </wp:positionV>
                <wp:extent cx="5396230" cy="4160520"/>
                <wp:effectExtent l="0" t="0" r="1270" b="5080"/>
                <wp:wrapTopAndBottom/>
                <wp:docPr id="348" name="Group 348"/>
                <wp:cNvGraphicFramePr/>
                <a:graphic xmlns:a="http://schemas.openxmlformats.org/drawingml/2006/main">
                  <a:graphicData uri="http://schemas.microsoft.com/office/word/2010/wordprocessingGroup">
                    <wpg:wgp>
                      <wpg:cNvGrpSpPr/>
                      <wpg:grpSpPr>
                        <a:xfrm>
                          <a:off x="0" y="0"/>
                          <a:ext cx="5396230" cy="4160520"/>
                          <a:chOff x="0" y="0"/>
                          <a:chExt cx="5396230" cy="4160520"/>
                        </a:xfrm>
                      </wpg:grpSpPr>
                      <pic:pic xmlns:pic="http://schemas.openxmlformats.org/drawingml/2006/picture">
                        <pic:nvPicPr>
                          <pic:cNvPr id="62" name="Picture 6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396230" cy="3681095"/>
                          </a:xfrm>
                          <a:prstGeom prst="rect">
                            <a:avLst/>
                          </a:prstGeom>
                        </pic:spPr>
                      </pic:pic>
                      <wps:wsp>
                        <wps:cNvPr id="346" name="Text Box 346"/>
                        <wps:cNvSpPr txBox="1"/>
                        <wps:spPr>
                          <a:xfrm>
                            <a:off x="0" y="3741420"/>
                            <a:ext cx="5396230" cy="419100"/>
                          </a:xfrm>
                          <a:prstGeom prst="rect">
                            <a:avLst/>
                          </a:prstGeom>
                          <a:solidFill>
                            <a:prstClr val="white"/>
                          </a:solidFill>
                          <a:ln>
                            <a:noFill/>
                          </a:ln>
                        </wps:spPr>
                        <wps:txbx>
                          <w:txbxContent>
                            <w:p w14:paraId="6B945B7B" w14:textId="2F065DE6" w:rsidR="00D43485" w:rsidRPr="00627435" w:rsidRDefault="00D43485" w:rsidP="00E24B69">
                              <w:pPr>
                                <w:pStyle w:val="Caption"/>
                                <w:rPr>
                                  <w:noProof/>
                                </w:rPr>
                              </w:pPr>
                              <w:bookmarkStart w:id="213" w:name="_Ref531183997"/>
                              <w:r w:rsidRPr="00E24B69">
                                <w:rPr>
                                  <w:b/>
                                  <w:bCs/>
                                </w:rPr>
                                <w:t xml:space="preserve">Figure </w:t>
                              </w:r>
                              <w:r w:rsidRPr="00E24B69">
                                <w:rPr>
                                  <w:b/>
                                  <w:bCs/>
                                </w:rPr>
                                <w:fldChar w:fldCharType="begin"/>
                              </w:r>
                              <w:r w:rsidRPr="00E24B69">
                                <w:rPr>
                                  <w:b/>
                                  <w:bCs/>
                                </w:rPr>
                                <w:instrText xml:space="preserve"> SEQ Figure \* ARABIC </w:instrText>
                              </w:r>
                              <w:r w:rsidRPr="00E24B69">
                                <w:rPr>
                                  <w:b/>
                                  <w:bCs/>
                                </w:rPr>
                                <w:fldChar w:fldCharType="separate"/>
                              </w:r>
                              <w:r>
                                <w:rPr>
                                  <w:b/>
                                  <w:bCs/>
                                  <w:noProof/>
                                </w:rPr>
                                <w:t>26</w:t>
                              </w:r>
                              <w:r w:rsidRPr="00E24B69">
                                <w:rPr>
                                  <w:b/>
                                  <w:bCs/>
                                </w:rPr>
                                <w:fldChar w:fldCharType="end"/>
                              </w:r>
                              <w:bookmarkEnd w:id="213"/>
                              <w:r w:rsidRPr="00E24B69">
                                <w:rPr>
                                  <w:b/>
                                  <w:bCs/>
                                </w:rPr>
                                <w:t>:</w:t>
                              </w:r>
                              <w:r>
                                <w:t xml:space="preserve"> 20 GO terms of molecular function for 59 A. baumannii strains. For 1495 from 1508 HGT candidates, Blast2GO could assign GO terms in molecular function catego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EFD40E4" id="Group 348" o:spid="_x0000_s1157" style="position:absolute;left:0;text-align:left;margin-left:.15pt;margin-top:18.5pt;width:424.9pt;height:327.6pt;z-index:251973632" coordsize="53962,4160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">
                <v:shape id="Picture 62" o:spid="_x0000_s1158" type="#_x0000_t75" style="position:absolute;width:53962;height:368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">
                  <v:imagedata r:id="rId114" o:title=""/>
                </v:shape>
                <v:shape id="Text Box 346" o:spid="_x0000_s1159" type="#_x0000_t202" style="position:absolute;top:37414;width:53962;height:41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" stroked="f">
                  <v:textbox inset="0,0,0,0">
                    <w:txbxContent>
                      <w:p w14:paraId="6B945B7B" w14:textId="2F065DE6" w:rsidR="00D43485" w:rsidRPr="00627435" w:rsidRDefault="00D43485" w:rsidP="00E24B69">
                        <w:pPr>
                          <w:pStyle w:val="Caption"/>
                          <w:rPr>
                            <w:noProof/>
                          </w:rPr>
                        </w:pPr>
                        <w:bookmarkStart w:id="214" w:name="_Ref531183997"/>
                        <w:r w:rsidRPr="00E24B69">
                          <w:rPr>
                            <w:b/>
                            <w:bCs/>
                          </w:rPr>
                          <w:t xml:space="preserve">Figure </w:t>
                        </w:r>
                        <w:r w:rsidRPr="00E24B69">
                          <w:rPr>
                            <w:b/>
                            <w:bCs/>
                          </w:rPr>
                          <w:fldChar w:fldCharType="begin"/>
                        </w:r>
                        <w:r w:rsidRPr="00E24B69">
                          <w:rPr>
                            <w:b/>
                            <w:bCs/>
                          </w:rPr>
                          <w:instrText xml:space="preserve"> SEQ Figure \* ARABIC </w:instrText>
                        </w:r>
                        <w:r w:rsidRPr="00E24B69">
                          <w:rPr>
                            <w:b/>
                            <w:bCs/>
                          </w:rPr>
                          <w:fldChar w:fldCharType="separate"/>
                        </w:r>
                        <w:r>
                          <w:rPr>
                            <w:b/>
                            <w:bCs/>
                            <w:noProof/>
                          </w:rPr>
                          <w:t>26</w:t>
                        </w:r>
                        <w:r w:rsidRPr="00E24B69">
                          <w:rPr>
                            <w:b/>
                            <w:bCs/>
                          </w:rPr>
                          <w:fldChar w:fldCharType="end"/>
                        </w:r>
                        <w:bookmarkEnd w:id="214"/>
                        <w:r w:rsidRPr="00E24B69">
                          <w:rPr>
                            <w:b/>
                            <w:bCs/>
                          </w:rPr>
                          <w:t>:</w:t>
                        </w:r>
                        <w:r>
                          <w:t xml:space="preserve"> 20 GO terms of molecular function for 59 A. baumannii strains. For 1495 from 1508 HGT candidates, Blast2GO could assign GO terms in molecular function category.</w:t>
                        </w:r>
                      </w:p>
                    </w:txbxContent>
                  </v:textbox>
                </v:shape>
                <w10:wrap type="topAndBottom"/>
              </v:group>
            </w:pict>
          </mc:Fallback>
        </mc:AlternateContent>
      </w:r>
    </w:p>
    <w:p w14:paraId="5BF9F0B3" w14:textId="1C154F6F" w:rsidR="00DA735F" w:rsidRDefault="00E24B69" w:rsidP="00FA3A2E">
      <w:r>
        <w:rPr>
          <w:noProof/>
        </w:rPr>
        <mc:AlternateContent>
          <mc:Choice Requires="wpg">
            <w:drawing>
              <wp:anchor distT="0" distB="0" distL="114300" distR="114300" simplePos="0" relativeHeight="251976704" behindDoc="0" locked="0" layoutInCell="1" allowOverlap="1" wp14:anchorId="78951C6E" wp14:editId="138A74DE">
                <wp:simplePos x="0" y="0"/>
                <wp:positionH relativeFrom="column">
                  <wp:posOffset>1905</wp:posOffset>
                </wp:positionH>
                <wp:positionV relativeFrom="paragraph">
                  <wp:posOffset>4338320</wp:posOffset>
                </wp:positionV>
                <wp:extent cx="5396230" cy="4213860"/>
                <wp:effectExtent l="0" t="0" r="1270" b="2540"/>
                <wp:wrapTopAndBottom/>
                <wp:docPr id="349" name="Group 349"/>
                <wp:cNvGraphicFramePr/>
                <a:graphic xmlns:a="http://schemas.openxmlformats.org/drawingml/2006/main">
                  <a:graphicData uri="http://schemas.microsoft.com/office/word/2010/wordprocessingGroup">
                    <wpg:wgp>
                      <wpg:cNvGrpSpPr/>
                      <wpg:grpSpPr>
                        <a:xfrm>
                          <a:off x="0" y="0"/>
                          <a:ext cx="5396230" cy="4213860"/>
                          <a:chOff x="0" y="0"/>
                          <a:chExt cx="5396230" cy="4213860"/>
                        </a:xfrm>
                      </wpg:grpSpPr>
                      <pic:pic xmlns:pic="http://schemas.openxmlformats.org/drawingml/2006/picture">
                        <pic:nvPicPr>
                          <pic:cNvPr id="61" name="Picture 61"/>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396230" cy="3663950"/>
                          </a:xfrm>
                          <a:prstGeom prst="rect">
                            <a:avLst/>
                          </a:prstGeom>
                        </pic:spPr>
                      </pic:pic>
                      <wps:wsp>
                        <wps:cNvPr id="347" name="Text Box 347"/>
                        <wps:cNvSpPr txBox="1"/>
                        <wps:spPr>
                          <a:xfrm>
                            <a:off x="0" y="3718560"/>
                            <a:ext cx="5396230" cy="495300"/>
                          </a:xfrm>
                          <a:prstGeom prst="rect">
                            <a:avLst/>
                          </a:prstGeom>
                          <a:solidFill>
                            <a:prstClr val="white"/>
                          </a:solidFill>
                          <a:ln>
                            <a:noFill/>
                          </a:ln>
                        </wps:spPr>
                        <wps:txbx>
                          <w:txbxContent>
                            <w:p w14:paraId="08807888" w14:textId="7A61D416" w:rsidR="00D43485" w:rsidRPr="00E13888" w:rsidRDefault="00D43485" w:rsidP="00E24B69">
                              <w:pPr>
                                <w:pStyle w:val="Caption"/>
                              </w:pPr>
                              <w:bookmarkStart w:id="215" w:name="_Ref531184018"/>
                              <w:r w:rsidRPr="00E24B69">
                                <w:rPr>
                                  <w:b/>
                                  <w:bCs/>
                                </w:rPr>
                                <w:t xml:space="preserve">Figure </w:t>
                              </w:r>
                              <w:r w:rsidRPr="00E24B69">
                                <w:rPr>
                                  <w:b/>
                                  <w:bCs/>
                                </w:rPr>
                                <w:fldChar w:fldCharType="begin"/>
                              </w:r>
                              <w:r w:rsidRPr="00E24B69">
                                <w:rPr>
                                  <w:b/>
                                  <w:bCs/>
                                </w:rPr>
                                <w:instrText xml:space="preserve"> SEQ Figure \* ARABIC </w:instrText>
                              </w:r>
                              <w:r w:rsidRPr="00E24B69">
                                <w:rPr>
                                  <w:b/>
                                  <w:bCs/>
                                </w:rPr>
                                <w:fldChar w:fldCharType="separate"/>
                              </w:r>
                              <w:r>
                                <w:rPr>
                                  <w:b/>
                                  <w:bCs/>
                                  <w:noProof/>
                                </w:rPr>
                                <w:t>27</w:t>
                              </w:r>
                              <w:r w:rsidRPr="00E24B69">
                                <w:rPr>
                                  <w:b/>
                                  <w:bCs/>
                                </w:rPr>
                                <w:fldChar w:fldCharType="end"/>
                              </w:r>
                              <w:bookmarkEnd w:id="215"/>
                              <w:r w:rsidRPr="00E24B69">
                                <w:rPr>
                                  <w:b/>
                                  <w:bCs/>
                                </w:rPr>
                                <w:t>:</w:t>
                              </w:r>
                              <w:r>
                                <w:t xml:space="preserve"> 20 GO terms of biological process for 59 A. baumannii strains. For 1500 from 1508 HGT candidates, Blast2GO could assign GO terms in biological process catego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8951C6E" id="Group 349" o:spid="_x0000_s1160" style="position:absolute;left:0;text-align:left;margin-left:.15pt;margin-top:341.6pt;width:424.9pt;height:331.8pt;z-index:251976704;mso-height-relative:margin" coordsize="53962,4213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">
                <v:shape id="Picture 61" o:spid="_x0000_s1161" type="#_x0000_t75" style="position:absolute;width:53962;height:366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">
                  <v:imagedata r:id="rId116" o:title=""/>
                </v:shape>
                <v:shape id="Text Box 347" o:spid="_x0000_s1162" type="#_x0000_t202" style="position:absolute;top:37185;width:53962;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" stroked="f">
                  <v:textbox inset="0,0,0,0">
                    <w:txbxContent>
                      <w:p w14:paraId="08807888" w14:textId="7A61D416" w:rsidR="00D43485" w:rsidRPr="00E13888" w:rsidRDefault="00D43485" w:rsidP="00E24B69">
                        <w:pPr>
                          <w:pStyle w:val="Caption"/>
                        </w:pPr>
                        <w:bookmarkStart w:id="216" w:name="_Ref531184018"/>
                        <w:r w:rsidRPr="00E24B69">
                          <w:rPr>
                            <w:b/>
                            <w:bCs/>
                          </w:rPr>
                          <w:t xml:space="preserve">Figure </w:t>
                        </w:r>
                        <w:r w:rsidRPr="00E24B69">
                          <w:rPr>
                            <w:b/>
                            <w:bCs/>
                          </w:rPr>
                          <w:fldChar w:fldCharType="begin"/>
                        </w:r>
                        <w:r w:rsidRPr="00E24B69">
                          <w:rPr>
                            <w:b/>
                            <w:bCs/>
                          </w:rPr>
                          <w:instrText xml:space="preserve"> SEQ Figure \* ARABIC </w:instrText>
                        </w:r>
                        <w:r w:rsidRPr="00E24B69">
                          <w:rPr>
                            <w:b/>
                            <w:bCs/>
                          </w:rPr>
                          <w:fldChar w:fldCharType="separate"/>
                        </w:r>
                        <w:r>
                          <w:rPr>
                            <w:b/>
                            <w:bCs/>
                            <w:noProof/>
                          </w:rPr>
                          <w:t>27</w:t>
                        </w:r>
                        <w:r w:rsidRPr="00E24B69">
                          <w:rPr>
                            <w:b/>
                            <w:bCs/>
                          </w:rPr>
                          <w:fldChar w:fldCharType="end"/>
                        </w:r>
                        <w:bookmarkEnd w:id="216"/>
                        <w:r w:rsidRPr="00E24B69">
                          <w:rPr>
                            <w:b/>
                            <w:bCs/>
                          </w:rPr>
                          <w:t>:</w:t>
                        </w:r>
                        <w:r>
                          <w:t xml:space="preserve"> 20 GO terms of biological process for 59 A. baumannii strains. For 1500 from 1508 HGT candidates, Blast2GO could assign GO terms in biological process category.</w:t>
                        </w:r>
                      </w:p>
                    </w:txbxContent>
                  </v:textbox>
                </v:shape>
                <w10:wrap type="topAndBottom"/>
              </v:group>
            </w:pict>
          </mc:Fallback>
        </mc:AlternateContent>
      </w:r>
    </w:p>
    <w:p w14:paraId="4D002508" w14:textId="1498C75C" w:rsidR="00943AF8" w:rsidRDefault="004030C6" w:rsidP="00254419">
      <w:r>
        <w:t>.</w:t>
      </w:r>
    </w:p>
    <w:p w14:paraId="4424E14C" w14:textId="6A745871" w:rsidR="00E24B69" w:rsidRPr="00C03F06" w:rsidRDefault="00E24B69" w:rsidP="00254419">
      <w:r>
        <w:lastRenderedPageBreak/>
        <w:t>Overall, we observed proteins encoded by HGT-derived genes are preferentially located in cell membrane</w:t>
      </w:r>
      <w:r w:rsidR="00C03F06">
        <w:t xml:space="preserve"> (</w:t>
      </w:r>
      <w:r w:rsidR="00C03F06">
        <w:fldChar w:fldCharType="begin"/>
      </w:r>
      <w:r w:rsidR="00C03F06">
        <w:instrText xml:space="preserve"> REF _Ref531183957 \h </w:instrText>
      </w:r>
      <w:r w:rsidR="00C03F06">
        <w:fldChar w:fldCharType="separate"/>
      </w:r>
      <w:r w:rsidR="00C03F06" w:rsidRPr="00997B10">
        <w:rPr>
          <w:b/>
          <w:bCs/>
        </w:rPr>
        <w:t xml:space="preserve">Figure </w:t>
      </w:r>
      <w:r w:rsidR="00C03F06">
        <w:rPr>
          <w:b/>
          <w:bCs/>
          <w:noProof/>
        </w:rPr>
        <w:t>25</w:t>
      </w:r>
      <w:r w:rsidR="00C03F06">
        <w:fldChar w:fldCharType="end"/>
      </w:r>
      <w:r w:rsidR="00C03F06">
        <w:t>)</w:t>
      </w:r>
      <w:r>
        <w:t xml:space="preserve"> and are often involved in binding activity</w:t>
      </w:r>
      <w:r w:rsidR="00C03F06">
        <w:t xml:space="preserve"> (</w:t>
      </w:r>
      <w:r w:rsidR="00C03F06">
        <w:fldChar w:fldCharType="begin"/>
      </w:r>
      <w:r w:rsidR="00C03F06">
        <w:instrText xml:space="preserve"> REF _Ref531183997 \h </w:instrText>
      </w:r>
      <w:r w:rsidR="00C03F06">
        <w:fldChar w:fldCharType="separate"/>
      </w:r>
      <w:r w:rsidR="00C03F06" w:rsidRPr="00E24B69">
        <w:rPr>
          <w:b/>
          <w:bCs/>
        </w:rPr>
        <w:t xml:space="preserve">Figure </w:t>
      </w:r>
      <w:r w:rsidR="00C03F06" w:rsidRPr="00E24B69">
        <w:rPr>
          <w:b/>
          <w:bCs/>
          <w:noProof/>
        </w:rPr>
        <w:t>26</w:t>
      </w:r>
      <w:r w:rsidR="00C03F06">
        <w:fldChar w:fldCharType="end"/>
      </w:r>
      <w:r w:rsidR="00C03F06">
        <w:t>)</w:t>
      </w:r>
      <w:r>
        <w:t>.</w:t>
      </w:r>
      <w:r w:rsidR="00C03F06">
        <w:t xml:space="preserve"> Although, there are many other terms and functions which has to be studied in details. Additionally, among the 1508 HGT candidates, we searched for some important and know virulence factors harbored by </w:t>
      </w:r>
      <w:r w:rsidR="00C03F06" w:rsidRPr="00C03F06">
        <w:rPr>
          <w:i/>
          <w:iCs/>
        </w:rPr>
        <w:t>A. baumannii</w:t>
      </w:r>
      <w:r w:rsidR="00C03F06">
        <w:rPr>
          <w:i/>
          <w:iCs/>
        </w:rPr>
        <w:t xml:space="preserve"> </w:t>
      </w:r>
      <w:r w:rsidR="00C03F06">
        <w:fldChar w:fldCharType="begin" w:fldLock="1"/>
      </w:r>
      <w:r w:rsidR="00C03F06">
        <w:instrText>ADDIN CSL_CITATION {"citationItems":[{"id":"ITEM-1","itemData":{"DOI":"10.3389/fmicb.2012.00148","ISSN":"1664-302X","PMID":"22536199","abstract":"During the past few decades Acinetobacter baumannii has evolved from being a commensal dweller of health-care facilities to constitute one of the most annoying pathogens responsible for hospitalary outbreaks and it is currently considered one of the most important nosocomial pathogens. In a prevalence study of infections in intensive care units conducted among 75 countries of the five continents, this microorganism was found to be the fifth most common pathogen. Two main features contribute to the success of A. baumannii: (i) A. baumannii exhibits an outstanding ability to accumulate a great variety of resistance mechanisms acquired by different mechanisms, either mutations or acquisition of genetic elements such as plasmids, integrons, transposons, or resistant islands, making this microorganism multi- or pan-drug-resistant and (ii) The ability to survive in the environment during prolonged periods of time which, combined with its innate resistance to desiccation and disinfectants, makes A. baumannii almost impossible to eradicate from the clinical setting. In addition, its ability to produce biofilm greatly contributes to both persistence and resistance. In this review, the pathogenesis of the infections caused by this microorganism as well as the molecular bases of antibacterial resistance and clinical aspects such as treatment and potential future therapeutic strategies are discussed in depth.","author":[{"dropping-particle":"","family":"Roca","given":"Ignasi","non-dropping-particle":"","parse-names":false,"suffix":""},{"dropping-particle":"","family":"Espinal","given":"Paula","non-dropping-particle":"","parse-names":false,"suffix":""},{"dropping-particle":"","family":"Vila-Farrés","given":"Xavier","non-dropping-particle":"","parse-names":false,"suffix":""},{"dropping-particle":"","family":"Vila","given":"Jordi","non-dropping-particle":"","parse-names":false,"suffix":""}],"container-title":"Frontiers in Microbiology","id":"ITEM-1","issued":{"date-parts":[["2012"]]},"page":"148","title":"The Acinetobacter baumannii Oxymoron: Commensal Hospital Dweller Turned Pan-Drug-Resistant Menace","type":"article-journal","volume":"3"},"uris":["http://www.mendeley.com/documents/?uuid=cf0cd1b1-8725-3534-932a-933e6aa91b00"]}],"mendeley":{"formattedCitation":"(Roca, Espinal, Vila-Farrés, &amp; Vila, 2012)","plainTextFormattedCitation":"(Roca, Espinal, Vila-Farrés, &amp; Vila, 2012)","previouslyFormattedCitation":"(Roca, Espinal, Vila-Farrés, &amp; Vila, 2012)"},"properties":{"noteIndex":0},"schema":"https://github.com/citation-style-language/schema/raw/master/csl-citation.json"}</w:instrText>
      </w:r>
      <w:r w:rsidR="00C03F06">
        <w:fldChar w:fldCharType="separate"/>
      </w:r>
      <w:r w:rsidR="00C03F06" w:rsidRPr="00943AF8">
        <w:rPr>
          <w:noProof/>
        </w:rPr>
        <w:t>(Roca, Espinal, Vila-Farrés, &amp; Vila, 2012)</w:t>
      </w:r>
      <w:r w:rsidR="00C03F06">
        <w:fldChar w:fldCharType="end"/>
      </w:r>
      <w:r w:rsidR="00C03F06">
        <w:t xml:space="preserve">, </w:t>
      </w:r>
      <w:r w:rsidR="00C03F06">
        <w:fldChar w:fldCharType="begin" w:fldLock="1"/>
      </w:r>
      <w:r w:rsidR="00C03F06">
        <w:instrText>ADDIN CSL_CITATION {"citationItems":[{"id":"ITEM-1","itemData":{"DOI":"10.1128/mBio.01660-15","ISSN":"2150-7511","PMID":"26556274","abstract":"UNLABELLED The increasing emergence of antibiotic-resistant bacterial pathogens represents a serious risk to human health and the entire health care system. Many currently circulating strains of Acinetobacter baumannii exhibit resistance to multiple antibiotics. A key limitation in combating A. baumannii is that our understanding of the molecular mechanisms underlying the pathogenesis of A. baumannii is lacking. To identify potential virulence determinants of a contemporary multidrug-resistant isolate of A. baumannii, we used transposon insertion sequencing (TnSeq) of strain AB5075. A collection of 250,000 A. baumannii transposon mutants was analyzed for growth within Galleria mellonella larvae, an insect-based infection model. The screen identified 300 genes that were specifically required for survival and/or growth of A. baumannii inside G. mellonella larvae. These genes encompass both known, established virulence factors and several novel genes. Among these were more than 30 transcription factors required for growth in G. mellonella. A subset of the transcription factors was also found to be required for resistance to antibiotics and environmental stress. This work thus establishes a novel connection between virulence and resistance to both antibiotics and environmental stress in A. baumannii. IMPORTANCE Acinetobacter baumannii is rapidly emerging as a significant human pathogen, largely because of disinfectant and antibiotic resistance, causing lethal infection in fragile hosts. Despite the increasing prevalence of infections with multidrug-resistant A. baumannii strains, little is known regarding not only the molecular mechanisms that allow A. baumannii to resist environmental stresses (i.e., antibiotics and disinfectants) but also how these pathogens survive within an infected host to cause disease. We employed a large-scale genetic screen to identify genes required for A. baumannii to survive and grow in an insect disease model. While we identified many known virulence factors harbored by A. baumannii, we also discovered many novel genes that likely play key roles in A. baumannii survival of exposure to antibiotics and other stress-inducing chemicals. These results suggest that selection for increased resistance to antibiotics and environmental stress may inadvertently select for increased virulence in A. baumannii.","author":[{"dropping-particle":"","family":"Gebhardt","given":"Michael J","non-dropping-particle":"","parse-names":false,"suffix":""},{"dropping-particle":"","family":"Gallagher","given":"Larry A","non-dropping-particle":"","parse-names":false,"suffix":""},{"dropping-particle":"","family":"Jacobson","given":"Rachael K","non-dropping-particle":"","parse-names":false,"suffix":""},{"dropping-particle":"","family":"Usacheva","given":"Elena A","non-dropping-particle":"","parse-names":false,"suffix":""},{"dropping-particle":"","family":"Peterson","given":"Lance R","non-dropping-particle":"","parse-names":false,"suffix":""},{"dropping-particle":"V","family":"Zurawski","given":"Daniel","non-dropping-particle":"","parse-names":false,"suffix":""},{"dropping-particle":"","family":"Shuman","given":"Howard A","non-dropping-particle":"","parse-names":false,"suffix":""}],"container-title":"mBio","id":"ITEM-1","issue":"6","issued":{"date-parts":[["2015","11","10"]]},"page":"e01660-15","publisher":"American Society for Microbiology","title":"Joint Transcriptional Control of Virulence and Resistance to Antibiotic and Environmental Stress in Acinetobacter baumannii.","type":"article-journal","volume":"6"},"uris":["http://www.mendeley.com/documents/?uuid=d2d56ff4-26a2-37ce-aa23-30bf76264c69"]}],"mendeley":{"formattedCitation":"(Gebhardt et al., 2015)","plainTextFormattedCitation":"(Gebhardt et al., 2015)","previouslyFormattedCitation":"(Gebhardt et al., 2015)"},"properties":{"noteIndex":0},"schema":"https://github.com/citation-style-language/schema/raw/master/csl-citation.json"}</w:instrText>
      </w:r>
      <w:r w:rsidR="00C03F06">
        <w:fldChar w:fldCharType="separate"/>
      </w:r>
      <w:r w:rsidR="00C03F06" w:rsidRPr="00943AF8">
        <w:rPr>
          <w:noProof/>
        </w:rPr>
        <w:t>(Gebhardt et al., 2015)</w:t>
      </w:r>
      <w:r w:rsidR="00C03F06">
        <w:fldChar w:fldCharType="end"/>
      </w:r>
      <w:r w:rsidR="00C03F06">
        <w:t xml:space="preserve">. These factors and the number of them are represented in </w:t>
      </w:r>
      <w:r w:rsidR="00C03F06">
        <w:fldChar w:fldCharType="begin"/>
      </w:r>
      <w:r w:rsidR="00C03F06">
        <w:instrText xml:space="preserve"> REF _Ref530746529 \h </w:instrText>
      </w:r>
      <w:r w:rsidR="00C03F06">
        <w:fldChar w:fldCharType="separate"/>
      </w:r>
      <w:r w:rsidR="00C03F06" w:rsidRPr="004030C6">
        <w:rPr>
          <w:b/>
          <w:bCs/>
        </w:rPr>
        <w:t xml:space="preserve">Table </w:t>
      </w:r>
      <w:r w:rsidR="00C03F06" w:rsidRPr="004030C6">
        <w:rPr>
          <w:b/>
          <w:bCs/>
          <w:noProof/>
        </w:rPr>
        <w:t>6</w:t>
      </w:r>
      <w:r w:rsidR="00C03F06">
        <w:fldChar w:fldCharType="end"/>
      </w:r>
      <w:r w:rsidR="00C03F06">
        <w:t>.</w:t>
      </w:r>
    </w:p>
    <w:p w14:paraId="58050D61" w14:textId="2E42024C" w:rsidR="00FA3A2E" w:rsidRPr="004030C6" w:rsidRDefault="00FA3A2E" w:rsidP="004030C6">
      <w:pPr>
        <w:pStyle w:val="Caption"/>
        <w:keepNext/>
        <w:spacing w:after="0"/>
      </w:pPr>
      <w:bookmarkStart w:id="217" w:name="_Ref530746529"/>
      <w:r w:rsidRPr="004030C6">
        <w:rPr>
          <w:b/>
          <w:bCs/>
        </w:rPr>
        <w:t xml:space="preserve">Table </w:t>
      </w:r>
      <w:r w:rsidRPr="004030C6">
        <w:rPr>
          <w:b/>
          <w:bCs/>
        </w:rPr>
        <w:fldChar w:fldCharType="begin"/>
      </w:r>
      <w:r w:rsidRPr="004030C6">
        <w:rPr>
          <w:b/>
          <w:bCs/>
        </w:rPr>
        <w:instrText xml:space="preserve"> SEQ Table \* ARABIC </w:instrText>
      </w:r>
      <w:r w:rsidRPr="004030C6">
        <w:rPr>
          <w:b/>
          <w:bCs/>
        </w:rPr>
        <w:fldChar w:fldCharType="separate"/>
      </w:r>
      <w:r w:rsidRPr="004030C6">
        <w:rPr>
          <w:b/>
          <w:bCs/>
          <w:noProof/>
        </w:rPr>
        <w:t>6</w:t>
      </w:r>
      <w:r w:rsidRPr="004030C6">
        <w:rPr>
          <w:b/>
          <w:bCs/>
        </w:rPr>
        <w:fldChar w:fldCharType="end"/>
      </w:r>
      <w:bookmarkEnd w:id="217"/>
      <w:r w:rsidR="004030C6" w:rsidRPr="004030C6">
        <w:rPr>
          <w:b/>
          <w:bCs/>
        </w:rPr>
        <w:t>:</w:t>
      </w:r>
      <w:r w:rsidR="004030C6">
        <w:rPr>
          <w:b/>
          <w:bCs/>
        </w:rPr>
        <w:t xml:space="preserve"> </w:t>
      </w:r>
      <w:r w:rsidR="000D71AC">
        <w:t>v</w:t>
      </w:r>
      <w:r w:rsidR="004030C6">
        <w:t>ital virulence factors and the number of them among 1508 HGT candidates in 59 A. baumannii</w:t>
      </w:r>
    </w:p>
    <w:tbl>
      <w:tblPr>
        <w:tblStyle w:val="GridTable6Colorful-Accent6"/>
        <w:tblW w:w="8642" w:type="dxa"/>
        <w:tblLook w:val="04A0" w:firstRow="1" w:lastRow="0" w:firstColumn="1" w:lastColumn="0" w:noHBand="0" w:noVBand="1"/>
      </w:tblPr>
      <w:tblGrid>
        <w:gridCol w:w="2689"/>
        <w:gridCol w:w="516"/>
        <w:gridCol w:w="2035"/>
        <w:gridCol w:w="567"/>
        <w:gridCol w:w="2268"/>
        <w:gridCol w:w="567"/>
      </w:tblGrid>
      <w:tr w:rsidR="00514FA8" w:rsidRPr="00943AF8" w14:paraId="7E585E91" w14:textId="77777777" w:rsidTr="0025441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4A4631" w14:textId="031538B2" w:rsidR="00514FA8" w:rsidRPr="00943AF8" w:rsidRDefault="009C65EF" w:rsidP="00514FA8">
            <w:pPr>
              <w:spacing w:line="240" w:lineRule="auto"/>
              <w:jc w:val="center"/>
              <w:rPr>
                <w:rFonts w:eastAsia="Times New Roman" w:cs="Times New Roman"/>
                <w:color w:val="222222"/>
                <w:sz w:val="20"/>
                <w:szCs w:val="20"/>
              </w:rPr>
            </w:pPr>
            <w:r>
              <w:rPr>
                <w:rFonts w:eastAsia="Times New Roman" w:cs="Times New Roman"/>
                <w:color w:val="222222"/>
                <w:sz w:val="20"/>
                <w:szCs w:val="20"/>
              </w:rPr>
              <w:t>motility process</w:t>
            </w:r>
          </w:p>
        </w:tc>
        <w:tc>
          <w:tcPr>
            <w:tcW w:w="516" w:type="dxa"/>
            <w:noWrap/>
            <w:hideMark/>
          </w:tcPr>
          <w:p w14:paraId="14739A3F" w14:textId="06D1ECF3" w:rsidR="00514FA8" w:rsidRPr="00943AF8" w:rsidRDefault="009C65EF"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b w:val="0"/>
                <w:bCs w:val="0"/>
                <w:color w:val="000000"/>
                <w:sz w:val="20"/>
                <w:szCs w:val="20"/>
              </w:rPr>
              <w:t>72</w:t>
            </w:r>
          </w:p>
        </w:tc>
        <w:tc>
          <w:tcPr>
            <w:tcW w:w="2035" w:type="dxa"/>
            <w:noWrap/>
          </w:tcPr>
          <w:p w14:paraId="31F13190" w14:textId="502FAAA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quorum sensing</w:t>
            </w:r>
          </w:p>
        </w:tc>
        <w:tc>
          <w:tcPr>
            <w:tcW w:w="567" w:type="dxa"/>
            <w:noWrap/>
          </w:tcPr>
          <w:p w14:paraId="0D073084" w14:textId="4FB29E63"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10</w:t>
            </w:r>
          </w:p>
        </w:tc>
        <w:tc>
          <w:tcPr>
            <w:tcW w:w="2268" w:type="dxa"/>
            <w:noWrap/>
            <w:hideMark/>
          </w:tcPr>
          <w:p w14:paraId="67DCEB34"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metal ion</w:t>
            </w:r>
          </w:p>
        </w:tc>
        <w:tc>
          <w:tcPr>
            <w:tcW w:w="567" w:type="dxa"/>
            <w:noWrap/>
            <w:hideMark/>
          </w:tcPr>
          <w:p w14:paraId="21380D06"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905</w:t>
            </w:r>
          </w:p>
        </w:tc>
      </w:tr>
      <w:tr w:rsidR="00254419" w:rsidRPr="00943AF8" w14:paraId="1BD376DF"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F30D425"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transmembrane</w:t>
            </w:r>
          </w:p>
        </w:tc>
        <w:tc>
          <w:tcPr>
            <w:tcW w:w="516" w:type="dxa"/>
            <w:noWrap/>
            <w:hideMark/>
          </w:tcPr>
          <w:p w14:paraId="2F473F79"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5B5AC8FE" w14:textId="12730E04"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k</w:t>
            </w:r>
            <w:r w:rsidRPr="00943AF8">
              <w:rPr>
                <w:rFonts w:eastAsia="Times New Roman" w:cs="Times New Roman"/>
                <w:b/>
                <w:bCs/>
                <w:color w:val="222222"/>
                <w:sz w:val="20"/>
                <w:szCs w:val="20"/>
              </w:rPr>
              <w:t>inase</w:t>
            </w:r>
            <w:r>
              <w:rPr>
                <w:rFonts w:eastAsia="Times New Roman" w:cs="Times New Roman"/>
                <w:b/>
                <w:bCs/>
                <w:color w:val="222222"/>
                <w:sz w:val="20"/>
                <w:szCs w:val="20"/>
              </w:rPr>
              <w:t xml:space="preserve"> activity</w:t>
            </w:r>
          </w:p>
        </w:tc>
        <w:tc>
          <w:tcPr>
            <w:tcW w:w="567" w:type="dxa"/>
            <w:noWrap/>
          </w:tcPr>
          <w:p w14:paraId="44DD8F6A" w14:textId="62ED5EF5"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425</w:t>
            </w:r>
          </w:p>
        </w:tc>
        <w:tc>
          <w:tcPr>
            <w:tcW w:w="2268" w:type="dxa"/>
            <w:noWrap/>
            <w:hideMark/>
          </w:tcPr>
          <w:p w14:paraId="02D3B8DE"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magnesium ion</w:t>
            </w:r>
          </w:p>
        </w:tc>
        <w:tc>
          <w:tcPr>
            <w:tcW w:w="567" w:type="dxa"/>
            <w:noWrap/>
            <w:hideMark/>
          </w:tcPr>
          <w:p w14:paraId="0F67CA95"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66</w:t>
            </w:r>
          </w:p>
        </w:tc>
      </w:tr>
      <w:tr w:rsidR="00514FA8" w:rsidRPr="00943AF8" w14:paraId="001D6AAD"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A841118"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binding</w:t>
            </w:r>
          </w:p>
        </w:tc>
        <w:tc>
          <w:tcPr>
            <w:tcW w:w="516" w:type="dxa"/>
            <w:noWrap/>
            <w:hideMark/>
          </w:tcPr>
          <w:p w14:paraId="57909584"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60C4D3F3" w14:textId="4760BCFD"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hospholipase</w:t>
            </w:r>
          </w:p>
        </w:tc>
        <w:tc>
          <w:tcPr>
            <w:tcW w:w="567" w:type="dxa"/>
            <w:noWrap/>
          </w:tcPr>
          <w:p w14:paraId="7A03F9CD" w14:textId="653F0389"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37</w:t>
            </w:r>
          </w:p>
        </w:tc>
        <w:tc>
          <w:tcPr>
            <w:tcW w:w="2268" w:type="dxa"/>
            <w:noWrap/>
            <w:hideMark/>
          </w:tcPr>
          <w:p w14:paraId="0593163A" w14:textId="10DD36CC"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calcium ion</w:t>
            </w:r>
          </w:p>
        </w:tc>
        <w:tc>
          <w:tcPr>
            <w:tcW w:w="567" w:type="dxa"/>
            <w:noWrap/>
            <w:hideMark/>
          </w:tcPr>
          <w:p w14:paraId="76C86025" w14:textId="6AF6C60F" w:rsidR="00514FA8" w:rsidRPr="00943AF8" w:rsidRDefault="00254419" w:rsidP="00254419">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293</w:t>
            </w:r>
          </w:p>
        </w:tc>
      </w:tr>
      <w:tr w:rsidR="00254419" w:rsidRPr="00943AF8" w14:paraId="7B07EBEC"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3920C73"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drug</w:t>
            </w:r>
          </w:p>
        </w:tc>
        <w:tc>
          <w:tcPr>
            <w:tcW w:w="516" w:type="dxa"/>
            <w:noWrap/>
            <w:hideMark/>
          </w:tcPr>
          <w:p w14:paraId="14F44197" w14:textId="5CECD275" w:rsidR="00514FA8" w:rsidRPr="00943AF8" w:rsidRDefault="009C65EF"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49</w:t>
            </w:r>
          </w:p>
        </w:tc>
        <w:tc>
          <w:tcPr>
            <w:tcW w:w="2035" w:type="dxa"/>
            <w:noWrap/>
          </w:tcPr>
          <w:p w14:paraId="79850D56" w14:textId="3D777F81"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athogenesis</w:t>
            </w:r>
          </w:p>
        </w:tc>
        <w:tc>
          <w:tcPr>
            <w:tcW w:w="567" w:type="dxa"/>
            <w:noWrap/>
          </w:tcPr>
          <w:p w14:paraId="005DA135" w14:textId="2C633E72"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96</w:t>
            </w:r>
          </w:p>
        </w:tc>
        <w:tc>
          <w:tcPr>
            <w:tcW w:w="2268" w:type="dxa"/>
            <w:noWrap/>
            <w:hideMark/>
          </w:tcPr>
          <w:p w14:paraId="22FE1AFD" w14:textId="43CA12C6"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response to ethanol</w:t>
            </w:r>
          </w:p>
        </w:tc>
        <w:tc>
          <w:tcPr>
            <w:tcW w:w="567" w:type="dxa"/>
            <w:noWrap/>
            <w:hideMark/>
          </w:tcPr>
          <w:p w14:paraId="095E2040" w14:textId="081C03A4"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5</w:t>
            </w:r>
          </w:p>
        </w:tc>
      </w:tr>
      <w:tr w:rsidR="00514FA8" w:rsidRPr="00943AF8" w14:paraId="55BA50D1"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9F2B12B"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antibiotic</w:t>
            </w:r>
          </w:p>
        </w:tc>
        <w:tc>
          <w:tcPr>
            <w:tcW w:w="516" w:type="dxa"/>
            <w:noWrap/>
            <w:hideMark/>
          </w:tcPr>
          <w:p w14:paraId="6E83C950"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72</w:t>
            </w:r>
          </w:p>
        </w:tc>
        <w:tc>
          <w:tcPr>
            <w:tcW w:w="2035" w:type="dxa"/>
            <w:noWrap/>
          </w:tcPr>
          <w:p w14:paraId="50CEE44B" w14:textId="1B938015"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biofilm formation</w:t>
            </w:r>
          </w:p>
        </w:tc>
        <w:tc>
          <w:tcPr>
            <w:tcW w:w="567" w:type="dxa"/>
            <w:noWrap/>
          </w:tcPr>
          <w:p w14:paraId="2C18F02F" w14:textId="557DBC4F"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1</w:t>
            </w:r>
          </w:p>
        </w:tc>
        <w:tc>
          <w:tcPr>
            <w:tcW w:w="2268" w:type="dxa"/>
            <w:noWrap/>
            <w:hideMark/>
          </w:tcPr>
          <w:p w14:paraId="53C2F3DE" w14:textId="08AC10B3"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254419">
              <w:rPr>
                <w:rFonts w:eastAsia="Times New Roman" w:cs="Times New Roman"/>
                <w:b/>
                <w:bCs/>
                <w:color w:val="222222"/>
                <w:sz w:val="20"/>
                <w:szCs w:val="20"/>
              </w:rPr>
              <w:t>outer membrane cell</w:t>
            </w:r>
          </w:p>
        </w:tc>
        <w:tc>
          <w:tcPr>
            <w:tcW w:w="567" w:type="dxa"/>
            <w:noWrap/>
            <w:hideMark/>
          </w:tcPr>
          <w:p w14:paraId="79127FB6" w14:textId="78FB789A"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54419">
              <w:rPr>
                <w:rFonts w:eastAsia="Times New Roman" w:cs="Times New Roman"/>
                <w:color w:val="000000"/>
                <w:sz w:val="20"/>
                <w:szCs w:val="20"/>
              </w:rPr>
              <w:t>109</w:t>
            </w:r>
          </w:p>
        </w:tc>
      </w:tr>
    </w:tbl>
    <w:p w14:paraId="0CBB9AB7" w14:textId="755A17AA" w:rsidR="00E66C64" w:rsidRDefault="00E66C64" w:rsidP="00E66C64">
      <w:pPr>
        <w:spacing w:before="240"/>
      </w:pPr>
      <w:r>
        <w:t xml:space="preserve"> </w:t>
      </w:r>
    </w:p>
    <w:p w14:paraId="1420B3E5" w14:textId="0FA3835F" w:rsidR="00CD6D73" w:rsidRDefault="00E307F9" w:rsidP="00CD6D73">
      <w:pPr>
        <w:pStyle w:val="Heading2"/>
      </w:pPr>
      <w:bookmarkStart w:id="218" w:name="_Toc523657801"/>
      <w:bookmarkStart w:id="219" w:name="_Toc528762475"/>
      <w:r>
        <w:t>Contaminations versus HGTs in assemblies</w:t>
      </w:r>
      <w:bookmarkEnd w:id="218"/>
      <w:bookmarkEnd w:id="219"/>
    </w:p>
    <w:p w14:paraId="23B14023" w14:textId="36A9C487" w:rsidR="007A2047" w:rsidRDefault="00C03F06" w:rsidP="008D4FEF">
      <w:r>
        <w:t>While</w:t>
      </w:r>
      <w:r w:rsidR="00A75271">
        <w:t xml:space="preserve"> fulfilling the steps of our analysis in order to </w:t>
      </w:r>
      <w:r>
        <w:t>detect</w:t>
      </w:r>
      <w:r w:rsidR="00A75271">
        <w:t xml:space="preserve"> the </w:t>
      </w:r>
      <w:r>
        <w:t xml:space="preserve">HGT with the highest confidence </w:t>
      </w:r>
      <w:r w:rsidR="00A75271">
        <w:t xml:space="preserve">among our set, </w:t>
      </w:r>
      <w:r w:rsidR="00E27850">
        <w:t xml:space="preserve">we </w:t>
      </w:r>
      <w:r>
        <w:t>encountered</w:t>
      </w:r>
      <w:r w:rsidR="00E27850">
        <w:t xml:space="preserve"> </w:t>
      </w:r>
      <w:r w:rsidR="00A566AF">
        <w:t xml:space="preserve">contaminations </w:t>
      </w:r>
      <w:r w:rsidR="00A75271">
        <w:t xml:space="preserve">which could </w:t>
      </w:r>
      <w:r>
        <w:t>cause</w:t>
      </w:r>
      <w:r w:rsidR="00A75271">
        <w:t xml:space="preserve"> differences in the </w:t>
      </w:r>
      <w:r w:rsidR="007A2047">
        <w:t>output</w:t>
      </w:r>
      <w:r w:rsidR="00A566AF">
        <w:t xml:space="preserve"> interpretation</w:t>
      </w:r>
      <w:r w:rsidR="007A2047">
        <w:t xml:space="preserve">. </w:t>
      </w:r>
      <w:r w:rsidR="008D4FEF">
        <w:t xml:space="preserve">The source of the contaminations are in DNA extraction kits and other laboratory reagents which distort taxonomic microbial datasets </w:t>
      </w:r>
      <w:r w:rsidR="008D4FEF">
        <w:fldChar w:fldCharType="begin" w:fldLock="1"/>
      </w:r>
      <w:r w:rsidR="00F95320">
        <w:instrText>ADDIN CSL_CITATION {"citationItems":[{"id":"ITEM-1","itemData":{"DOI":"10.1186/s12915-014-0087-z","ISBN":"1741-7007 (Electronic)\\r1741-7007 (Linking)","ISSN":"17417007","PMID":"25387460","abstract":"BACKGROUND:The study of microbial communities has been revolutionised in recent years by the widespread adoption of culture independent analytical techniques such as 16S rRNA gene sequencing and metagenomics. One potential confounder of these sequence-based approaches is the presence of contamination in DNA extraction kits and other laboratory reagents.RESULTS:In this study we demonstrate that contaminating DNA is ubiquitous in commonly used DNA extraction kits and other laboratory reagents, varies greatly in composition between different kits and kit batches, and that this contamination critically impacts results obtained from samples containing a low microbial biomass. Contamination impacts both PCR-based 16S rRNA gene surveys and shotgun metagenomics. We provide an extensive list of potential contaminating genera, and guidelines on how to mitigate the effects of contamination.CONCLUSIONS:These results suggest that caution should be advised when applying sequence-based techniques to the study of microbiota present in low biomass environments. Concurrent sequencing of negative control samples is strongly advised.","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d":{"date-parts":[["2014"]]},"title":"Reagent and laboratory contamination can critically impact sequence-based microbiome analyses","type":"article-journal"},"uris":["http://www.mendeley.com/documents/?uuid=57532b6d-ce67-379c-a366-bf0512554455"]}],"mendeley":{"formattedCitation":"(Salter et al., 2014)","plainTextFormattedCitation":"(Salter et al., 2014)","previouslyFormattedCitation":"(Salter et al., 2014)"},"properties":{"noteIndex":0},"schema":"https://github.com/citation-style-language/schema/raw/master/csl-citation.json"}</w:instrText>
      </w:r>
      <w:r w:rsidR="008D4FEF">
        <w:fldChar w:fldCharType="separate"/>
      </w:r>
      <w:r w:rsidR="008D4FEF" w:rsidRPr="008D4FEF">
        <w:rPr>
          <w:noProof/>
        </w:rPr>
        <w:t>(Salter et al., 2014)</w:t>
      </w:r>
      <w:r w:rsidR="008D4FEF">
        <w:fldChar w:fldCharType="end"/>
      </w:r>
      <w:r w:rsidR="008D4FEF">
        <w:t xml:space="preserve">. In other words, it </w:t>
      </w:r>
      <w:r w:rsidR="00CB1FF0">
        <w:t>occurred</w:t>
      </w:r>
      <w:r w:rsidR="008D4FEF">
        <w:t xml:space="preserve"> most probably where sequencing services were</w:t>
      </w:r>
      <w:r w:rsidR="00CB1FF0">
        <w:t xml:space="preserve">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F95320">
        <w:fldChar w:fldCharType="begin" w:fldLock="1"/>
      </w:r>
      <w:r w:rsidR="00B928AE">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F95320">
        <w:fldChar w:fldCharType="separate"/>
      </w:r>
      <w:r w:rsidR="003B4A96" w:rsidRPr="003B4A96">
        <w:rPr>
          <w:noProof/>
        </w:rPr>
        <w:t>(Laurence, Hatzis, &amp; Brash, 2014)</w:t>
      </w:r>
      <w:r w:rsidR="00F9532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8D4FEF">
        <w:t xml:space="preserve">by HGT. </w:t>
      </w:r>
      <w:r w:rsidR="00E27850">
        <w:t xml:space="preserve">Without precise information about </w:t>
      </w:r>
      <w:r w:rsidR="008D4FEF">
        <w:t xml:space="preserve">the </w:t>
      </w:r>
      <w:r w:rsidR="00E27850">
        <w:t xml:space="preserve">underlying genome assembly and annotation, it is impossible to differentiate between the two possibilities. </w:t>
      </w:r>
      <w:r w:rsidR="008D4FEF">
        <w:t>T</w:t>
      </w:r>
      <w:r w:rsidR="00E27850">
        <w:t xml:space="preserve">his </w:t>
      </w:r>
      <w:r w:rsidR="008D4FEF">
        <w:t>a</w:t>
      </w:r>
      <w:r w:rsidR="00CB1FF0">
        <w:t>ffects the results by contributing</w:t>
      </w:r>
      <w:r w:rsidR="00E27850">
        <w:t xml:space="preserve"> to erroneous interpretation and </w:t>
      </w:r>
      <w:r w:rsidR="00CB1FF0">
        <w:t xml:space="preserve">identification </w:t>
      </w:r>
      <w:r w:rsidR="00CB1FF0">
        <w:fldChar w:fldCharType="begin" w:fldLock="1"/>
      </w:r>
      <w:r w:rsidR="008D4FE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manualFormatting":"(Glassing et al.,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8D4FEF">
        <w:rPr>
          <w:noProof/>
        </w:rPr>
        <w:t>(Glassing et al.</w:t>
      </w:r>
      <w:r w:rsidR="00CB1FF0" w:rsidRPr="00CB1FF0">
        <w:rPr>
          <w:noProof/>
        </w:rPr>
        <w:t>,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p>
    <w:p w14:paraId="2A34D4F0" w14:textId="5EC50A6E" w:rsidR="00F57882" w:rsidRDefault="00A566AF" w:rsidP="00F95320">
      <w:r>
        <w:t>We experienced this common issue among bacteria</w:t>
      </w:r>
      <w:r w:rsidR="00F83421">
        <w:t xml:space="preserve"> assemblies</w:t>
      </w:r>
      <w:r w:rsidR="00F95320">
        <w:t xml:space="preserve"> </w:t>
      </w:r>
      <w:r w:rsidR="00F95320">
        <w:fldChar w:fldCharType="begin" w:fldLock="1"/>
      </w:r>
      <w:r w:rsidR="003B4A96">
        <w:instrText>ADDIN CSL_CITATION {"citationItems":[{"id":"ITEM-1","itemData":{"DOI":"10.7717/peerj.675","ISBN":"2167-8359 (Electronic)","ISSN":"2167-8359","PMID":"25426337","abstract":"The raw data from a genome sequencing project sometimes contains DNA from contaminating organisms, which may be introduced during sample collection or sequence preparation. In some instances, these contaminants remain in the sequence even after assembly and deposition of the genome into public databases. As a result, searches of these databases may yield erroneous and confusing results. We used efficient microbiome analysis software to scan the draft assembly of domestic cow, Bos taurus, and identify 173 small contigs that appeared to derive from microbial contaminants. In the course of verifying these findings, we discovered that one genome, Neisseria gonorrhoeae TCDC-NG08107, although putatively a complete genome, contained multiple sequences that actually derived from the cow and sheep genomes. Our findings illustrate the need to carefully validate findings of anomalous DNA that rely on comparisons to either draft or finished genomes.","author":[{"dropping-particle":"","family":"Merchant","given":"Samier","non-dropping-particle":"","parse-names":false,"suffix":""},{"dropping-particle":"","family":"Wood","given":"Derrick E.","non-dropping-particle":"","parse-names":false,"suffix":""},{"dropping-particle":"","family":"Salzberg","given":"Steven L.","non-dropping-particle":"","parse-names":false,"suffix":""}],"container-title":"PeerJ","id":"ITEM-1","issued":{"date-parts":[["2014"]]},"title":"Unexpected cross-species contamination in genome sequencing projects","type":"article-journal"},"uris":["http://www.mendeley.com/documents/?uuid=55097d8c-68de-3241-bf73-0e421acbcf41"]}],"mendeley":{"formattedCitation":"(Merchant, Wood, &amp; Salzberg, 2014)","manualFormatting":"(Merchant et al., 2014)","plainTextFormattedCitation":"(Merchant, Wood, &amp; Salzberg, 2014)","previouslyFormattedCitation":"(Merchant, Wood, &amp; Salzberg, 2014)"},"properties":{"noteIndex":0},"schema":"https://github.com/citation-style-language/schema/raw/master/csl-citation.json"}</w:instrText>
      </w:r>
      <w:r w:rsidR="00F95320">
        <w:fldChar w:fldCharType="separate"/>
      </w:r>
      <w:r w:rsidR="00F95320">
        <w:rPr>
          <w:noProof/>
        </w:rPr>
        <w:t>(Merchant et al.</w:t>
      </w:r>
      <w:r w:rsidR="00F95320" w:rsidRPr="00F95320">
        <w:rPr>
          <w:noProof/>
        </w:rPr>
        <w:t>, 2014)</w:t>
      </w:r>
      <w:r w:rsidR="00F95320">
        <w:fldChar w:fldCharType="end"/>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r w:rsidR="00F853DD">
        <w:t xml:space="preserve">We </w:t>
      </w:r>
      <w:r w:rsidR="00B2170B">
        <w:t>investigate</w:t>
      </w:r>
      <w:r w:rsidR="00537B34">
        <w:t>d</w:t>
      </w:r>
      <w:r w:rsidR="00F853DD">
        <w:t xml:space="preserve"> two assemblies </w:t>
      </w:r>
      <w:r w:rsidR="00537B34">
        <w:t xml:space="preserve">for each </w:t>
      </w:r>
      <w:r w:rsidR="00F853DD">
        <w:t xml:space="preserve">of the mentioned isolates, </w:t>
      </w:r>
      <w:proofErr w:type="spellStart"/>
      <w:r w:rsidR="00F83421">
        <w:t>Wern</w:t>
      </w:r>
      <w:r w:rsidR="00F853DD">
        <w:t>igerode</w:t>
      </w:r>
      <w:proofErr w:type="spellEnd"/>
      <w:r w:rsidR="00F853DD">
        <w:t xml:space="preserve"> assembly and Frankfurt assembly</w:t>
      </w:r>
      <w:r w:rsidR="00F83421">
        <w:t>.</w:t>
      </w:r>
      <w:r w:rsidR="00F853DD">
        <w:t xml:space="preserve"> Initially, </w:t>
      </w:r>
      <w:r w:rsidR="0003030D">
        <w:t>we detected HGT candidates in</w:t>
      </w:r>
      <w:r w:rsidR="00B2170B">
        <w:t xml:space="preserve"> all </w:t>
      </w:r>
      <w:r w:rsidR="00B2170B">
        <w:lastRenderedPageBreak/>
        <w:t>three</w:t>
      </w:r>
      <w:r w:rsidR="00F853DD">
        <w:t xml:space="preserve"> isolates</w:t>
      </w:r>
      <w:r w:rsidR="0003030D">
        <w:t xml:space="preserve"> for</w:t>
      </w:r>
      <w:r w:rsidR="00F853DD">
        <w:t xml:space="preserve"> both assemblies. </w:t>
      </w:r>
      <w:r w:rsidR="00F57882">
        <w:t>Further,</w:t>
      </w:r>
      <w:r w:rsidR="00F853DD">
        <w:t xml:space="preserve"> </w:t>
      </w:r>
      <w:r w:rsidR="00B2170B">
        <w:t xml:space="preserve">we compared the results </w:t>
      </w:r>
      <w:r w:rsidR="00537B34">
        <w:t>between the</w:t>
      </w:r>
      <w:r w:rsidR="00B2170B">
        <w:t xml:space="preserve"> two assemblies.</w:t>
      </w:r>
      <w:r w:rsidR="007A3217">
        <w:t xml:space="preserve"> </w:t>
      </w:r>
      <w:r w:rsidR="00CC5259">
        <w:t>As a result, w</w:t>
      </w:r>
      <w:r w:rsidR="00F853DD">
        <w:t>e</w:t>
      </w:r>
      <w:r w:rsidR="00B2170B">
        <w:t xml:space="preserve"> </w:t>
      </w:r>
      <w:r w:rsidR="00CC5259">
        <w:t>specified</w:t>
      </w:r>
      <w:r w:rsidR="00F853DD">
        <w:t xml:space="preserve"> contamination candidates among</w:t>
      </w:r>
      <w:r w:rsidR="0003030D">
        <w:t xml:space="preserve"> detected H</w:t>
      </w:r>
      <w:r w:rsidR="00B2170B">
        <w:t>G</w:t>
      </w:r>
      <w:r w:rsidR="0003030D">
        <w:t>T-derived genes in</w:t>
      </w:r>
      <w:r w:rsidR="00F853DD">
        <w:t xml:space="preserve"> </w:t>
      </w:r>
      <w:proofErr w:type="spellStart"/>
      <w:r w:rsidR="00F853DD">
        <w:t>Wernigerode</w:t>
      </w:r>
      <w:proofErr w:type="spellEnd"/>
      <w:r w:rsidR="00F853DD">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997B10">
        <w:rPr>
          <w:b/>
          <w:bCs/>
          <w:noProof/>
        </w:rPr>
        <w:t>7</w:t>
      </w:r>
      <w:r w:rsidR="007A3217">
        <w:fldChar w:fldCharType="end"/>
      </w:r>
      <w:r w:rsidR="007A3217">
        <w:t>)</w:t>
      </w:r>
      <w:r w:rsidR="00F853DD">
        <w:t>.</w:t>
      </w:r>
      <w:r w:rsidR="0003030D">
        <w:t xml:space="preserve"> </w:t>
      </w:r>
    </w:p>
    <w:p w14:paraId="25C645AA" w14:textId="23428CB1" w:rsidR="007A3217" w:rsidRPr="007A3217" w:rsidRDefault="007A3217" w:rsidP="007A3217">
      <w:pPr>
        <w:pStyle w:val="Caption"/>
        <w:keepNext/>
        <w:spacing w:after="0"/>
      </w:pPr>
      <w:bookmarkStart w:id="220"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FA3A2E">
        <w:rPr>
          <w:b/>
          <w:bCs/>
          <w:noProof/>
        </w:rPr>
        <w:t>7</w:t>
      </w:r>
      <w:r w:rsidRPr="007A3217">
        <w:rPr>
          <w:b/>
          <w:bCs/>
        </w:rPr>
        <w:fldChar w:fldCharType="end"/>
      </w:r>
      <w:bookmarkEnd w:id="220"/>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7FF527D5"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w:t>
      </w:r>
      <w:r w:rsidR="00537B34">
        <w:t xml:space="preserve">the </w:t>
      </w:r>
      <w:r w:rsidR="0003030D">
        <w:t xml:space="preserve">Frankfurt genome and highlighted non-predicted genes in Frankfurt assembly as presumptive contaminated genes. </w:t>
      </w:r>
      <w:r w:rsidR="00537B34">
        <w:t>Furthermore</w:t>
      </w:r>
      <w:r w:rsidR="0003030D">
        <w:t>, we estimated the</w:t>
      </w:r>
      <w:r w:rsidR="00537B34">
        <w:t xml:space="preserve"> mean read coverage of each taxon</w:t>
      </w:r>
      <w:r w:rsidR="0003030D">
        <w:t xml:space="preserve">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997B10">
        <w:rPr>
          <w:b/>
          <w:bCs/>
          <w:noProof/>
        </w:rPr>
        <w:t>8</w:t>
      </w:r>
      <w:r w:rsidR="00CC5259" w:rsidRPr="00CC5259">
        <w:rPr>
          <w:b/>
          <w:bCs/>
        </w:rPr>
        <w:fldChar w:fldCharType="end"/>
      </w:r>
      <w:r w:rsidR="00CC5259">
        <w:t>)</w:t>
      </w:r>
      <w:r w:rsidR="0003030D">
        <w:t xml:space="preserve">. Afterwards, we </w:t>
      </w:r>
      <w:r w:rsidR="00537B34">
        <w:t>computed</w:t>
      </w:r>
      <w:r w:rsidR="0003030D">
        <w:t xml:space="preserve"> the gene length of the probable contaminations and the </w:t>
      </w:r>
      <w:r w:rsidR="00537B34">
        <w:t>corresponding</w:t>
      </w:r>
      <w:r w:rsidR="0003030D">
        <w:t xml:space="preserve">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33C34AAA" w:rsidR="00BE3E12" w:rsidRDefault="00BE3E12" w:rsidP="00BE3E12">
      <w:pPr>
        <w:pStyle w:val="Caption"/>
        <w:keepNext/>
        <w:spacing w:after="0"/>
      </w:pPr>
      <w:bookmarkStart w:id="221"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00FA3A2E">
        <w:rPr>
          <w:b/>
          <w:bCs/>
          <w:noProof/>
        </w:rPr>
        <w:t>8</w:t>
      </w:r>
      <w:r w:rsidRPr="00CC5259">
        <w:rPr>
          <w:b/>
          <w:bCs/>
        </w:rPr>
        <w:fldChar w:fldCharType="end"/>
      </w:r>
      <w:bookmarkEnd w:id="221"/>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7"/>
        <w:gridCol w:w="1277"/>
        <w:gridCol w:w="1263"/>
      </w:tblGrid>
      <w:tr w:rsidR="00CF0141" w:rsidRPr="001D75BE" w14:paraId="27533280" w14:textId="77777777" w:rsidTr="00537B34">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5" w:type="pct"/>
            <w:tcBorders>
              <w:bottom w:val="none" w:sz="0" w:space="0" w:color="auto"/>
            </w:tcBorders>
            <w:shd w:val="clear" w:color="auto" w:fill="A8D08D" w:themeFill="accent6" w:themeFillTint="99"/>
            <w:vAlign w:val="center"/>
          </w:tcPr>
          <w:p w14:paraId="41F90662" w14:textId="087E353E"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Mapped </w:t>
            </w:r>
            <w:r w:rsidR="00537B34">
              <w:rPr>
                <w:rFonts w:ascii="Calibri" w:eastAsia="Times New Roman" w:hAnsi="Calibri" w:cs="Times New Roman"/>
                <w:color w:val="000000"/>
                <w:sz w:val="16"/>
                <w:szCs w:val="16"/>
              </w:rPr>
              <w:t>Wernigerobe</w:t>
            </w:r>
            <w:r w:rsidR="00537B34" w:rsidRPr="001D75BE">
              <w:rPr>
                <w:rFonts w:ascii="Calibri" w:eastAsia="Times New Roman" w:hAnsi="Calibri" w:cs="Times New Roman"/>
                <w:color w:val="000000"/>
                <w:sz w:val="16"/>
                <w:szCs w:val="16"/>
              </w:rPr>
              <w:t xml:space="preserve"> </w:t>
            </w:r>
            <w:r w:rsidRPr="001D75BE">
              <w:rPr>
                <w:rFonts w:ascii="Calibri" w:eastAsia="Times New Roman" w:hAnsi="Calibri" w:cs="Times New Roman"/>
                <w:color w:val="000000"/>
                <w:sz w:val="16"/>
                <w:szCs w:val="16"/>
              </w:rPr>
              <w:t>HGTs to Frankfurt genome</w:t>
            </w:r>
          </w:p>
        </w:tc>
        <w:tc>
          <w:tcPr>
            <w:tcW w:w="752"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537B34">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5"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2"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08B47692" w:rsidR="00CF0141" w:rsidRPr="001D75BE" w:rsidRDefault="00537B34"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847</w:t>
            </w:r>
          </w:p>
        </w:tc>
      </w:tr>
      <w:tr w:rsidR="00CF0141" w:rsidRPr="001D75BE" w14:paraId="72547761" w14:textId="77777777" w:rsidTr="00537B34">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5"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2"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6FA37923" w:rsidR="00CF0141" w:rsidRPr="001D75BE" w:rsidRDefault="00537B34"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571</w:t>
            </w:r>
          </w:p>
        </w:tc>
      </w:tr>
      <w:tr w:rsidR="00CF0141" w:rsidRPr="001D75BE" w14:paraId="7FD743AC" w14:textId="77777777" w:rsidTr="00537B34">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5"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2"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344BDF96" w:rsidR="00CF0141" w:rsidRPr="001D75BE" w:rsidRDefault="00537B34"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91</w:t>
            </w:r>
          </w:p>
        </w:tc>
      </w:tr>
    </w:tbl>
    <w:p w14:paraId="6A0A4C73" w14:textId="09363725" w:rsidR="00B2170B" w:rsidRDefault="00B2170B" w:rsidP="00CC5259">
      <w:pPr>
        <w:spacing w:before="240"/>
        <w:rPr>
          <w:i/>
          <w:iCs/>
        </w:rPr>
      </w:pPr>
      <w:r>
        <w:t>Eventually</w:t>
      </w:r>
      <w:r w:rsidR="00B57794">
        <w:t xml:space="preserve">, </w:t>
      </w:r>
      <w:r w:rsidR="00DD1B88">
        <w:t xml:space="preserve">in order to determine the origin of the contaminations, we applied </w:t>
      </w:r>
      <w:r w:rsidR="00537B34">
        <w:t>a</w:t>
      </w:r>
      <w:r w:rsidR="00DD1B88">
        <w:t xml:space="preserve"> </w:t>
      </w:r>
      <w:r w:rsidR="00537B34">
        <w:t>BLAST</w:t>
      </w:r>
      <w:r w:rsidR="00DD1B88">
        <w:t xml:space="preserve"> analysis on the contaminated candidates against th</w:t>
      </w:r>
      <w:r>
        <w:t>e non-redundant NCBI protein DB</w:t>
      </w:r>
      <w:r w:rsidR="00DD1B88">
        <w:t xml:space="preserve">. </w:t>
      </w:r>
      <w:r w:rsidR="003B4A96">
        <w:t>Consequently</w:t>
      </w:r>
      <w:r w:rsidR="00DD1B88">
        <w:t xml:space="preserve">, </w:t>
      </w:r>
      <w:r w:rsidR="003B4A96">
        <w:t>many of the</w:t>
      </w:r>
      <w:r w:rsidR="00DD1B88">
        <w:t xml:space="preserve"> hits </w:t>
      </w:r>
      <w:r w:rsidR="00427DB6">
        <w:t xml:space="preserve">got </w:t>
      </w:r>
      <w:r w:rsidR="00DD1B88">
        <w:t xml:space="preserve">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sidR="003B4A96">
        <w:rPr>
          <w:i/>
          <w:iCs/>
        </w:rPr>
        <w:t xml:space="preserve"> </w:t>
      </w:r>
      <w:r w:rsidR="003B4A96">
        <w:rPr>
          <w:i/>
          <w:iCs/>
        </w:rPr>
        <w:fldChar w:fldCharType="begin" w:fldLock="1"/>
      </w:r>
      <w:r w:rsidR="00B928AE">
        <w:rPr>
          <w:i/>
          <w:iCs/>
        </w:rPr>
        <w:instrText>ADDIN CSL_CITATION {"citationItems":[{"id":"ITEM-1","itemData":{"DOI":"10.1186/s12915-014-0087-z","ISBN":"1741-7007 (Electronic)\\r1741-7007 (Linking)","ISSN":"17417007","PMID":"25387460","abstract":"BACKGROUND:The study of microbial communities has been revolutionised in recent years by the widespread adoption of culture independent analytical techniques such as 16S rRNA gene sequencing and metagenomics. One potential confounder of these sequence-based approaches is the presence of contamination in DNA extraction kits and other laboratory reagents.RESULTS:In this study we demonstrate that contaminating DNA is ubiquitous in commonly used DNA extraction kits and other laboratory reagents, varies greatly in composition between different kits and kit batches, and that this contamination critically impacts results obtained from samples containing a low microbial biomass. Contamination impacts both PCR-based 16S rRNA gene surveys and shotgun metagenomics. We provide an extensive list of potential contaminating genera, and guidelines on how to mitigate the effects of contamination.CONCLUSIONS:These results suggest that caution should be advised when applying sequence-based techniques to the study of microbiota present in low biomass environments. Concurrent sequencing of negative control samples is strongly advised.","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d":{"date-parts":[["2014"]]},"title":"Reagent and laboratory contamination can critically impact sequence-based microbiome analyses","type":"article-journal"},"uris":["http://www.mendeley.com/documents/?uuid=57532b6d-ce67-379c-a366-bf0512554455"]}],"mendeley":{"formattedCitation":"(Salter et al., 2014)","plainTextFormattedCitation":"(Salter et al., 2014)","previouslyFormattedCitation":"(Salter et al., 2014)"},"properties":{"noteIndex":0},"schema":"https://github.com/citation-style-language/schema/raw/master/csl-citation.json"}</w:instrText>
      </w:r>
      <w:r w:rsidR="003B4A96">
        <w:rPr>
          <w:i/>
          <w:iCs/>
        </w:rPr>
        <w:fldChar w:fldCharType="separate"/>
      </w:r>
      <w:r w:rsidR="003B4A96" w:rsidRPr="003B4A96">
        <w:rPr>
          <w:iCs/>
          <w:noProof/>
        </w:rPr>
        <w:t>(Salter et al., 2014)</w:t>
      </w:r>
      <w:r w:rsidR="003B4A96">
        <w:rPr>
          <w:i/>
          <w:iCs/>
        </w:rPr>
        <w:fldChar w:fldCharType="end"/>
      </w:r>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441215BC" w:rsidR="00843F49" w:rsidRDefault="00CD6D73" w:rsidP="00843F49">
      <w:pPr>
        <w:pStyle w:val="Heading2"/>
      </w:pPr>
      <w:bookmarkStart w:id="222" w:name="_Toc528762476"/>
      <w:r>
        <w:lastRenderedPageBreak/>
        <w:t>Outer membrane a</w:t>
      </w:r>
      <w:r w:rsidR="00427DB6">
        <w:t>nd e</w:t>
      </w:r>
      <w:r>
        <w:t>xtracellular protein</w:t>
      </w:r>
      <w:r w:rsidR="00A41B63">
        <w:t>s</w:t>
      </w:r>
      <w:bookmarkEnd w:id="222"/>
    </w:p>
    <w:p w14:paraId="14CF006B" w14:textId="5A477207" w:rsidR="00005F6E" w:rsidRDefault="000D0AF4" w:rsidP="00005F6E">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w:t>
      </w:r>
      <w:r w:rsidR="007C10B6">
        <w:t xml:space="preserve"> w</w:t>
      </w:r>
      <w:r w:rsidR="008C486D">
        <w:t xml:space="preserve">e screened </w:t>
      </w:r>
      <w:r w:rsidR="007C10B6">
        <w:t xml:space="preserve">327 OEPs of </w:t>
      </w:r>
      <w:r w:rsidR="007C10B6">
        <w:rPr>
          <w:i/>
          <w:iCs/>
        </w:rPr>
        <w:t xml:space="preserve">A. b ATCC 19606 </w:t>
      </w:r>
      <w:r w:rsidR="007C10B6">
        <w:t xml:space="preserve">and 204 OEPs of </w:t>
      </w:r>
      <w:r w:rsidR="007C10B6">
        <w:rPr>
          <w:i/>
          <w:iCs/>
        </w:rPr>
        <w:t>A. b ACICU</w:t>
      </w:r>
      <w:r w:rsidR="007C10B6">
        <w:t xml:space="preserve"> </w:t>
      </w:r>
      <w:r w:rsidR="00147909">
        <w:t>forming the host-interaction interface for targets</w:t>
      </w:r>
      <w:r w:rsidR="008C486D">
        <w:t xml:space="preserve"> with </w:t>
      </w:r>
      <w:r w:rsidR="00147909">
        <w:t xml:space="preserve">an altered feature architecture </w:t>
      </w:r>
      <w:r w:rsidR="008C486D">
        <w:t xml:space="preserve">in </w:t>
      </w:r>
      <w:r w:rsidR="008C486D">
        <w:rPr>
          <w:i/>
          <w:iCs/>
        </w:rPr>
        <w:t>A. baumannii</w:t>
      </w:r>
      <w:r w:rsidR="00147909">
        <w:rPr>
          <w:i/>
          <w:iCs/>
        </w:rPr>
        <w:t xml:space="preserve"> </w:t>
      </w:r>
      <w:r w:rsidR="00147909">
        <w:t>indicative of linea</w:t>
      </w:r>
      <w:r w:rsidR="007C10B6">
        <w:t>ge-</w:t>
      </w:r>
      <w:r w:rsidR="00147909">
        <w:t>specific shift in function</w:t>
      </w:r>
      <w:r w:rsidR="00E0738D">
        <w:t>.</w:t>
      </w:r>
      <w:r w:rsidR="008C486D">
        <w:t xml:space="preserve"> </w:t>
      </w:r>
      <w:r w:rsidR="00E0738D">
        <w:t xml:space="preserve">In particular, novel pathogenicity related proteins whose emergence or modification could </w:t>
      </w:r>
      <w:r w:rsidR="007C10B6">
        <w:t xml:space="preserve">make </w:t>
      </w:r>
      <w:r w:rsidR="007C10B6">
        <w:rPr>
          <w:i/>
          <w:iCs/>
        </w:rPr>
        <w:t>A. baumannii</w:t>
      </w:r>
      <w:r w:rsidR="007C10B6">
        <w:t xml:space="preserve"> </w:t>
      </w:r>
      <w:r w:rsidR="00E0738D">
        <w:t>distinguish</w:t>
      </w:r>
      <w:r w:rsidR="007C10B6">
        <w:t>able</w:t>
      </w:r>
      <w:r w:rsidR="00E0738D">
        <w:t xml:space="preserve"> from non-pathogenetic </w:t>
      </w:r>
      <w:r w:rsidR="00E0738D">
        <w:rPr>
          <w:i/>
          <w:iCs/>
        </w:rPr>
        <w:t>Acinetobacter</w:t>
      </w:r>
      <w:r w:rsidR="00E0738D">
        <w:t xml:space="preserve"> species. </w:t>
      </w:r>
      <w:r w:rsidR="007C10B6">
        <w:t>The analysis started with</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exp</w:t>
      </w:r>
      <w:r w:rsidR="007C10B6">
        <w:t>lored the feature-aware phylogenetic</w:t>
      </w:r>
      <w:r w:rsidR="005C5920">
        <w:t xml:space="preserve">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7C10B6">
        <w:t xml:space="preserve">The output unveils interesting genes </w:t>
      </w:r>
      <w:r w:rsidR="002B2987">
        <w:t>a</w:t>
      </w:r>
      <w:r w:rsidR="007C10B6">
        <w:t xml:space="preserve">mong the OEPs, </w:t>
      </w:r>
      <w:r w:rsidR="005C5920">
        <w:t>such as comC</w:t>
      </w:r>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928AE">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manualFormatting":"(Bentancor et al.,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B928AE">
        <w:rPr>
          <w:noProof/>
        </w:rPr>
        <w:t>(Bentancor et al.</w:t>
      </w:r>
      <w:r w:rsidR="008C54B3" w:rsidRPr="008C54B3">
        <w:rPr>
          <w:noProof/>
        </w:rPr>
        <w:t>, 2012)</w:t>
      </w:r>
      <w:r w:rsidR="008C54B3">
        <w:fldChar w:fldCharType="end"/>
      </w:r>
      <w:r w:rsidR="00990380">
        <w:t>.</w:t>
      </w:r>
      <w:r w:rsidR="00B928AE">
        <w:t xml:space="preserve"> C</w:t>
      </w:r>
      <w:r w:rsidR="004A310B">
        <w:t xml:space="preserve">omC </w:t>
      </w:r>
      <w:r w:rsidR="00B928AE">
        <w:t xml:space="preserve">is identified </w:t>
      </w:r>
      <w:r w:rsidR="004A310B">
        <w:t>as</w:t>
      </w:r>
      <w:r w:rsidR="00B55DD5">
        <w:t xml:space="preserve"> a factor involved both in </w:t>
      </w:r>
      <w:r w:rsidR="00B928AE">
        <w:t xml:space="preserve">both </w:t>
      </w:r>
      <w:r w:rsidR="00B55DD5">
        <w:t>cell adhesion and direct DNA uptake</w:t>
      </w:r>
      <w:r w:rsidR="00B928AE">
        <w:t xml:space="preserve"> </w:t>
      </w:r>
      <w:r w:rsidR="00B928AE">
        <w:fldChar w:fldCharType="begin" w:fldLock="1"/>
      </w:r>
      <w:r w:rsidR="00B928AE">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manualFormatting":"(Link et al., 1998)","plainTextFormattedCitation":"(Link, Eickernjäger, Porstendörfer, &amp; Averhoff, 1998)"},"properties":{"noteIndex":0},"schema":"https://github.com/citation-style-language/schema/raw/master/csl-citation.json"}</w:instrText>
      </w:r>
      <w:r w:rsidR="00B928AE">
        <w:fldChar w:fldCharType="separate"/>
      </w:r>
      <w:r w:rsidR="00B928AE">
        <w:rPr>
          <w:noProof/>
        </w:rPr>
        <w:t>(Link</w:t>
      </w:r>
      <w:r w:rsidR="00B928AE" w:rsidRPr="00B928AE">
        <w:rPr>
          <w:noProof/>
        </w:rPr>
        <w:t xml:space="preserve"> </w:t>
      </w:r>
      <w:r w:rsidR="00B928AE">
        <w:rPr>
          <w:noProof/>
        </w:rPr>
        <w:t>et al.</w:t>
      </w:r>
      <w:r w:rsidR="00B928AE" w:rsidRPr="00B928AE">
        <w:rPr>
          <w:noProof/>
        </w:rPr>
        <w:t>, 1998)</w:t>
      </w:r>
      <w:r w:rsidR="00B928AE">
        <w:fldChar w:fldCharType="end"/>
      </w:r>
      <w:r w:rsidR="00B55DD5">
        <w:t xml:space="preserve">. ATA also plays an important role in biofilm </w:t>
      </w:r>
      <w:r w:rsidR="00B928AE">
        <w:t>formation</w:t>
      </w:r>
      <w:r w:rsidR="00B55DD5">
        <w:t>, bi</w:t>
      </w:r>
      <w:r w:rsidR="00B928AE">
        <w:t>n</w:t>
      </w:r>
      <w:r w:rsidR="00B55DD5">
        <w:t>ding to various extracellular proteins as well as adhesion to collagen type IV</w:t>
      </w:r>
      <w:r w:rsidR="00B928AE">
        <w:t xml:space="preserve"> </w:t>
      </w:r>
      <w:r w:rsidR="00B928AE">
        <w:fldChar w:fldCharType="begin" w:fldLock="1"/>
      </w:r>
      <w:r w:rsidR="00B928AE">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et al., 2012)","manualFormatting":"(Bentancor et al., 2012)","plainTextFormattedCitation":"(Bentancor et al., 2012)","previouslyFormattedCitation":"(Bentancor, Camacho-Peiro, Bozkurt-Guzel, Pier, &amp; Maira-Litran, 2012)"},"properties":{"noteIndex":0},"schema":"https://github.com/citation-style-language/schema/raw/master/csl-citation.json"}</w:instrText>
      </w:r>
      <w:r w:rsidR="00B928AE">
        <w:fldChar w:fldCharType="separate"/>
      </w:r>
      <w:r w:rsidR="00B928AE">
        <w:rPr>
          <w:noProof/>
        </w:rPr>
        <w:t>(Bentancor et al.</w:t>
      </w:r>
      <w:r w:rsidR="00B928AE" w:rsidRPr="008C54B3">
        <w:rPr>
          <w:noProof/>
        </w:rPr>
        <w:t>, 2012)</w:t>
      </w:r>
      <w:r w:rsidR="00B928AE">
        <w:fldChar w:fldCharType="end"/>
      </w:r>
      <w:r w:rsidR="00B55DD5">
        <w:t xml:space="preserve">. </w:t>
      </w:r>
      <w:r w:rsidR="004A310B">
        <w:t>Consequently</w:t>
      </w:r>
      <w:r w:rsidR="00B55DD5">
        <w:t xml:space="preserve">, both proteins are putative candidates </w:t>
      </w:r>
      <w:r w:rsidR="00B928AE">
        <w:t>as</w:t>
      </w:r>
      <w:r w:rsidR="00B55DD5">
        <w:t xml:space="preserve"> virulence factor in </w:t>
      </w:r>
      <w:r w:rsidR="00B55DD5">
        <w:rPr>
          <w:i/>
          <w:iCs/>
        </w:rPr>
        <w:t xml:space="preserve">A. baumannii. </w:t>
      </w:r>
      <w:r w:rsidR="006B2093">
        <w:t>More precisely</w:t>
      </w:r>
      <w:r w:rsidR="004A310B">
        <w:t>,</w:t>
      </w:r>
      <w:r w:rsidR="00B55DD5">
        <w:t xml:space="preserve"> </w:t>
      </w:r>
      <w:r w:rsidR="004A310B">
        <w:t>by</w:t>
      </w:r>
      <w:r w:rsidR="00B55DD5">
        <w:t xml:space="preserve"> visualizing the feature architecture </w:t>
      </w:r>
      <w:r w:rsidR="004A310B">
        <w:t>of both</w:t>
      </w:r>
      <w:r w:rsidR="00B55DD5">
        <w:t xml:space="preserve"> proteins</w:t>
      </w:r>
      <w:r w:rsidR="006B2093">
        <w:t>, w</w:t>
      </w:r>
      <w:r w:rsidR="00DB2959">
        <w:t xml:space="preserve">e </w:t>
      </w:r>
      <w:r w:rsidR="006B2093">
        <w:t>observed</w:t>
      </w:r>
      <w:r w:rsidR="00DB2959">
        <w:t xml:space="preserve"> </w:t>
      </w:r>
      <w:r w:rsidR="00005F6E">
        <w:t xml:space="preserve">that </w:t>
      </w:r>
      <w:r w:rsidR="00B55DD5">
        <w:t>the</w:t>
      </w:r>
      <w:r w:rsidR="004A310B">
        <w:t>se</w:t>
      </w:r>
      <w:r w:rsidR="00B55DD5">
        <w:t xml:space="preserve"> genes</w:t>
      </w:r>
      <w:r w:rsidR="00DD66F6">
        <w:t xml:space="preserve"> </w:t>
      </w:r>
      <w:r w:rsidR="00DB2959">
        <w:t xml:space="preserve">are either absent in </w:t>
      </w:r>
      <w:r w:rsidR="00005F6E">
        <w:t xml:space="preserve">the </w:t>
      </w:r>
      <w:r w:rsidR="00DB2959">
        <w:t>outgroup</w:t>
      </w:r>
      <w:r w:rsidR="000D71E2">
        <w:t xml:space="preserve"> of</w:t>
      </w:r>
      <w:r w:rsidR="00DB2959">
        <w:t xml:space="preserve"> </w:t>
      </w:r>
      <w:r w:rsidR="00DB2959">
        <w:rPr>
          <w:i/>
          <w:iCs/>
        </w:rPr>
        <w:t xml:space="preserve">A. baumannii </w:t>
      </w:r>
      <w:r w:rsidR="00DB2959">
        <w:t>species or</w:t>
      </w:r>
      <w:r w:rsidR="00B55DD5">
        <w:t xml:space="preserve"> </w:t>
      </w:r>
      <w:r w:rsidR="006B2093">
        <w:t>present but lack</w:t>
      </w:r>
      <w:r w:rsidR="00DB2959">
        <w:t xml:space="preserve"> some</w:t>
      </w:r>
      <w:r w:rsidR="008C486D">
        <w:t xml:space="preserve"> special </w:t>
      </w:r>
      <w:r w:rsidR="00DB2959">
        <w:t xml:space="preserve">domains. </w:t>
      </w:r>
      <w:r w:rsidR="00005F6E">
        <w:t>Often, they also</w:t>
      </w:r>
      <w:r w:rsidR="00DB2959">
        <w:t xml:space="preserve"> have different length</w:t>
      </w:r>
      <w:r w:rsidR="00005F6E">
        <w:t>s</w:t>
      </w:r>
      <w:r w:rsidR="00DB2959">
        <w:t xml:space="preserve">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pipeline </w:t>
      </w:r>
      <w:r w:rsidR="00725105">
        <w:t xml:space="preserve">of </w:t>
      </w:r>
      <w:r w:rsidR="00BB4920">
        <w:t xml:space="preserve">the </w:t>
      </w:r>
      <w:r w:rsidR="00005F6E">
        <w:t xml:space="preserve">whole </w:t>
      </w:r>
      <w:r w:rsidR="00BB4920">
        <w:t>analysis is delineated in</w:t>
      </w:r>
      <w:r w:rsidR="00005F6E">
        <w:t xml:space="preserve"> </w:t>
      </w:r>
      <w:r w:rsidR="00005F6E">
        <w:fldChar w:fldCharType="begin"/>
      </w:r>
      <w:r w:rsidR="00005F6E">
        <w:instrText xml:space="preserve"> REF _Ref531190235 \h </w:instrText>
      </w:r>
      <w:r w:rsidR="00005F6E">
        <w:fldChar w:fldCharType="separate"/>
      </w:r>
      <w:r w:rsidR="00005F6E" w:rsidRPr="00005F6E">
        <w:rPr>
          <w:b/>
          <w:bCs/>
        </w:rPr>
        <w:t xml:space="preserve">Figure </w:t>
      </w:r>
      <w:r w:rsidR="00005F6E" w:rsidRPr="00005F6E">
        <w:rPr>
          <w:b/>
          <w:bCs/>
          <w:noProof/>
        </w:rPr>
        <w:t>28</w:t>
      </w:r>
      <w:r w:rsidR="00005F6E">
        <w:fldChar w:fldCharType="end"/>
      </w:r>
      <w:r w:rsidR="00005F6E">
        <w:t xml:space="preserve">. </w:t>
      </w:r>
    </w:p>
    <w:p w14:paraId="4D8AB1AB" w14:textId="524DFC25" w:rsidR="00005F6E" w:rsidRDefault="00005F6E" w:rsidP="00005F6E">
      <w:r>
        <w:br w:type="page"/>
      </w:r>
    </w:p>
    <w:p w14:paraId="070956A2" w14:textId="1680EA23" w:rsidR="00005F6E" w:rsidRDefault="00ED27ED" w:rsidP="00B55DD5">
      <w:r>
        <w:rPr>
          <w:noProof/>
        </w:rPr>
        <w:lastRenderedPageBreak/>
        <mc:AlternateContent>
          <mc:Choice Requires="wps">
            <w:drawing>
              <wp:anchor distT="0" distB="0" distL="114300" distR="114300" simplePos="0" relativeHeight="251981824" behindDoc="0" locked="0" layoutInCell="1" allowOverlap="1" wp14:anchorId="4760F44C" wp14:editId="41B22138">
                <wp:simplePos x="0" y="0"/>
                <wp:positionH relativeFrom="column">
                  <wp:posOffset>323215</wp:posOffset>
                </wp:positionH>
                <wp:positionV relativeFrom="paragraph">
                  <wp:posOffset>6920865</wp:posOffset>
                </wp:positionV>
                <wp:extent cx="4759325" cy="1854200"/>
                <wp:effectExtent l="0" t="0" r="3175" b="0"/>
                <wp:wrapTopAndBottom/>
                <wp:docPr id="350" name="Text Box 350"/>
                <wp:cNvGraphicFramePr/>
                <a:graphic xmlns:a="http://schemas.openxmlformats.org/drawingml/2006/main">
                  <a:graphicData uri="http://schemas.microsoft.com/office/word/2010/wordprocessingShape">
                    <wps:wsp>
                      <wps:cNvSpPr txBox="1"/>
                      <wps:spPr>
                        <a:xfrm>
                          <a:off x="0" y="0"/>
                          <a:ext cx="4759325" cy="1854200"/>
                        </a:xfrm>
                        <a:prstGeom prst="rect">
                          <a:avLst/>
                        </a:prstGeom>
                        <a:solidFill>
                          <a:prstClr val="white"/>
                        </a:solidFill>
                        <a:ln>
                          <a:noFill/>
                        </a:ln>
                      </wps:spPr>
                      <wps:txbx>
                        <w:txbxContent>
                          <w:p w14:paraId="7D73C115" w14:textId="516C161D" w:rsidR="00D43485" w:rsidRPr="00005F6E" w:rsidRDefault="00D43485" w:rsidP="00005F6E">
                            <w:pPr>
                              <w:pStyle w:val="Caption"/>
                              <w:rPr>
                                <w:b/>
                                <w:bCs/>
                                <w:noProof/>
                              </w:rPr>
                            </w:pPr>
                            <w:bookmarkStart w:id="223" w:name="_Ref531190235"/>
                            <w:r w:rsidRPr="00005F6E">
                              <w:rPr>
                                <w:b/>
                                <w:bCs/>
                              </w:rPr>
                              <w:t xml:space="preserve">Figure </w:t>
                            </w:r>
                            <w:r w:rsidRPr="00005F6E">
                              <w:rPr>
                                <w:b/>
                                <w:bCs/>
                              </w:rPr>
                              <w:fldChar w:fldCharType="begin"/>
                            </w:r>
                            <w:r w:rsidRPr="00005F6E">
                              <w:rPr>
                                <w:b/>
                                <w:bCs/>
                              </w:rPr>
                              <w:instrText xml:space="preserve"> SEQ Figure \* ARABIC </w:instrText>
                            </w:r>
                            <w:r w:rsidRPr="00005F6E">
                              <w:rPr>
                                <w:b/>
                                <w:bCs/>
                              </w:rPr>
                              <w:fldChar w:fldCharType="separate"/>
                            </w:r>
                            <w:r w:rsidRPr="00005F6E">
                              <w:rPr>
                                <w:b/>
                                <w:bCs/>
                                <w:noProof/>
                              </w:rPr>
                              <w:t>28</w:t>
                            </w:r>
                            <w:r w:rsidRPr="00005F6E">
                              <w:rPr>
                                <w:b/>
                                <w:bCs/>
                              </w:rPr>
                              <w:fldChar w:fldCharType="end"/>
                            </w:r>
                            <w:bookmarkEnd w:id="223"/>
                            <w:r w:rsidRPr="00005F6E">
                              <w:rPr>
                                <w:b/>
                                <w:bCs/>
                              </w:rPr>
                              <w:t>:</w:t>
                            </w:r>
                            <w:r>
                              <w:rPr>
                                <w:b/>
                                <w:bCs/>
                              </w:rPr>
                              <w:t xml:space="preserve"> </w:t>
                            </w:r>
                            <w:r w:rsidRPr="00725105">
                              <w:t>a feature aware phylogenetic profiling workflow</w:t>
                            </w:r>
                            <w:r>
                              <w:t>. This pipeline</w:t>
                            </w:r>
                            <w:r w:rsidRPr="00725105">
                              <w:t xml:space="preserve"> identifies proteins with a lineage-specific domain architecture change</w:t>
                            </w:r>
                            <w:r>
                              <w:t xml:space="preserve"> </w:t>
                            </w:r>
                            <w:r w:rsidRPr="00725105">
                              <w:t>such as comC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comC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60F44C" id="Text Box 350" o:spid="_x0000_s1163" type="#_x0000_t202" style="position:absolute;left:0;text-align:left;margin-left:25.45pt;margin-top:544.95pt;width:374.75pt;height:146pt;z-index:25198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" stroked="f">
                <v:textbox inset="0,0,0,0">
                  <w:txbxContent>
                    <w:p w14:paraId="7D73C115" w14:textId="516C161D" w:rsidR="00D43485" w:rsidRPr="00005F6E" w:rsidRDefault="00D43485" w:rsidP="00005F6E">
                      <w:pPr>
                        <w:pStyle w:val="Caption"/>
                        <w:rPr>
                          <w:b/>
                          <w:bCs/>
                          <w:noProof/>
                        </w:rPr>
                      </w:pPr>
                      <w:bookmarkStart w:id="224" w:name="_Ref531190235"/>
                      <w:r w:rsidRPr="00005F6E">
                        <w:rPr>
                          <w:b/>
                          <w:bCs/>
                        </w:rPr>
                        <w:t xml:space="preserve">Figure </w:t>
                      </w:r>
                      <w:r w:rsidRPr="00005F6E">
                        <w:rPr>
                          <w:b/>
                          <w:bCs/>
                        </w:rPr>
                        <w:fldChar w:fldCharType="begin"/>
                      </w:r>
                      <w:r w:rsidRPr="00005F6E">
                        <w:rPr>
                          <w:b/>
                          <w:bCs/>
                        </w:rPr>
                        <w:instrText xml:space="preserve"> SEQ Figure \* ARABIC </w:instrText>
                      </w:r>
                      <w:r w:rsidRPr="00005F6E">
                        <w:rPr>
                          <w:b/>
                          <w:bCs/>
                        </w:rPr>
                        <w:fldChar w:fldCharType="separate"/>
                      </w:r>
                      <w:r w:rsidRPr="00005F6E">
                        <w:rPr>
                          <w:b/>
                          <w:bCs/>
                          <w:noProof/>
                        </w:rPr>
                        <w:t>28</w:t>
                      </w:r>
                      <w:r w:rsidRPr="00005F6E">
                        <w:rPr>
                          <w:b/>
                          <w:bCs/>
                        </w:rPr>
                        <w:fldChar w:fldCharType="end"/>
                      </w:r>
                      <w:bookmarkEnd w:id="224"/>
                      <w:r w:rsidRPr="00005F6E">
                        <w:rPr>
                          <w:b/>
                          <w:bCs/>
                        </w:rPr>
                        <w:t>:</w:t>
                      </w:r>
                      <w:r>
                        <w:rPr>
                          <w:b/>
                          <w:bCs/>
                        </w:rPr>
                        <w:t xml:space="preserve"> </w:t>
                      </w:r>
                      <w:r w:rsidRPr="00725105">
                        <w:t>a feature aware phylogenetic profiling workflow</w:t>
                      </w:r>
                      <w:r>
                        <w:t>. This pipeline</w:t>
                      </w:r>
                      <w:r w:rsidRPr="00725105">
                        <w:t xml:space="preserve"> identifies proteins with a lineage-specific domain architecture change</w:t>
                      </w:r>
                      <w:r>
                        <w:t xml:space="preserve"> </w:t>
                      </w:r>
                      <w:r w:rsidRPr="00725105">
                        <w:t>such as comC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comC and ATA proteins as putative candidates for A. baumannii virulence factor . Please, see main text for more details.</w:t>
                      </w:r>
                    </w:p>
                  </w:txbxContent>
                </v:textbox>
                <w10:wrap type="topAndBottom"/>
              </v:shape>
            </w:pict>
          </mc:Fallback>
        </mc:AlternateContent>
      </w:r>
      <w:r>
        <w:rPr>
          <w:noProof/>
        </w:rPr>
        <w:drawing>
          <wp:anchor distT="0" distB="0" distL="114300" distR="114300" simplePos="0" relativeHeight="251979776" behindDoc="0" locked="0" layoutInCell="1" allowOverlap="1" wp14:anchorId="50933404" wp14:editId="69B14080">
            <wp:simplePos x="0" y="0"/>
            <wp:positionH relativeFrom="column">
              <wp:posOffset>323360</wp:posOffset>
            </wp:positionH>
            <wp:positionV relativeFrom="paragraph">
              <wp:posOffset>111760</wp:posOffset>
            </wp:positionV>
            <wp:extent cx="4759325" cy="6689090"/>
            <wp:effectExtent l="114300" t="101600" r="117475" b="13081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rotWithShape="1">
                    <a:blip r:embed="rId117">
                      <a:extLst>
                        <a:ext uri="{28A0092B-C50C-407E-A947-70E740481C1C}">
                          <a14:useLocalDpi xmlns:a14="http://schemas.microsoft.com/office/drawing/2010/main" val="0"/>
                        </a:ext>
                      </a:extLst>
                    </a:blip>
                    <a:srcRect l="5605" t="5644"/>
                    <a:stretch/>
                  </pic:blipFill>
                  <pic:spPr bwMode="auto">
                    <a:xfrm>
                      <a:off x="0" y="0"/>
                      <a:ext cx="4759325" cy="66890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V relativeFrom="margin">
              <wp14:pctHeight>0</wp14:pctHeight>
            </wp14:sizeRelV>
          </wp:anchor>
        </w:drawing>
      </w:r>
      <w:r w:rsidR="00005F6E">
        <w:br w:type="page"/>
      </w:r>
    </w:p>
    <w:p w14:paraId="5C62B6D1" w14:textId="07DF98BC" w:rsidR="00E0738D" w:rsidRDefault="0055525B" w:rsidP="00F53B5D">
      <w:r>
        <w:lastRenderedPageBreak/>
        <w:t>Besides</w:t>
      </w:r>
      <w:r w:rsidR="00E0738D">
        <w:t xml:space="preserve">, we </w:t>
      </w:r>
      <w:r w:rsidR="0046739D">
        <w:t>investigate</w:t>
      </w:r>
      <w:r w:rsidR="0016612A">
        <w:t>d</w:t>
      </w:r>
      <w:r w:rsidR="0046739D">
        <w:t xml:space="preserve"> more in both</w:t>
      </w:r>
      <w:r w:rsidR="00E0738D">
        <w:t xml:space="preserve"> gene sets</w:t>
      </w:r>
      <w:r w:rsidR="0046739D">
        <w:t xml:space="preserve"> and </w:t>
      </w:r>
      <w:r w:rsidR="00D14BBD">
        <w:t>searched for</w:t>
      </w:r>
      <w:r w:rsidR="00E0738D">
        <w:t xml:space="preserve"> </w:t>
      </w:r>
      <w:r w:rsidR="0046739D">
        <w:t xml:space="preserve">OEP </w:t>
      </w:r>
      <w:r w:rsidR="00E0738D">
        <w:t>candidates with horizontal history</w:t>
      </w:r>
      <w:r w:rsidR="002013E5">
        <w:t xml:space="preserve"> via mapping them to the HGTector results from previous analysis (</w:t>
      </w:r>
      <w:r w:rsidR="002013E5">
        <w:fldChar w:fldCharType="begin"/>
      </w:r>
      <w:r w:rsidR="002013E5">
        <w:instrText xml:space="preserve"> REF _Ref531190668 \r \h </w:instrText>
      </w:r>
      <w:r w:rsidR="002013E5">
        <w:fldChar w:fldCharType="separate"/>
      </w:r>
      <w:r w:rsidR="002013E5">
        <w:rPr>
          <w:rFonts w:hint="cs"/>
          <w:cs/>
        </w:rPr>
        <w:t>‎</w:t>
      </w:r>
      <w:r w:rsidR="002013E5">
        <w:t>3.1.1.3</w:t>
      </w:r>
      <w:r w:rsidR="002013E5">
        <w:fldChar w:fldCharType="end"/>
      </w:r>
      <w:r w:rsidR="002013E5">
        <w:t>). Notably, only five</w:t>
      </w:r>
      <w:r w:rsidR="00E0738D">
        <w:t xml:space="preserve"> OEP proteins </w:t>
      </w:r>
      <w:r w:rsidR="003835D4">
        <w:t>from</w:t>
      </w:r>
      <w:r w:rsidR="00E0738D">
        <w:t xml:space="preserve"> </w:t>
      </w:r>
      <w:r w:rsidR="00E0738D">
        <w:rPr>
          <w:i/>
          <w:iCs/>
        </w:rPr>
        <w:t>A. b ATCC 19606</w:t>
      </w:r>
      <w:r w:rsidR="00114B57">
        <w:rPr>
          <w:i/>
          <w:iCs/>
        </w:rPr>
        <w:t xml:space="preserve"> </w:t>
      </w:r>
      <w:r w:rsidR="003835D4">
        <w:t>and none from</w:t>
      </w:r>
      <w:r w:rsidR="00114B57">
        <w:t xml:space="preserve"> </w:t>
      </w:r>
      <w:r w:rsidR="00114B57">
        <w:rPr>
          <w:i/>
          <w:iCs/>
        </w:rPr>
        <w:t>A.</w:t>
      </w:r>
      <w:r w:rsidR="003835D4">
        <w:rPr>
          <w:i/>
          <w:iCs/>
        </w:rPr>
        <w:t xml:space="preserve"> </w:t>
      </w:r>
      <w:r w:rsidR="00114B57">
        <w:rPr>
          <w:i/>
          <w:iCs/>
        </w:rPr>
        <w:t>b</w:t>
      </w:r>
      <w:r w:rsidR="003835D4">
        <w:rPr>
          <w:i/>
          <w:iCs/>
        </w:rPr>
        <w:t xml:space="preserve"> ACICU</w:t>
      </w:r>
      <w:r w:rsidR="00E0738D">
        <w:rPr>
          <w:i/>
          <w:iCs/>
        </w:rPr>
        <w:t xml:space="preserve"> </w:t>
      </w:r>
      <w:r w:rsidR="00F53B5D">
        <w:t xml:space="preserve">have </w:t>
      </w:r>
      <w:r w:rsidR="00D14BBD">
        <w:t>been acquired by horizontal</w:t>
      </w:r>
      <w:r w:rsidR="0046739D">
        <w:t xml:space="preserve"> gene transfer</w:t>
      </w:r>
      <w:r w:rsidR="002013E5">
        <w:t xml:space="preserve"> which is</w:t>
      </w:r>
      <w:r w:rsidR="00CD52FB">
        <w:t xml:space="preserve"> </w:t>
      </w:r>
      <w:r w:rsidR="004A310B">
        <w:t>s</w:t>
      </w:r>
      <w:r w:rsidR="002013E5">
        <w:t>hown</w:t>
      </w:r>
      <w:r w:rsidR="00CD52FB">
        <w:t xml:space="preserve"> in</w:t>
      </w:r>
      <w:r>
        <w:t xml:space="preserve"> </w:t>
      </w:r>
      <w:r>
        <w:fldChar w:fldCharType="begin"/>
      </w:r>
      <w:r>
        <w:instrText xml:space="preserve"> REF _Ref530661047 \h </w:instrText>
      </w:r>
      <w:r>
        <w:fldChar w:fldCharType="separate"/>
      </w:r>
      <w:r w:rsidRPr="003835D4">
        <w:rPr>
          <w:b/>
          <w:bCs/>
        </w:rPr>
        <w:t xml:space="preserve">Table </w:t>
      </w:r>
      <w:r w:rsidR="00997B10">
        <w:rPr>
          <w:b/>
          <w:bCs/>
          <w:noProof/>
        </w:rPr>
        <w:t>9</w:t>
      </w:r>
      <w:r>
        <w:fldChar w:fldCharType="end"/>
      </w:r>
      <w:r w:rsidR="00CD52FB">
        <w:t xml:space="preserve"> </w:t>
      </w:r>
      <w:r w:rsidR="004A310B">
        <w:t>and</w:t>
      </w:r>
      <w:r w:rsidR="00CD52FB">
        <w:t xml:space="preserve"> </w:t>
      </w:r>
      <w:r w:rsidR="00CD52FB">
        <w:fldChar w:fldCharType="begin"/>
      </w:r>
      <w:r w:rsidR="00CD52FB">
        <w:instrText xml:space="preserve"> REF _Ref530662479 \h </w:instrText>
      </w:r>
      <w:r w:rsidR="00CD52FB">
        <w:fldChar w:fldCharType="separate"/>
      </w:r>
      <w:r w:rsidR="00CD52FB" w:rsidRPr="00C3605D">
        <w:rPr>
          <w:b/>
          <w:bCs/>
        </w:rPr>
        <w:t>Fig</w:t>
      </w:r>
      <w:r w:rsidR="00CD52FB" w:rsidRPr="00C3605D">
        <w:rPr>
          <w:b/>
          <w:bCs/>
        </w:rPr>
        <w:t>u</w:t>
      </w:r>
      <w:r w:rsidR="00CD52FB" w:rsidRPr="00C3605D">
        <w:rPr>
          <w:b/>
          <w:bCs/>
        </w:rPr>
        <w:t xml:space="preserve">re </w:t>
      </w:r>
      <w:r w:rsidR="00CD52FB" w:rsidRPr="00C3605D">
        <w:rPr>
          <w:b/>
          <w:bCs/>
          <w:noProof/>
        </w:rPr>
        <w:t>2</w:t>
      </w:r>
      <w:r w:rsidR="00997B10">
        <w:rPr>
          <w:b/>
          <w:bCs/>
          <w:noProof/>
        </w:rPr>
        <w:t>9</w:t>
      </w:r>
      <w:r w:rsidR="00CD52FB">
        <w:fldChar w:fldCharType="end"/>
      </w:r>
      <w:r>
        <w:t>.</w:t>
      </w:r>
      <w:r w:rsidR="002013E5">
        <w:t xml:space="preserve"> The rest of the genes did not have any horizontally acquisition signal. This indicates that almost all the OEP candidates were</w:t>
      </w:r>
      <w:r w:rsidR="00F62ACA">
        <w:t xml:space="preserve"> </w:t>
      </w:r>
      <w:r w:rsidR="002013E5">
        <w:t xml:space="preserve">vertically </w:t>
      </w:r>
      <w:r w:rsidR="00F62ACA">
        <w:t>inherited.</w:t>
      </w:r>
    </w:p>
    <w:p w14:paraId="0023E192" w14:textId="6D32DFBC" w:rsidR="003835D4" w:rsidRPr="0055525B" w:rsidRDefault="003835D4" w:rsidP="0055525B">
      <w:pPr>
        <w:pStyle w:val="Caption"/>
        <w:keepNext/>
        <w:spacing w:after="0"/>
      </w:pPr>
      <w:bookmarkStart w:id="225" w:name="_Ref530661047"/>
      <w:r w:rsidRPr="003835D4">
        <w:rPr>
          <w:b/>
          <w:bCs/>
        </w:rPr>
        <w:t xml:space="preserve">Table </w:t>
      </w:r>
      <w:r w:rsidRPr="003835D4">
        <w:rPr>
          <w:b/>
          <w:bCs/>
        </w:rPr>
        <w:fldChar w:fldCharType="begin"/>
      </w:r>
      <w:r w:rsidRPr="003835D4">
        <w:rPr>
          <w:b/>
          <w:bCs/>
        </w:rPr>
        <w:instrText xml:space="preserve"> SEQ Table \* ARABIC </w:instrText>
      </w:r>
      <w:r w:rsidRPr="003835D4">
        <w:rPr>
          <w:b/>
          <w:bCs/>
        </w:rPr>
        <w:fldChar w:fldCharType="separate"/>
      </w:r>
      <w:r w:rsidR="00FA3A2E">
        <w:rPr>
          <w:b/>
          <w:bCs/>
          <w:noProof/>
        </w:rPr>
        <w:t>9</w:t>
      </w:r>
      <w:r w:rsidRPr="003835D4">
        <w:rPr>
          <w:b/>
          <w:bCs/>
        </w:rPr>
        <w:fldChar w:fldCharType="end"/>
      </w:r>
      <w:bookmarkEnd w:id="225"/>
      <w:r w:rsidRPr="003835D4">
        <w:rPr>
          <w:b/>
          <w:bCs/>
        </w:rPr>
        <w:t>:</w:t>
      </w:r>
      <w:r>
        <w:rPr>
          <w:b/>
          <w:bCs/>
        </w:rPr>
        <w:t xml:space="preserve"> </w:t>
      </w:r>
      <w:r w:rsidRPr="0055525B">
        <w:t xml:space="preserve">5 OEPs from A. b ATCC 19606 which </w:t>
      </w:r>
      <w:r w:rsidR="0055525B" w:rsidRPr="0055525B">
        <w:t>have been horizontally transferred.</w:t>
      </w:r>
      <w:r w:rsidRPr="0055525B">
        <w:t xml:space="preserve"> </w:t>
      </w:r>
    </w:p>
    <w:tbl>
      <w:tblPr>
        <w:tblStyle w:val="GridTable4-Accent6"/>
        <w:tblW w:w="7900" w:type="dxa"/>
        <w:jc w:val="center"/>
        <w:tblLook w:val="04A0" w:firstRow="1" w:lastRow="0" w:firstColumn="1" w:lastColumn="0" w:noHBand="0" w:noVBand="1"/>
      </w:tblPr>
      <w:tblGrid>
        <w:gridCol w:w="2000"/>
        <w:gridCol w:w="2280"/>
        <w:gridCol w:w="3620"/>
      </w:tblGrid>
      <w:tr w:rsidR="003835D4" w:rsidRPr="00650FCA" w14:paraId="4183978D" w14:textId="77777777" w:rsidTr="003835D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28A26A8" w14:textId="77777777" w:rsidR="003835D4" w:rsidRPr="00650FCA" w:rsidRDefault="003835D4" w:rsidP="003835D4">
            <w:pPr>
              <w:spacing w:line="240" w:lineRule="auto"/>
              <w:jc w:val="center"/>
              <w:rPr>
                <w:rFonts w:eastAsia="Times New Roman" w:cs="Calibri"/>
                <w:color w:val="000000"/>
                <w:sz w:val="21"/>
                <w:szCs w:val="21"/>
              </w:rPr>
            </w:pPr>
            <w:r w:rsidRPr="00650FCA">
              <w:rPr>
                <w:rFonts w:eastAsia="Times New Roman" w:cs="Calibri"/>
                <w:color w:val="000000"/>
                <w:sz w:val="21"/>
                <w:szCs w:val="21"/>
              </w:rPr>
              <w:t>Gene ID</w:t>
            </w:r>
          </w:p>
        </w:tc>
        <w:tc>
          <w:tcPr>
            <w:tcW w:w="2280" w:type="dxa"/>
            <w:noWrap/>
            <w:hideMark/>
          </w:tcPr>
          <w:p w14:paraId="68F9E906"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Function</w:t>
            </w:r>
          </w:p>
        </w:tc>
        <w:tc>
          <w:tcPr>
            <w:tcW w:w="3620" w:type="dxa"/>
            <w:noWrap/>
            <w:hideMark/>
          </w:tcPr>
          <w:p w14:paraId="566D7DE5"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Donor</w:t>
            </w:r>
          </w:p>
        </w:tc>
      </w:tr>
      <w:tr w:rsidR="003835D4" w:rsidRPr="00650FCA" w14:paraId="09D6EB93"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59E27F"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0024161.1</w:t>
            </w:r>
          </w:p>
        </w:tc>
        <w:tc>
          <w:tcPr>
            <w:tcW w:w="2280" w:type="dxa"/>
            <w:noWrap/>
            <w:hideMark/>
          </w:tcPr>
          <w:p w14:paraId="43532004"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7001949"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Pseudomonas </w:t>
            </w:r>
            <w:proofErr w:type="spellStart"/>
            <w:r w:rsidRPr="00650FCA">
              <w:rPr>
                <w:rFonts w:eastAsia="Times New Roman" w:cs="Calibri"/>
                <w:i/>
                <w:iCs/>
                <w:color w:val="000000"/>
                <w:sz w:val="21"/>
                <w:szCs w:val="21"/>
              </w:rPr>
              <w:t>weihenstephanensis</w:t>
            </w:r>
            <w:proofErr w:type="spellEnd"/>
          </w:p>
        </w:tc>
      </w:tr>
      <w:tr w:rsidR="003835D4" w:rsidRPr="00650FCA" w14:paraId="0E87CDF5"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182904"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129309.1</w:t>
            </w:r>
          </w:p>
        </w:tc>
        <w:tc>
          <w:tcPr>
            <w:tcW w:w="2280" w:type="dxa"/>
            <w:noWrap/>
            <w:hideMark/>
          </w:tcPr>
          <w:p w14:paraId="5AEA4449"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84A8972"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Psychrobacter</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arcticus</w:t>
            </w:r>
            <w:proofErr w:type="spellEnd"/>
          </w:p>
        </w:tc>
      </w:tr>
      <w:tr w:rsidR="003835D4" w:rsidRPr="00650FCA" w14:paraId="38C52E68"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F4E6EE"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288712.1</w:t>
            </w:r>
          </w:p>
        </w:tc>
        <w:tc>
          <w:tcPr>
            <w:tcW w:w="2280" w:type="dxa"/>
            <w:noWrap/>
            <w:hideMark/>
          </w:tcPr>
          <w:p w14:paraId="704BF167"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C78FE6C"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eudomonas fluorescens</w:t>
            </w:r>
          </w:p>
        </w:tc>
      </w:tr>
      <w:tr w:rsidR="003835D4" w:rsidRPr="00650FCA" w14:paraId="462E9533"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9215F5"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984286.1</w:t>
            </w:r>
          </w:p>
        </w:tc>
        <w:tc>
          <w:tcPr>
            <w:tcW w:w="2280" w:type="dxa"/>
            <w:noWrap/>
            <w:hideMark/>
          </w:tcPr>
          <w:p w14:paraId="22615177"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0A7F06A5"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Bordetella </w:t>
            </w:r>
            <w:proofErr w:type="spellStart"/>
            <w:r w:rsidRPr="00650FCA">
              <w:rPr>
                <w:rFonts w:eastAsia="Times New Roman" w:cs="Calibri"/>
                <w:i/>
                <w:iCs/>
                <w:color w:val="000000"/>
                <w:sz w:val="21"/>
                <w:szCs w:val="21"/>
              </w:rPr>
              <w:t>trematum</w:t>
            </w:r>
            <w:proofErr w:type="spellEnd"/>
          </w:p>
        </w:tc>
      </w:tr>
      <w:tr w:rsidR="003835D4" w:rsidRPr="00650FCA" w14:paraId="31A36A6E"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1E9448"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2134405.1</w:t>
            </w:r>
          </w:p>
        </w:tc>
        <w:tc>
          <w:tcPr>
            <w:tcW w:w="2280" w:type="dxa"/>
            <w:noWrap/>
            <w:hideMark/>
          </w:tcPr>
          <w:p w14:paraId="242B3DF6"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9F4DBDD"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Chromobacterium</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subtsugae</w:t>
            </w:r>
            <w:proofErr w:type="spellEnd"/>
          </w:p>
        </w:tc>
      </w:tr>
    </w:tbl>
    <w:p w14:paraId="1004A5B6" w14:textId="2BF08330" w:rsidR="00BB4920" w:rsidRDefault="004A310B" w:rsidP="002013E5">
      <w:r>
        <w:rPr>
          <w:b/>
          <w:bCs/>
          <w:noProof/>
        </w:rPr>
        <mc:AlternateContent>
          <mc:Choice Requires="wpg">
            <w:drawing>
              <wp:anchor distT="0" distB="0" distL="114300" distR="114300" simplePos="0" relativeHeight="251921408" behindDoc="0" locked="0" layoutInCell="1" allowOverlap="1" wp14:anchorId="4910DAB5" wp14:editId="50046290">
                <wp:simplePos x="0" y="0"/>
                <wp:positionH relativeFrom="column">
                  <wp:posOffset>6985</wp:posOffset>
                </wp:positionH>
                <wp:positionV relativeFrom="paragraph">
                  <wp:posOffset>246380</wp:posOffset>
                </wp:positionV>
                <wp:extent cx="5482590" cy="4552950"/>
                <wp:effectExtent l="0" t="0" r="3810" b="6350"/>
                <wp:wrapTopAndBottom/>
                <wp:docPr id="48" name="Group 48"/>
                <wp:cNvGraphicFramePr/>
                <a:graphic xmlns:a="http://schemas.openxmlformats.org/drawingml/2006/main">
                  <a:graphicData uri="http://schemas.microsoft.com/office/word/2010/wordprocessingGroup">
                    <wpg:wgp>
                      <wpg:cNvGrpSpPr/>
                      <wpg:grpSpPr>
                        <a:xfrm>
                          <a:off x="0" y="0"/>
                          <a:ext cx="5482590" cy="4552950"/>
                          <a:chOff x="0" y="0"/>
                          <a:chExt cx="5484477" cy="4552950"/>
                        </a:xfrm>
                      </wpg:grpSpPr>
                      <pic:pic xmlns:pic="http://schemas.openxmlformats.org/drawingml/2006/picture">
                        <pic:nvPicPr>
                          <pic:cNvPr id="45" name="Picture 45"/>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396230" cy="3652520"/>
                          </a:xfrm>
                          <a:prstGeom prst="rect">
                            <a:avLst/>
                          </a:prstGeom>
                        </pic:spPr>
                      </pic:pic>
                      <wps:wsp>
                        <wps:cNvPr id="46" name="Text Box 46"/>
                        <wps:cNvSpPr txBox="1"/>
                        <wps:spPr>
                          <a:xfrm>
                            <a:off x="67940" y="3706495"/>
                            <a:ext cx="5416537" cy="846455"/>
                          </a:xfrm>
                          <a:prstGeom prst="rect">
                            <a:avLst/>
                          </a:prstGeom>
                          <a:solidFill>
                            <a:prstClr val="white"/>
                          </a:solidFill>
                          <a:ln>
                            <a:noFill/>
                          </a:ln>
                        </wps:spPr>
                        <wps:txbx>
                          <w:txbxContent>
                            <w:p w14:paraId="246AE459" w14:textId="741E7C55" w:rsidR="00D43485" w:rsidRPr="00CD52FB" w:rsidRDefault="00D43485" w:rsidP="00C3605D">
                              <w:pPr>
                                <w:pStyle w:val="Caption"/>
                                <w:rPr>
                                  <w:i w:val="0"/>
                                  <w:iCs w:val="0"/>
                                </w:rPr>
                              </w:pPr>
                              <w:bookmarkStart w:id="226"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9</w:t>
                              </w:r>
                              <w:r w:rsidRPr="00C3605D">
                                <w:rPr>
                                  <w:b/>
                                  <w:bCs/>
                                </w:rPr>
                                <w:fldChar w:fldCharType="end"/>
                              </w:r>
                              <w:bookmarkEnd w:id="226"/>
                              <w:r w:rsidRPr="00C3605D">
                                <w:rPr>
                                  <w:b/>
                                  <w:bCs/>
                                </w:rPr>
                                <w:t>:</w:t>
                              </w:r>
                              <w:r>
                                <w:rPr>
                                  <w:b/>
                                  <w:bCs/>
                                </w:rPr>
                                <w:t xml:space="preserve"> </w:t>
                              </w:r>
                              <w:r>
                                <w:t>the</w:t>
                              </w:r>
                              <w:r w:rsidRPr="00C3605D">
                                <w:t xml:space="preserve"> </w:t>
                              </w:r>
                              <w:r>
                                <w:t xml:space="preserve">scatter </w:t>
                              </w:r>
                              <w:r w:rsidRPr="00C3605D">
                                <w:t>plot</w:t>
                              </w:r>
                              <w:r>
                                <w:t xml:space="preserve"> from the HGTector analysis of A. b ATCC 19606. The plot displays 3666 proteins in A. b ATCC 19606</w:t>
                              </w:r>
                              <w:r>
                                <w:rPr>
                                  <w:b/>
                                  <w:bCs/>
                                </w:rPr>
                                <w:t xml:space="preserve"> </w:t>
                              </w:r>
                              <w:r w:rsidRPr="00CD52FB">
                                <w:t>(</w:t>
                              </w:r>
                              <w:r>
                                <w:t>all circles</w:t>
                              </w:r>
                              <w:r w:rsidRPr="00CD52FB">
                                <w:t>)</w:t>
                              </w:r>
                              <w:r>
                                <w:t>, 59 HGT derived genes (green circles), 327 OEP proteins (green circles) and 5 proteins which have been both horizontally transferred and labeled as extracellular proteins (red diam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10DAB5" id="Group 48" o:spid="_x0000_s1164" style="position:absolute;left:0;text-align:left;margin-left:.55pt;margin-top:19.4pt;width:431.7pt;height:358.5pt;z-index:251921408;mso-width-relative:margin" coordsize="54844,45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">
                <v:shape id="Picture 45" o:spid="_x0000_s1165" type="#_x0000_t75" style="position:absolute;width:53962;height:36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">
                  <v:imagedata r:id="rId119" o:title=""/>
                </v:shape>
                <v:shape id="Text Box 46" o:spid="_x0000_s1166" type="#_x0000_t202" style="position:absolute;left:679;top:37064;width:54165;height:8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246AE459" w14:textId="741E7C55" w:rsidR="00D43485" w:rsidRPr="00CD52FB" w:rsidRDefault="00D43485" w:rsidP="00C3605D">
                        <w:pPr>
                          <w:pStyle w:val="Caption"/>
                          <w:rPr>
                            <w:i w:val="0"/>
                            <w:iCs w:val="0"/>
                          </w:rPr>
                        </w:pPr>
                        <w:bookmarkStart w:id="227"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9</w:t>
                        </w:r>
                        <w:r w:rsidRPr="00C3605D">
                          <w:rPr>
                            <w:b/>
                            <w:bCs/>
                          </w:rPr>
                          <w:fldChar w:fldCharType="end"/>
                        </w:r>
                        <w:bookmarkEnd w:id="227"/>
                        <w:r w:rsidRPr="00C3605D">
                          <w:rPr>
                            <w:b/>
                            <w:bCs/>
                          </w:rPr>
                          <w:t>:</w:t>
                        </w:r>
                        <w:r>
                          <w:rPr>
                            <w:b/>
                            <w:bCs/>
                          </w:rPr>
                          <w:t xml:space="preserve"> </w:t>
                        </w:r>
                        <w:r>
                          <w:t>the</w:t>
                        </w:r>
                        <w:r w:rsidRPr="00C3605D">
                          <w:t xml:space="preserve"> </w:t>
                        </w:r>
                        <w:r>
                          <w:t xml:space="preserve">scatter </w:t>
                        </w:r>
                        <w:r w:rsidRPr="00C3605D">
                          <w:t>plot</w:t>
                        </w:r>
                        <w:r>
                          <w:t xml:space="preserve"> from the HGTector analysis of A. b ATCC 19606. The plot displays 3666 proteins in A. b ATCC 19606</w:t>
                        </w:r>
                        <w:r>
                          <w:rPr>
                            <w:b/>
                            <w:bCs/>
                          </w:rPr>
                          <w:t xml:space="preserve"> </w:t>
                        </w:r>
                        <w:r w:rsidRPr="00CD52FB">
                          <w:t>(</w:t>
                        </w:r>
                        <w:r>
                          <w:t>all circles</w:t>
                        </w:r>
                        <w:r w:rsidRPr="00CD52FB">
                          <w:t>)</w:t>
                        </w:r>
                        <w:r>
                          <w:t>, 59 HGT derived genes (green circles), 327 OEP proteins (green circles) and 5 proteins which have been both horizontally transferred and labeled as extracellular proteins (red diamond).</w:t>
                        </w:r>
                      </w:p>
                    </w:txbxContent>
                  </v:textbox>
                </v:shape>
                <w10:wrap type="topAndBottom"/>
              </v:group>
            </w:pict>
          </mc:Fallback>
        </mc:AlternateContent>
      </w:r>
    </w:p>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28" w:name="_Toc528762477"/>
      <w:r>
        <w:lastRenderedPageBreak/>
        <w:t>Discussion</w:t>
      </w:r>
      <w:bookmarkEnd w:id="228"/>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29" w:name="_Toc528762478"/>
      <w:r>
        <w:t>Conclusion &amp; outlook</w:t>
      </w:r>
      <w:bookmarkEnd w:id="229"/>
    </w:p>
    <w:p w14:paraId="1F48F2D6" w14:textId="25F3BBE4" w:rsidR="00A41B63" w:rsidRDefault="00A41B63" w:rsidP="00A41B63">
      <w:pPr>
        <w:pStyle w:val="Heading2"/>
      </w:pPr>
      <w:bookmarkStart w:id="230" w:name="_Toc528762479"/>
      <w:r>
        <w:t>Conclusion</w:t>
      </w:r>
      <w:bookmarkEnd w:id="230"/>
    </w:p>
    <w:p w14:paraId="127BE403" w14:textId="33FE4DB5" w:rsidR="00A41B63" w:rsidRDefault="00A41B63" w:rsidP="00A41B63">
      <w:pPr>
        <w:pStyle w:val="Heading2"/>
      </w:pPr>
      <w:bookmarkStart w:id="231" w:name="_Toc528762480"/>
      <w:r>
        <w:t>Outlook</w:t>
      </w:r>
      <w:bookmarkEnd w:id="231"/>
    </w:p>
    <w:p w14:paraId="3DF7DF7D" w14:textId="48B66A9D" w:rsidR="00A41B63" w:rsidRDefault="00A41B63" w:rsidP="00A41B63">
      <w:pPr>
        <w:pStyle w:val="Heading3"/>
      </w:pPr>
      <w:bookmarkStart w:id="232" w:name="_Toc528762481"/>
      <w:r>
        <w:t>Small RNA</w:t>
      </w:r>
      <w:bookmarkEnd w:id="232"/>
    </w:p>
    <w:p w14:paraId="1924EB6B" w14:textId="7801CDC0" w:rsidR="00A41B63" w:rsidRDefault="00A41B63" w:rsidP="00A41B63">
      <w:pPr>
        <w:pStyle w:val="Heading3"/>
      </w:pPr>
      <w:bookmarkStart w:id="233" w:name="_Toc528762482"/>
      <w:r>
        <w:t>Effect of host human products on natural transformation</w:t>
      </w:r>
      <w:bookmarkEnd w:id="233"/>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34" w:name="_Toc528762483"/>
      <w:r>
        <w:t>Analyzing hotspots along the genome (homologous recombinatio</w:t>
      </w:r>
      <w:r w:rsidR="007844AB">
        <w:t>n</w:t>
      </w:r>
      <w:bookmarkEnd w:id="234"/>
    </w:p>
    <w:p w14:paraId="7CFEDCA9" w14:textId="0E12A313" w:rsidR="00A41B63" w:rsidRPr="00BF479B" w:rsidRDefault="00521FFA" w:rsidP="007B5696">
      <w:pPr>
        <w:pStyle w:val="Heading1"/>
        <w:numPr>
          <w:ilvl w:val="0"/>
          <w:numId w:val="0"/>
        </w:numPr>
        <w:rPr>
          <w:lang w:val="de-DE"/>
        </w:rPr>
      </w:pPr>
      <w:bookmarkStart w:id="235" w:name="_Toc528762484"/>
      <w:commentRangeStart w:id="236"/>
      <w:r w:rsidRPr="00BF479B">
        <w:rPr>
          <w:lang w:val="de-DE"/>
        </w:rPr>
        <w:lastRenderedPageBreak/>
        <w:t>References</w:t>
      </w:r>
      <w:commentRangeEnd w:id="236"/>
      <w:r w:rsidR="00CF4F65">
        <w:rPr>
          <w:rStyle w:val="CommentReference"/>
          <w:rFonts w:eastAsiaTheme="minorHAnsi" w:cstheme="minorBidi"/>
          <w:b w:val="0"/>
          <w:color w:val="auto"/>
        </w:rPr>
        <w:commentReference w:id="236"/>
      </w:r>
      <w:bookmarkEnd w:id="235"/>
    </w:p>
    <w:p w14:paraId="1785AA2D" w14:textId="68B9A254" w:rsidR="00B928AE" w:rsidRPr="00B928AE" w:rsidRDefault="00DF7D95" w:rsidP="00B928AE">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B928AE" w:rsidRPr="00B928AE">
        <w:rPr>
          <w:rFonts w:cs="Times New Roman"/>
          <w:noProof/>
        </w:rPr>
        <w:t xml:space="preserve">Altenhoff, A. M., Gil, M., Gonnet, G. H., &amp; Dessimoz, C. (2013). Inferring Hierarchical Orthologous Groups from Orthologous Gene Pairs. </w:t>
      </w:r>
      <w:r w:rsidR="00B928AE" w:rsidRPr="00B928AE">
        <w:rPr>
          <w:rFonts w:cs="Times New Roman"/>
          <w:i/>
          <w:iCs/>
          <w:noProof/>
        </w:rPr>
        <w:t>PLoS ONE</w:t>
      </w:r>
      <w:r w:rsidR="00B928AE" w:rsidRPr="00B928AE">
        <w:rPr>
          <w:rFonts w:cs="Times New Roman"/>
          <w:noProof/>
        </w:rPr>
        <w:t>. https://doi.org/10.1371/journal.pone.0053786</w:t>
      </w:r>
    </w:p>
    <w:p w14:paraId="7DDE32D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Altschul, S. F., Gish, W., Miller, W., Myers, E. W., &amp; Lipman, D. J. (1990). Basic local alignment search tool. </w:t>
      </w:r>
      <w:r w:rsidRPr="00B928AE">
        <w:rPr>
          <w:rFonts w:cs="Times New Roman"/>
          <w:i/>
          <w:iCs/>
          <w:noProof/>
        </w:rPr>
        <w:t>Journal of Molecular Biology</w:t>
      </w:r>
      <w:r w:rsidRPr="00B928AE">
        <w:rPr>
          <w:rFonts w:cs="Times New Roman"/>
          <w:noProof/>
        </w:rPr>
        <w:t>. https://doi.org/10.1016/S0022-2836(05)80360-2</w:t>
      </w:r>
    </w:p>
    <w:p w14:paraId="50519901"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Ashburner, M., Ball, C. A., Blake, J. A., Botstein, D., Butler, H., Cherry, J. M., … Sherlock, G. (2000). Gene Ontology: tool for the unification of biology. </w:t>
      </w:r>
      <w:r w:rsidRPr="00B928AE">
        <w:rPr>
          <w:rFonts w:cs="Times New Roman"/>
          <w:i/>
          <w:iCs/>
          <w:noProof/>
        </w:rPr>
        <w:t>Nature Genetics</w:t>
      </w:r>
      <w:r w:rsidRPr="00B928AE">
        <w:rPr>
          <w:rFonts w:cs="Times New Roman"/>
          <w:noProof/>
        </w:rPr>
        <w:t xml:space="preserve">, </w:t>
      </w:r>
      <w:r w:rsidRPr="00B928AE">
        <w:rPr>
          <w:rFonts w:cs="Times New Roman"/>
          <w:i/>
          <w:iCs/>
          <w:noProof/>
        </w:rPr>
        <w:t>25</w:t>
      </w:r>
      <w:r w:rsidRPr="00B928AE">
        <w:rPr>
          <w:rFonts w:cs="Times New Roman"/>
          <w:noProof/>
        </w:rPr>
        <w:t>(1), 25–29. https://doi.org/10.1038/75556</w:t>
      </w:r>
    </w:p>
    <w:p w14:paraId="6567A40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Averhoff, B. (2009). Shuffling genes around in hot environments: The unique DNA transporter of Thermus thermophilus. In </w:t>
      </w:r>
      <w:r w:rsidRPr="00B928AE">
        <w:rPr>
          <w:rFonts w:cs="Times New Roman"/>
          <w:i/>
          <w:iCs/>
          <w:noProof/>
        </w:rPr>
        <w:t>FEMS Microbiology Reviews</w:t>
      </w:r>
      <w:r w:rsidRPr="00B928AE">
        <w:rPr>
          <w:rFonts w:cs="Times New Roman"/>
          <w:noProof/>
        </w:rPr>
        <w:t>. https://doi.org/10.1111/j.1574-6976.2008.00160.x</w:t>
      </w:r>
    </w:p>
    <w:p w14:paraId="540CE3F4"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Averhoff, &amp; Graf. (2008). </w:t>
      </w:r>
      <w:r w:rsidRPr="00B928AE">
        <w:rPr>
          <w:rFonts w:cs="Times New Roman"/>
          <w:i/>
          <w:iCs/>
          <w:noProof/>
        </w:rPr>
        <w:t>The natural transformation system of acinetobacter baylyi</w:t>
      </w:r>
      <w:r w:rsidRPr="00B928AE">
        <w:rPr>
          <w:rFonts w:ascii="Times New Roman" w:hAnsi="Times New Roman" w:cs="Times New Roman"/>
          <w:i/>
          <w:iCs/>
          <w:noProof/>
        </w:rPr>
        <w:t> </w:t>
      </w:r>
      <w:r w:rsidRPr="00B928AE">
        <w:rPr>
          <w:rFonts w:cs="Times New Roman"/>
          <w:i/>
          <w:iCs/>
          <w:noProof/>
        </w:rPr>
        <w:t>: A unique transport machinery.</w:t>
      </w:r>
      <w:r w:rsidRPr="00B928AE">
        <w:rPr>
          <w:rFonts w:cs="Times New Roman"/>
          <w:noProof/>
        </w:rPr>
        <w:t xml:space="preserve"> (U. Gerischer, Ed.), </w:t>
      </w:r>
      <w:r w:rsidRPr="00B928AE">
        <w:rPr>
          <w:rFonts w:cs="Times New Roman"/>
          <w:i/>
          <w:iCs/>
          <w:noProof/>
        </w:rPr>
        <w:t>Acinetobacter Molecular Biology</w:t>
      </w:r>
      <w:r w:rsidRPr="00B928AE">
        <w:rPr>
          <w:rFonts w:cs="Times New Roman"/>
          <w:noProof/>
        </w:rPr>
        <w:t>. Norfolk, UK: Caister Academic Press. Retrieved from https://www.caister.com/hsp/abstracts/acineto/05.html</w:t>
      </w:r>
    </w:p>
    <w:p w14:paraId="0D91FD0F"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Barbe, V., Vallenet, D., Fonknechten, N., Kreimeyer, A., Oztas, S., Labarre, L., … Médigue, C. (2004). Unique features revealed by the genome sequence of Acinetobacter sp. ADP1, a versatile and naturally transformation competent bacterium. </w:t>
      </w:r>
      <w:r w:rsidRPr="00B928AE">
        <w:rPr>
          <w:rFonts w:cs="Times New Roman"/>
          <w:i/>
          <w:iCs/>
          <w:noProof/>
        </w:rPr>
        <w:t>Nucleic Acids Research</w:t>
      </w:r>
      <w:r w:rsidRPr="00B928AE">
        <w:rPr>
          <w:rFonts w:cs="Times New Roman"/>
          <w:noProof/>
        </w:rPr>
        <w:t xml:space="preserve">, </w:t>
      </w:r>
      <w:r w:rsidRPr="00B928AE">
        <w:rPr>
          <w:rFonts w:cs="Times New Roman"/>
          <w:i/>
          <w:iCs/>
          <w:noProof/>
        </w:rPr>
        <w:t>32</w:t>
      </w:r>
      <w:r w:rsidRPr="00B928AE">
        <w:rPr>
          <w:rFonts w:cs="Times New Roman"/>
          <w:noProof/>
        </w:rPr>
        <w:t>(19), 5766–5779. https://doi.org/10.1093/nar/gkh910</w:t>
      </w:r>
    </w:p>
    <w:p w14:paraId="34A5CDC4"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Bentancor, L. V., Camacho-Peiro, A., Bozkurt-Guzel, C., Pier, G. B., &amp; Maira-Litran, T. (2012). Identification of Ata, a Multifunctional Trimeric Autotransporter of Acinetobacter baumannii. </w:t>
      </w:r>
      <w:r w:rsidRPr="00B928AE">
        <w:rPr>
          <w:rFonts w:cs="Times New Roman"/>
          <w:i/>
          <w:iCs/>
          <w:noProof/>
        </w:rPr>
        <w:t>Journal of Bacteriology</w:t>
      </w:r>
      <w:r w:rsidRPr="00B928AE">
        <w:rPr>
          <w:rFonts w:cs="Times New Roman"/>
          <w:noProof/>
        </w:rPr>
        <w:t xml:space="preserve">, </w:t>
      </w:r>
      <w:r w:rsidRPr="00B928AE">
        <w:rPr>
          <w:rFonts w:cs="Times New Roman"/>
          <w:i/>
          <w:iCs/>
          <w:noProof/>
        </w:rPr>
        <w:t>194</w:t>
      </w:r>
      <w:r w:rsidRPr="00B928AE">
        <w:rPr>
          <w:rFonts w:cs="Times New Roman"/>
          <w:noProof/>
        </w:rPr>
        <w:t>(15), 3950–3960. https://doi.org/10.1128/JB.06769-11</w:t>
      </w:r>
    </w:p>
    <w:p w14:paraId="57D39D36"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Berger, U. (1960). Neisseria animalis nov. spec. </w:t>
      </w:r>
      <w:r w:rsidRPr="00B928AE">
        <w:rPr>
          <w:rFonts w:cs="Times New Roman"/>
          <w:i/>
          <w:iCs/>
          <w:noProof/>
        </w:rPr>
        <w:t>Zeitschrift Für Hygiene Und Infektionskrankheiten</w:t>
      </w:r>
      <w:r w:rsidRPr="00B928AE">
        <w:rPr>
          <w:rFonts w:cs="Times New Roman"/>
          <w:noProof/>
        </w:rPr>
        <w:t xml:space="preserve">, </w:t>
      </w:r>
      <w:r w:rsidRPr="00B928AE">
        <w:rPr>
          <w:rFonts w:cs="Times New Roman"/>
          <w:i/>
          <w:iCs/>
          <w:noProof/>
        </w:rPr>
        <w:t>147</w:t>
      </w:r>
      <w:r w:rsidRPr="00B928AE">
        <w:rPr>
          <w:rFonts w:cs="Times New Roman"/>
          <w:noProof/>
        </w:rPr>
        <w:t>(2), 158–161. https://doi.org/10.1007/BF02152052</w:t>
      </w:r>
    </w:p>
    <w:p w14:paraId="6C43059E"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Bharati, K. P., &amp; Prashanth, U. R. (2011). Von Willebrand disease: an overview. </w:t>
      </w:r>
      <w:r w:rsidRPr="00B928AE">
        <w:rPr>
          <w:rFonts w:cs="Times New Roman"/>
          <w:i/>
          <w:iCs/>
          <w:noProof/>
        </w:rPr>
        <w:lastRenderedPageBreak/>
        <w:t>Indian Journal of Pharmaceutical Sciences</w:t>
      </w:r>
      <w:r w:rsidRPr="00B928AE">
        <w:rPr>
          <w:rFonts w:cs="Times New Roman"/>
          <w:noProof/>
        </w:rPr>
        <w:t xml:space="preserve">, </w:t>
      </w:r>
      <w:r w:rsidRPr="00B928AE">
        <w:rPr>
          <w:rFonts w:cs="Times New Roman"/>
          <w:i/>
          <w:iCs/>
          <w:noProof/>
        </w:rPr>
        <w:t>73</w:t>
      </w:r>
      <w:r w:rsidRPr="00B928AE">
        <w:rPr>
          <w:rFonts w:cs="Times New Roman"/>
          <w:noProof/>
        </w:rPr>
        <w:t>(1), 7–16. https://doi.org/10.4103/0250-474X.89751</w:t>
      </w:r>
    </w:p>
    <w:p w14:paraId="623B78E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Buchfink, B., Xie, C., &amp; Huson, D. (2015). Fast and sensitive protein alignment using {DIAMOND}. </w:t>
      </w:r>
      <w:r w:rsidRPr="00B928AE">
        <w:rPr>
          <w:rFonts w:cs="Times New Roman"/>
          <w:i/>
          <w:iCs/>
          <w:noProof/>
        </w:rPr>
        <w:t>Nat Methods</w:t>
      </w:r>
      <w:r w:rsidRPr="00B928AE">
        <w:rPr>
          <w:rFonts w:cs="Times New Roman"/>
          <w:noProof/>
        </w:rPr>
        <w:t>. https://doi.org/10.1038/nmeth.3176</w:t>
      </w:r>
    </w:p>
    <w:p w14:paraId="1E9A3586"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Chen, I., &amp; Dubnau, D. (2004). DNA uptake during bacterial transformation. </w:t>
      </w:r>
      <w:r w:rsidRPr="00B928AE">
        <w:rPr>
          <w:rFonts w:cs="Times New Roman"/>
          <w:i/>
          <w:iCs/>
          <w:noProof/>
        </w:rPr>
        <w:t>Nature Reviews Microbiology</w:t>
      </w:r>
      <w:r w:rsidRPr="00B928AE">
        <w:rPr>
          <w:rFonts w:cs="Times New Roman"/>
          <w:noProof/>
        </w:rPr>
        <w:t>. https://doi.org/10.1038/nrmicro844</w:t>
      </w:r>
    </w:p>
    <w:p w14:paraId="1D0415F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Conesa, A., &amp; Götz, S. (2008). Blast2GO: A comprehensive suite for functional analysis in plant genomics. </w:t>
      </w:r>
      <w:r w:rsidRPr="00B928AE">
        <w:rPr>
          <w:rFonts w:cs="Times New Roman"/>
          <w:i/>
          <w:iCs/>
          <w:noProof/>
        </w:rPr>
        <w:t>International Journal of Plant Genomics</w:t>
      </w:r>
      <w:r w:rsidRPr="00B928AE">
        <w:rPr>
          <w:rFonts w:cs="Times New Roman"/>
          <w:noProof/>
        </w:rPr>
        <w:t xml:space="preserve">, </w:t>
      </w:r>
      <w:r w:rsidRPr="00B928AE">
        <w:rPr>
          <w:rFonts w:cs="Times New Roman"/>
          <w:i/>
          <w:iCs/>
          <w:noProof/>
        </w:rPr>
        <w:t>2008</w:t>
      </w:r>
      <w:r w:rsidRPr="00B928AE">
        <w:rPr>
          <w:rFonts w:cs="Times New Roman"/>
          <w:noProof/>
        </w:rPr>
        <w:t>, 619832. https://doi.org/10.1155/2008/619832</w:t>
      </w:r>
    </w:p>
    <w:p w14:paraId="40CB9F1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Darriba, D., Taboada, G. L., Doallo, R., &amp; Posada, D. (2011). ProtTest 3: fast selection of best-fit models of protein evolution. </w:t>
      </w:r>
      <w:r w:rsidRPr="00B928AE">
        <w:rPr>
          <w:rFonts w:cs="Times New Roman"/>
          <w:i/>
          <w:iCs/>
          <w:noProof/>
        </w:rPr>
        <w:t>Bioinformatics (Oxford, England)</w:t>
      </w:r>
      <w:r w:rsidRPr="00B928AE">
        <w:rPr>
          <w:rFonts w:cs="Times New Roman"/>
          <w:noProof/>
        </w:rPr>
        <w:t xml:space="preserve">, </w:t>
      </w:r>
      <w:r w:rsidRPr="00B928AE">
        <w:rPr>
          <w:rFonts w:cs="Times New Roman"/>
          <w:i/>
          <w:iCs/>
          <w:noProof/>
        </w:rPr>
        <w:t>27</w:t>
      </w:r>
      <w:r w:rsidRPr="00B928AE">
        <w:rPr>
          <w:rFonts w:cs="Times New Roman"/>
          <w:noProof/>
        </w:rPr>
        <w:t>(8), 1164–1165. https://doi.org/10.1093/bioinformatics/btr088</w:t>
      </w:r>
    </w:p>
    <w:p w14:paraId="5EA3009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Darriba, D., Taboada, G. L., Doallo, R., &amp; Posada, D. (2012). jModelTest 2: more models, new heuristics and parallel computing. </w:t>
      </w:r>
      <w:r w:rsidRPr="00B928AE">
        <w:rPr>
          <w:rFonts w:cs="Times New Roman"/>
          <w:i/>
          <w:iCs/>
          <w:noProof/>
        </w:rPr>
        <w:t>Nature Methods</w:t>
      </w:r>
      <w:r w:rsidRPr="00B928AE">
        <w:rPr>
          <w:rFonts w:cs="Times New Roman"/>
          <w:noProof/>
        </w:rPr>
        <w:t xml:space="preserve">, </w:t>
      </w:r>
      <w:r w:rsidRPr="00B928AE">
        <w:rPr>
          <w:rFonts w:cs="Times New Roman"/>
          <w:i/>
          <w:iCs/>
          <w:noProof/>
        </w:rPr>
        <w:t>9</w:t>
      </w:r>
      <w:r w:rsidRPr="00B928AE">
        <w:rPr>
          <w:rFonts w:cs="Times New Roman"/>
          <w:noProof/>
        </w:rPr>
        <w:t>(8), 772. https://doi.org/10.1038/nmeth.2109</w:t>
      </w:r>
    </w:p>
    <w:p w14:paraId="2E5A3C0E"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Ebersberger, I., Strauss, S., &amp; von Haeseler, A. (2009). HaMStR: Profile hidden markov model based search for orthologs in ESTs. </w:t>
      </w:r>
      <w:r w:rsidRPr="00B928AE">
        <w:rPr>
          <w:rFonts w:cs="Times New Roman"/>
          <w:i/>
          <w:iCs/>
          <w:noProof/>
        </w:rPr>
        <w:t>BMC Evolutionary Biology</w:t>
      </w:r>
      <w:r w:rsidRPr="00B928AE">
        <w:rPr>
          <w:rFonts w:cs="Times New Roman"/>
          <w:noProof/>
        </w:rPr>
        <w:t>. https://doi.org/10.1186/1471-2148-9-157</w:t>
      </w:r>
    </w:p>
    <w:p w14:paraId="56BEBC74"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Eddy, S. R. (1998). Profile hidden Markov models. </w:t>
      </w:r>
      <w:r w:rsidRPr="00B928AE">
        <w:rPr>
          <w:rFonts w:cs="Times New Roman"/>
          <w:i/>
          <w:iCs/>
          <w:noProof/>
        </w:rPr>
        <w:t>Bioinformatics (Oxford, England)</w:t>
      </w:r>
      <w:r w:rsidRPr="00B928AE">
        <w:rPr>
          <w:rFonts w:cs="Times New Roman"/>
          <w:noProof/>
        </w:rPr>
        <w:t xml:space="preserve">, </w:t>
      </w:r>
      <w:r w:rsidRPr="00B928AE">
        <w:rPr>
          <w:rFonts w:cs="Times New Roman"/>
          <w:i/>
          <w:iCs/>
          <w:noProof/>
        </w:rPr>
        <w:t>14</w:t>
      </w:r>
      <w:r w:rsidRPr="00B928AE">
        <w:rPr>
          <w:rFonts w:cs="Times New Roman"/>
          <w:noProof/>
        </w:rPr>
        <w:t>(9), 755–763. Retrieved from http://www.ncbi.nlm.nih.gov/pubmed/9918945</w:t>
      </w:r>
    </w:p>
    <w:p w14:paraId="6E50800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Elliott, K. T., &amp; Neidle, E. L. (2011). Acinetobacter baylyi ADP1: Transforming the choice of model organism. </w:t>
      </w:r>
      <w:r w:rsidRPr="00B928AE">
        <w:rPr>
          <w:rFonts w:cs="Times New Roman"/>
          <w:i/>
          <w:iCs/>
          <w:noProof/>
        </w:rPr>
        <w:t>IUBMB Life</w:t>
      </w:r>
      <w:r w:rsidRPr="00B928AE">
        <w:rPr>
          <w:rFonts w:cs="Times New Roman"/>
          <w:noProof/>
        </w:rPr>
        <w:t>. https://doi.org/10.1002/iub.530</w:t>
      </w:r>
    </w:p>
    <w:p w14:paraId="214CC791"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Felsenstein, J. (1985). Confidence limits on phylogenies: an approach using the bootstrap. </w:t>
      </w:r>
      <w:r w:rsidRPr="00B928AE">
        <w:rPr>
          <w:rFonts w:cs="Times New Roman"/>
          <w:i/>
          <w:iCs/>
          <w:noProof/>
        </w:rPr>
        <w:t>Evolution</w:t>
      </w:r>
      <w:r w:rsidRPr="00B928AE">
        <w:rPr>
          <w:rFonts w:cs="Times New Roman"/>
          <w:noProof/>
        </w:rPr>
        <w:t>. https://doi.org/10.2307/2408678</w:t>
      </w:r>
    </w:p>
    <w:p w14:paraId="1990C78A"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Gebhardt, M. J., Gallagher, L. A., Jacobson, R. K., Usacheva, E. A., Peterson, L. R., Zurawski, D. V, &amp; Shuman, H. A. (2015). Joint Transcriptional Control of Virulence and Resistance to Antibiotic and Environmental Stress in Acinetobacter baumannii. </w:t>
      </w:r>
      <w:r w:rsidRPr="00B928AE">
        <w:rPr>
          <w:rFonts w:cs="Times New Roman"/>
          <w:i/>
          <w:iCs/>
          <w:noProof/>
        </w:rPr>
        <w:t>MBio</w:t>
      </w:r>
      <w:r w:rsidRPr="00B928AE">
        <w:rPr>
          <w:rFonts w:cs="Times New Roman"/>
          <w:noProof/>
        </w:rPr>
        <w:t xml:space="preserve">, </w:t>
      </w:r>
      <w:r w:rsidRPr="00B928AE">
        <w:rPr>
          <w:rFonts w:cs="Times New Roman"/>
          <w:i/>
          <w:iCs/>
          <w:noProof/>
        </w:rPr>
        <w:t>6</w:t>
      </w:r>
      <w:r w:rsidRPr="00B928AE">
        <w:rPr>
          <w:rFonts w:cs="Times New Roman"/>
          <w:noProof/>
        </w:rPr>
        <w:t xml:space="preserve">(6), e01660-15. </w:t>
      </w:r>
      <w:r w:rsidRPr="00B928AE">
        <w:rPr>
          <w:rFonts w:cs="Times New Roman"/>
          <w:noProof/>
        </w:rPr>
        <w:lastRenderedPageBreak/>
        <w:t>https://doi.org/10.1128/mBio.01660-15</w:t>
      </w:r>
    </w:p>
    <w:p w14:paraId="6243C602"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B928AE">
        <w:rPr>
          <w:rFonts w:cs="Times New Roman"/>
          <w:i/>
          <w:iCs/>
          <w:noProof/>
        </w:rPr>
        <w:t>Gut Pathogens</w:t>
      </w:r>
      <w:r w:rsidRPr="00B928AE">
        <w:rPr>
          <w:rFonts w:cs="Times New Roman"/>
          <w:noProof/>
        </w:rPr>
        <w:t>. https://doi.org/10.1186/s13099-016-0103-7</w:t>
      </w:r>
    </w:p>
    <w:p w14:paraId="5D102280"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Godeux, A.-S., Lupo, A., Haenni, M., Guette-Marquet, S., Wilharm, G., Laaberki, M.-H., &amp; Charpentier, X. (2018). Fluorescence-based detection of natural transformation in drug resistant Acinetobacter baumannii. </w:t>
      </w:r>
      <w:r w:rsidRPr="00B928AE">
        <w:rPr>
          <w:rFonts w:cs="Times New Roman"/>
          <w:i/>
          <w:iCs/>
          <w:noProof/>
        </w:rPr>
        <w:t>Journal of Bacteriology</w:t>
      </w:r>
      <w:r w:rsidRPr="00B928AE">
        <w:rPr>
          <w:rFonts w:cs="Times New Roman"/>
          <w:noProof/>
        </w:rPr>
        <w:t xml:space="preserve">, </w:t>
      </w:r>
      <w:r w:rsidRPr="00B928AE">
        <w:rPr>
          <w:rFonts w:cs="Times New Roman"/>
          <w:i/>
          <w:iCs/>
          <w:noProof/>
        </w:rPr>
        <w:t>200</w:t>
      </w:r>
      <w:r w:rsidRPr="00B928AE">
        <w:rPr>
          <w:rFonts w:cs="Times New Roman"/>
          <w:noProof/>
        </w:rPr>
        <w:t>(19), e00181-18. https://doi.org/10.1128/JB.00181-18</w:t>
      </w:r>
    </w:p>
    <w:p w14:paraId="4F08784B"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Hamilton, H. L., &amp; Dillard, J. P. (2006, January 1). Natural transformation of Neisseria gonorrhoeae: From DNA donation to homologous recombination. </w:t>
      </w:r>
      <w:r w:rsidRPr="00B928AE">
        <w:rPr>
          <w:rFonts w:cs="Times New Roman"/>
          <w:i/>
          <w:iCs/>
          <w:noProof/>
        </w:rPr>
        <w:t>Molecular Microbiology</w:t>
      </w:r>
      <w:r w:rsidRPr="00B928AE">
        <w:rPr>
          <w:rFonts w:cs="Times New Roman"/>
          <w:noProof/>
        </w:rPr>
        <w:t>. Wiley/Blackwell (10.1111). https://doi.org/10.1111/j.1365-2958.2005.04964.x</w:t>
      </w:r>
    </w:p>
    <w:p w14:paraId="12FBAF63"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Hamoen, L. W., Venema, G., &amp; Kuipers, O. P. (2003). Controlling competence in Bacillus subtilis: shared use of regulators. </w:t>
      </w:r>
      <w:r w:rsidRPr="00B928AE">
        <w:rPr>
          <w:rFonts w:cs="Times New Roman"/>
          <w:i/>
          <w:iCs/>
          <w:noProof/>
        </w:rPr>
        <w:t>Microbiology</w:t>
      </w:r>
      <w:r w:rsidRPr="00B928AE">
        <w:rPr>
          <w:rFonts w:cs="Times New Roman"/>
          <w:noProof/>
        </w:rPr>
        <w:t xml:space="preserve">, </w:t>
      </w:r>
      <w:r w:rsidRPr="00B928AE">
        <w:rPr>
          <w:rFonts w:cs="Times New Roman"/>
          <w:i/>
          <w:iCs/>
          <w:noProof/>
        </w:rPr>
        <w:t>149</w:t>
      </w:r>
      <w:r w:rsidRPr="00B928AE">
        <w:rPr>
          <w:rFonts w:cs="Times New Roman"/>
          <w:noProof/>
        </w:rPr>
        <w:t>(1), 9–17. https://doi.org/10.1099/mic.0.26003-0</w:t>
      </w:r>
    </w:p>
    <w:p w14:paraId="5C84302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Huson, D. H., Auch, A. F., Qi, J., &amp; Schuster, S. C. (2007). MEGAN analysis of metagenomic data. </w:t>
      </w:r>
      <w:r w:rsidRPr="00B928AE">
        <w:rPr>
          <w:rFonts w:cs="Times New Roman"/>
          <w:i/>
          <w:iCs/>
          <w:noProof/>
        </w:rPr>
        <w:t>Genome Research</w:t>
      </w:r>
      <w:r w:rsidRPr="00B928AE">
        <w:rPr>
          <w:rFonts w:cs="Times New Roman"/>
          <w:noProof/>
        </w:rPr>
        <w:t>. https://doi.org/10.1101/gr.5969107</w:t>
      </w:r>
    </w:p>
    <w:p w14:paraId="5637EAB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Huson, D. H., &amp; Bryant, D. (2006). Application of phylogenetic networks in evolutionary studies. </w:t>
      </w:r>
      <w:r w:rsidRPr="00B928AE">
        <w:rPr>
          <w:rFonts w:cs="Times New Roman"/>
          <w:i/>
          <w:iCs/>
          <w:noProof/>
        </w:rPr>
        <w:t>Molecular Biology and Evolution</w:t>
      </w:r>
      <w:r w:rsidRPr="00B928AE">
        <w:rPr>
          <w:rFonts w:cs="Times New Roman"/>
          <w:noProof/>
        </w:rPr>
        <w:t>. https://doi.org/10.1093/molbev/msj030</w:t>
      </w:r>
    </w:p>
    <w:p w14:paraId="3A3417D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B928AE">
        <w:rPr>
          <w:rFonts w:cs="Times New Roman"/>
          <w:i/>
          <w:iCs/>
          <w:noProof/>
        </w:rPr>
        <w:t>Antimicrobial Agents and Chemotherapy</w:t>
      </w:r>
      <w:r w:rsidRPr="00B928AE">
        <w:rPr>
          <w:rFonts w:cs="Times New Roman"/>
          <w:noProof/>
        </w:rPr>
        <w:t xml:space="preserve">, </w:t>
      </w:r>
      <w:r w:rsidRPr="00B928AE">
        <w:rPr>
          <w:rFonts w:cs="Times New Roman"/>
          <w:i/>
          <w:iCs/>
          <w:noProof/>
        </w:rPr>
        <w:t>52</w:t>
      </w:r>
      <w:r w:rsidRPr="00B928AE">
        <w:rPr>
          <w:rFonts w:cs="Times New Roman"/>
          <w:noProof/>
        </w:rPr>
        <w:t>(7), 2616–2625. https://doi.org/10.1128/AAC.01643-07</w:t>
      </w:r>
    </w:p>
    <w:p w14:paraId="7B837722"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Jeong, H., Pan, J.-G., &amp; Park, S.-H. (2016). Contamination as a major factor in poor Illumina assembly of microbial isolate genomes. </w:t>
      </w:r>
      <w:r w:rsidRPr="00B928AE">
        <w:rPr>
          <w:rFonts w:cs="Times New Roman"/>
          <w:i/>
          <w:iCs/>
          <w:noProof/>
        </w:rPr>
        <w:t>BioRxiv</w:t>
      </w:r>
      <w:r w:rsidRPr="00B928AE">
        <w:rPr>
          <w:rFonts w:cs="Times New Roman"/>
          <w:noProof/>
        </w:rPr>
        <w:t>. https://doi.org/10.1101/081885</w:t>
      </w:r>
    </w:p>
    <w:p w14:paraId="7D7E3FFF"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lastRenderedPageBreak/>
        <w:t xml:space="preserve">Johnsborg, O., Eldholm, V., &amp; Håvarstein, L. S. (2007a). Natural genetic transformation: prevalence, mechanisms and function. </w:t>
      </w:r>
      <w:r w:rsidRPr="00B928AE">
        <w:rPr>
          <w:rFonts w:cs="Times New Roman"/>
          <w:i/>
          <w:iCs/>
          <w:noProof/>
        </w:rPr>
        <w:t>Research in Microbiology</w:t>
      </w:r>
      <w:r w:rsidRPr="00B928AE">
        <w:rPr>
          <w:rFonts w:cs="Times New Roman"/>
          <w:noProof/>
        </w:rPr>
        <w:t>. https://doi.org/10.1016/j.resmic.2007.09.004</w:t>
      </w:r>
    </w:p>
    <w:p w14:paraId="6F6A022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Johnsborg, O., Eldholm, V., &amp; Håvarstein, L. S. (2007b). Natural genetic transformation: prevalence, mechanisms and function. </w:t>
      </w:r>
      <w:r w:rsidRPr="00B928AE">
        <w:rPr>
          <w:rFonts w:cs="Times New Roman"/>
          <w:i/>
          <w:iCs/>
          <w:noProof/>
        </w:rPr>
        <w:t>Research in Microbiology</w:t>
      </w:r>
      <w:r w:rsidRPr="00B928AE">
        <w:rPr>
          <w:rFonts w:cs="Times New Roman"/>
          <w:noProof/>
        </w:rPr>
        <w:t xml:space="preserve">, </w:t>
      </w:r>
      <w:r w:rsidRPr="00B928AE">
        <w:rPr>
          <w:rFonts w:cs="Times New Roman"/>
          <w:i/>
          <w:iCs/>
          <w:noProof/>
        </w:rPr>
        <w:t>158</w:t>
      </w:r>
      <w:r w:rsidRPr="00B928AE">
        <w:rPr>
          <w:rFonts w:cs="Times New Roman"/>
          <w:noProof/>
        </w:rPr>
        <w:t>(10), 767–778. https://doi.org/10.1016/j.resmic.2007.09.004</w:t>
      </w:r>
    </w:p>
    <w:p w14:paraId="50E1C7B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Katoh, K., &amp; Standley, D. M. (2013). MAFFT Multiple Sequence Alignment Software Version 7: Improvements in Performance and Usability. </w:t>
      </w:r>
      <w:r w:rsidRPr="00B928AE">
        <w:rPr>
          <w:rFonts w:cs="Times New Roman"/>
          <w:i/>
          <w:iCs/>
          <w:noProof/>
        </w:rPr>
        <w:t>Molecular Biology and Evolution</w:t>
      </w:r>
      <w:r w:rsidRPr="00B928AE">
        <w:rPr>
          <w:rFonts w:cs="Times New Roman"/>
          <w:noProof/>
        </w:rPr>
        <w:t xml:space="preserve">, </w:t>
      </w:r>
      <w:r w:rsidRPr="00B928AE">
        <w:rPr>
          <w:rFonts w:cs="Times New Roman"/>
          <w:i/>
          <w:iCs/>
          <w:noProof/>
        </w:rPr>
        <w:t>30</w:t>
      </w:r>
      <w:r w:rsidRPr="00B928AE">
        <w:rPr>
          <w:rFonts w:cs="Times New Roman"/>
          <w:noProof/>
        </w:rPr>
        <w:t>(4), 772–780. https://doi.org/10.1093/molbev/mst010</w:t>
      </w:r>
    </w:p>
    <w:p w14:paraId="00B7BC2F"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Koestler, T., von Haeseler, A., &amp; Ebersberger, I. (2010). FACT: Functional annotation transfer between proteins with similar feature architectures. </w:t>
      </w:r>
      <w:r w:rsidRPr="00B928AE">
        <w:rPr>
          <w:rFonts w:cs="Times New Roman"/>
          <w:i/>
          <w:iCs/>
          <w:noProof/>
        </w:rPr>
        <w:t>BMC Bioinformatics</w:t>
      </w:r>
      <w:r w:rsidRPr="00B928AE">
        <w:rPr>
          <w:rFonts w:cs="Times New Roman"/>
          <w:noProof/>
        </w:rPr>
        <w:t>. https://doi.org/10.1186/1471-2105-11-417</w:t>
      </w:r>
    </w:p>
    <w:p w14:paraId="23BAFE7D"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Larkin, M. A., Blackshields, G., Brown, N. P., Chenna, R., Mcgettigan, P. A., McWilliam, H., … Higgins, D. G. (2007). Clustal W and Clustal X version 2.0. </w:t>
      </w:r>
      <w:r w:rsidRPr="00B928AE">
        <w:rPr>
          <w:rFonts w:cs="Times New Roman"/>
          <w:i/>
          <w:iCs/>
          <w:noProof/>
        </w:rPr>
        <w:t>Bioinformatics</w:t>
      </w:r>
      <w:r w:rsidRPr="00B928AE">
        <w:rPr>
          <w:rFonts w:cs="Times New Roman"/>
          <w:noProof/>
        </w:rPr>
        <w:t>. https://doi.org/10.1093/bioinformatics/btm404</w:t>
      </w:r>
    </w:p>
    <w:p w14:paraId="57C1C9B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Laurence, M., Hatzis, C., &amp; Brash, D. E. (2014). Common contaminants in next-generation sequencing that hinder discovery of low-abundance microbes. </w:t>
      </w:r>
      <w:r w:rsidRPr="00B928AE">
        <w:rPr>
          <w:rFonts w:cs="Times New Roman"/>
          <w:i/>
          <w:iCs/>
          <w:noProof/>
        </w:rPr>
        <w:t>PLoS ONE</w:t>
      </w:r>
      <w:r w:rsidRPr="00B928AE">
        <w:rPr>
          <w:rFonts w:cs="Times New Roman"/>
          <w:noProof/>
        </w:rPr>
        <w:t>. https://doi.org/10.1371/journal.pone.0097876</w:t>
      </w:r>
    </w:p>
    <w:p w14:paraId="406461B0"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Leong, C. G., Bloomfield, R. A., Boyd, C. A., Dornbusch, A. J., Lieber, L., Liu, F., … Lostroh, C. P. (2017a). The role of core and accessory type IV pilus genes in natural transformation and twitching motility in the bacterium Acinetobacter baylyi. </w:t>
      </w:r>
      <w:r w:rsidRPr="00B928AE">
        <w:rPr>
          <w:rFonts w:cs="Times New Roman"/>
          <w:i/>
          <w:iCs/>
          <w:noProof/>
        </w:rPr>
        <w:t>PLoS ONE</w:t>
      </w:r>
      <w:r w:rsidRPr="00B928AE">
        <w:rPr>
          <w:rFonts w:cs="Times New Roman"/>
          <w:noProof/>
        </w:rPr>
        <w:t>. https://doi.org/10.1371/journal.pone.0182139</w:t>
      </w:r>
    </w:p>
    <w:p w14:paraId="660463D1"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Leong, C. G., Bloomfield, R. A., Boyd, C. A., Dornbusch, A. J., Lieber, L., Liu, F., … Lostroh, C. P. (2017b). The role of core and accessory type IV pilus genes in natural transformation and twitching motility in the bacterium Acinetobacter baylyi. </w:t>
      </w:r>
      <w:r w:rsidRPr="00B928AE">
        <w:rPr>
          <w:rFonts w:cs="Times New Roman"/>
          <w:i/>
          <w:iCs/>
          <w:noProof/>
        </w:rPr>
        <w:t>PLoS ONE</w:t>
      </w:r>
      <w:r w:rsidRPr="00B928AE">
        <w:rPr>
          <w:rFonts w:cs="Times New Roman"/>
          <w:noProof/>
        </w:rPr>
        <w:t>. https://doi.org/10.1371/journal.pone.0182139</w:t>
      </w:r>
    </w:p>
    <w:p w14:paraId="517642AF"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Link, C., Eickernjäger, S., Porstendörfer, D., &amp; Averhoff, B. (1998). Identification </w:t>
      </w:r>
      <w:r w:rsidRPr="00B928AE">
        <w:rPr>
          <w:rFonts w:cs="Times New Roman"/>
          <w:noProof/>
        </w:rPr>
        <w:lastRenderedPageBreak/>
        <w:t xml:space="preserve">and characterization of a novel competence gene, comC, required for DNA binding and uptake in Acinetobacter sp. strain BD413. </w:t>
      </w:r>
      <w:r w:rsidRPr="00B928AE">
        <w:rPr>
          <w:rFonts w:cs="Times New Roman"/>
          <w:i/>
          <w:iCs/>
          <w:noProof/>
        </w:rPr>
        <w:t>Journal of Bacteriology</w:t>
      </w:r>
      <w:r w:rsidRPr="00B928AE">
        <w:rPr>
          <w:rFonts w:cs="Times New Roman"/>
          <w:noProof/>
        </w:rPr>
        <w:t xml:space="preserve">, </w:t>
      </w:r>
      <w:r w:rsidRPr="00B928AE">
        <w:rPr>
          <w:rFonts w:cs="Times New Roman"/>
          <w:i/>
          <w:iCs/>
          <w:noProof/>
        </w:rPr>
        <w:t>180</w:t>
      </w:r>
      <w:r w:rsidRPr="00B928AE">
        <w:rPr>
          <w:rFonts w:cs="Times New Roman"/>
          <w:noProof/>
        </w:rPr>
        <w:t>(6), 1592–1595. Retrieved from http://www.ncbi.nlm.nih.gov/pubmed/9515934</w:t>
      </w:r>
    </w:p>
    <w:p w14:paraId="40E913C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Matthey, N., &amp; Blokesch, M. (2016). The DNA-Uptake Process of Naturally Competent Vibrio cholerae. </w:t>
      </w:r>
      <w:r w:rsidRPr="00B928AE">
        <w:rPr>
          <w:rFonts w:cs="Times New Roman"/>
          <w:i/>
          <w:iCs/>
          <w:noProof/>
        </w:rPr>
        <w:t>Trends in Microbiology</w:t>
      </w:r>
      <w:r w:rsidRPr="00B928AE">
        <w:rPr>
          <w:rFonts w:cs="Times New Roman"/>
          <w:noProof/>
        </w:rPr>
        <w:t xml:space="preserve">, </w:t>
      </w:r>
      <w:r w:rsidRPr="00B928AE">
        <w:rPr>
          <w:rFonts w:cs="Times New Roman"/>
          <w:i/>
          <w:iCs/>
          <w:noProof/>
        </w:rPr>
        <w:t>24</w:t>
      </w:r>
      <w:r w:rsidRPr="00B928AE">
        <w:rPr>
          <w:rFonts w:cs="Times New Roman"/>
          <w:noProof/>
        </w:rPr>
        <w:t>(2), 98–110. https://doi.org/10.1016/j.tim.2015.10.008</w:t>
      </w:r>
    </w:p>
    <w:p w14:paraId="48A8C230"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McConnell, M. J., Actis, L., &amp; Pachón, J. (2013, March 1). Acinetobacter baumannii: Human infections, factors contributing to pathogenesis and animal models. </w:t>
      </w:r>
      <w:r w:rsidRPr="00B928AE">
        <w:rPr>
          <w:rFonts w:cs="Times New Roman"/>
          <w:i/>
          <w:iCs/>
          <w:noProof/>
        </w:rPr>
        <w:t>FEMS Microbiology Reviews</w:t>
      </w:r>
      <w:r w:rsidRPr="00B928AE">
        <w:rPr>
          <w:rFonts w:cs="Times New Roman"/>
          <w:noProof/>
        </w:rPr>
        <w:t>. Oxford University Press. https://doi.org/10.1111/j.1574-6976.2012.00344.x</w:t>
      </w:r>
    </w:p>
    <w:p w14:paraId="0D2E7FCF"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Merchant, S., Wood, D. E., &amp; Salzberg, S. L. (2014). Unexpected cross-species contamination in genome sequencing projects. </w:t>
      </w:r>
      <w:r w:rsidRPr="00B928AE">
        <w:rPr>
          <w:rFonts w:cs="Times New Roman"/>
          <w:i/>
          <w:iCs/>
          <w:noProof/>
        </w:rPr>
        <w:t>PeerJ</w:t>
      </w:r>
      <w:r w:rsidRPr="00B928AE">
        <w:rPr>
          <w:rFonts w:cs="Times New Roman"/>
          <w:noProof/>
        </w:rPr>
        <w:t>. https://doi.org/10.7717/peerj.675</w:t>
      </w:r>
    </w:p>
    <w:p w14:paraId="4BE9EFE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NCBI RefSeq DB. (2018). Bacterial RefSeq db. Retrieved from ftp://ftp.ncbi.nlm.nih.gov/genomes/refseq/bacteria/</w:t>
      </w:r>
    </w:p>
    <w:p w14:paraId="68A56A9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O’Leary, N. A., Wright, M. W., Brister, J. R., Ciufo, S., Haddad, D., McVeigh, R., … Pruitt, K. D. (2016). Reference sequence (RefSeq) database at NCBI: Current status, taxonomic expansion, and functional annotation. </w:t>
      </w:r>
      <w:r w:rsidRPr="00B928AE">
        <w:rPr>
          <w:rFonts w:cs="Times New Roman"/>
          <w:i/>
          <w:iCs/>
          <w:noProof/>
        </w:rPr>
        <w:t>Nucleic Acids Research</w:t>
      </w:r>
      <w:r w:rsidRPr="00B928AE">
        <w:rPr>
          <w:rFonts w:cs="Times New Roman"/>
          <w:noProof/>
        </w:rPr>
        <w:t>. https://doi.org/10.1093/nar/gkv1189</w:t>
      </w:r>
    </w:p>
    <w:p w14:paraId="2CF76F30"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Petkau, A., Stuart-Edwards, M., Stothard, P., &amp; van Domselaar, G. (2010). Interactive microbial genome visualization with GView. </w:t>
      </w:r>
      <w:r w:rsidRPr="00B928AE">
        <w:rPr>
          <w:rFonts w:cs="Times New Roman"/>
          <w:i/>
          <w:iCs/>
          <w:noProof/>
        </w:rPr>
        <w:t>Bioinformatics</w:t>
      </w:r>
      <w:r w:rsidRPr="00B928AE">
        <w:rPr>
          <w:rFonts w:cs="Times New Roman"/>
          <w:noProof/>
        </w:rPr>
        <w:t>. https://doi.org/10.1093/bioinformatics/btq588</w:t>
      </w:r>
    </w:p>
    <w:p w14:paraId="2B7144BA"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Rambaut, A. (2009). Figtree.</w:t>
      </w:r>
    </w:p>
    <w:p w14:paraId="33666791"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Robinson, D. F., &amp; Foulds, L. R. (1981). Comparison of phylogenetic trees. </w:t>
      </w:r>
      <w:r w:rsidRPr="00B928AE">
        <w:rPr>
          <w:rFonts w:cs="Times New Roman"/>
          <w:i/>
          <w:iCs/>
          <w:noProof/>
        </w:rPr>
        <w:t>Mathematical Biosciences</w:t>
      </w:r>
      <w:r w:rsidRPr="00B928AE">
        <w:rPr>
          <w:rFonts w:cs="Times New Roman"/>
          <w:noProof/>
        </w:rPr>
        <w:t>. https://doi.org/10.1016/0025-5564(81)90043-2</w:t>
      </w:r>
    </w:p>
    <w:p w14:paraId="7A9FF0E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Roca, I., Espinal, P., Vila-Farrés, X., &amp; Vila, J. (2012). The Acinetobacter baumannii Oxymoron: Commensal Hospital Dweller Turned Pan-Drug-Resistant Menace. </w:t>
      </w:r>
      <w:r w:rsidRPr="00B928AE">
        <w:rPr>
          <w:rFonts w:cs="Times New Roman"/>
          <w:i/>
          <w:iCs/>
          <w:noProof/>
        </w:rPr>
        <w:t>Frontiers in Microbiology</w:t>
      </w:r>
      <w:r w:rsidRPr="00B928AE">
        <w:rPr>
          <w:rFonts w:cs="Times New Roman"/>
          <w:noProof/>
        </w:rPr>
        <w:t xml:space="preserve">, </w:t>
      </w:r>
      <w:r w:rsidRPr="00B928AE">
        <w:rPr>
          <w:rFonts w:cs="Times New Roman"/>
          <w:i/>
          <w:iCs/>
          <w:noProof/>
        </w:rPr>
        <w:t>3</w:t>
      </w:r>
      <w:r w:rsidRPr="00B928AE">
        <w:rPr>
          <w:rFonts w:cs="Times New Roman"/>
          <w:noProof/>
        </w:rPr>
        <w:t xml:space="preserve">, 148. </w:t>
      </w:r>
      <w:r w:rsidRPr="00B928AE">
        <w:rPr>
          <w:rFonts w:cs="Times New Roman"/>
          <w:noProof/>
        </w:rPr>
        <w:lastRenderedPageBreak/>
        <w:t>https://doi.org/10.3389/fmicb.2012.00148</w:t>
      </w:r>
    </w:p>
    <w:p w14:paraId="64E9B5D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Roth, A. C. J., Gonnet, G. H., &amp; Dessimoz, C. (2008). Algorithm of OMA for large-scale orthology inference. </w:t>
      </w:r>
      <w:r w:rsidRPr="00B928AE">
        <w:rPr>
          <w:rFonts w:cs="Times New Roman"/>
          <w:i/>
          <w:iCs/>
          <w:noProof/>
        </w:rPr>
        <w:t>BMC Bioinformatics</w:t>
      </w:r>
      <w:r w:rsidRPr="00B928AE">
        <w:rPr>
          <w:rFonts w:cs="Times New Roman"/>
          <w:noProof/>
        </w:rPr>
        <w:t>. https://doi.org/10.1186/1471-2105-9-518</w:t>
      </w:r>
    </w:p>
    <w:p w14:paraId="74F1F6E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aarimaa, C., Peltola, M., Raulio, M., Neu, T. R., Salkinoja-Salonen, M. S., &amp; Neubauer, P. (2006). Characterization of adhesion threads of Deinococcus geothermalis as type IV pili. </w:t>
      </w:r>
      <w:r w:rsidRPr="00B928AE">
        <w:rPr>
          <w:rFonts w:cs="Times New Roman"/>
          <w:i/>
          <w:iCs/>
          <w:noProof/>
        </w:rPr>
        <w:t>Journal of Bacteriology</w:t>
      </w:r>
      <w:r w:rsidRPr="00B928AE">
        <w:rPr>
          <w:rFonts w:cs="Times New Roman"/>
          <w:noProof/>
        </w:rPr>
        <w:t xml:space="preserve">, </w:t>
      </w:r>
      <w:r w:rsidRPr="00B928AE">
        <w:rPr>
          <w:rFonts w:cs="Times New Roman"/>
          <w:i/>
          <w:iCs/>
          <w:noProof/>
        </w:rPr>
        <w:t>188</w:t>
      </w:r>
      <w:r w:rsidRPr="00B928AE">
        <w:rPr>
          <w:rFonts w:cs="Times New Roman"/>
          <w:noProof/>
        </w:rPr>
        <w:t>(19), 7016–7021. https://doi.org/10.1128/JB.00608-06</w:t>
      </w:r>
    </w:p>
    <w:p w14:paraId="019A2183"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alter, S. J., Cox, M. J., Turek, E. M., Calus, S. T., Cookson, W. O., Moffatt, M. F., … Walker, A. W. (2014). Reagent and laboratory contamination can critically impact sequence-based microbiome analyses. </w:t>
      </w:r>
      <w:r w:rsidRPr="00B928AE">
        <w:rPr>
          <w:rFonts w:cs="Times New Roman"/>
          <w:i/>
          <w:iCs/>
          <w:noProof/>
        </w:rPr>
        <w:t>BMC Biology</w:t>
      </w:r>
      <w:r w:rsidRPr="00B928AE">
        <w:rPr>
          <w:rFonts w:cs="Times New Roman"/>
          <w:noProof/>
        </w:rPr>
        <w:t>. https://doi.org/10.1186/s12915-014-0087-z</w:t>
      </w:r>
    </w:p>
    <w:p w14:paraId="1104628E"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alzer, R., Joos, F., &amp; Averhoff, B. (2014). Type IV pilus biogenesis, twitching motility, and DNA uptake in Thermus thermophilus: discrete roles of antagonistic ATPases PilF, PilT1, and PilT2. </w:t>
      </w:r>
      <w:r w:rsidRPr="00B928AE">
        <w:rPr>
          <w:rFonts w:cs="Times New Roman"/>
          <w:i/>
          <w:iCs/>
          <w:noProof/>
        </w:rPr>
        <w:t>Applied and Environmental Microbiology</w:t>
      </w:r>
      <w:r w:rsidRPr="00B928AE">
        <w:rPr>
          <w:rFonts w:cs="Times New Roman"/>
          <w:noProof/>
        </w:rPr>
        <w:t xml:space="preserve">, </w:t>
      </w:r>
      <w:r w:rsidRPr="00B928AE">
        <w:rPr>
          <w:rFonts w:cs="Times New Roman"/>
          <w:i/>
          <w:iCs/>
          <w:noProof/>
        </w:rPr>
        <w:t>80</w:t>
      </w:r>
      <w:r w:rsidRPr="00B928AE">
        <w:rPr>
          <w:rFonts w:cs="Times New Roman"/>
          <w:noProof/>
        </w:rPr>
        <w:t>(2), 644–652. https://doi.org/10.1128/AEM.03218-13</w:t>
      </w:r>
    </w:p>
    <w:p w14:paraId="70458B6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andkvist, M. (2001). Biology of type II secretion. </w:t>
      </w:r>
      <w:r w:rsidRPr="00B928AE">
        <w:rPr>
          <w:rFonts w:cs="Times New Roman"/>
          <w:i/>
          <w:iCs/>
          <w:noProof/>
        </w:rPr>
        <w:t>Molecular Microbiology</w:t>
      </w:r>
      <w:r w:rsidRPr="00B928AE">
        <w:rPr>
          <w:rFonts w:cs="Times New Roman"/>
          <w:noProof/>
        </w:rPr>
        <w:t xml:space="preserve">, </w:t>
      </w:r>
      <w:r w:rsidRPr="00B928AE">
        <w:rPr>
          <w:rFonts w:cs="Times New Roman"/>
          <w:i/>
          <w:iCs/>
          <w:noProof/>
        </w:rPr>
        <w:t>40</w:t>
      </w:r>
      <w:r w:rsidRPr="00B928AE">
        <w:rPr>
          <w:rFonts w:cs="Times New Roman"/>
          <w:noProof/>
        </w:rPr>
        <w:t>(2), 271–283. Retrieved from http://www.ncbi.nlm.nih.gov/pubmed/11309111</w:t>
      </w:r>
    </w:p>
    <w:p w14:paraId="370194AB"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Sato, Y., Unno, Y., Kawakami, S., Ubagai, T., &amp; Ono, Y. (2018). Virulence characteristics of Acinetobacter baumannii clinical isolates vary with the expression levels of omps. https://doi.org/10.1099/jmm.0.000394</w:t>
      </w:r>
    </w:p>
    <w:p w14:paraId="52B146CD"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chwarzenlander, C., &amp; Averhoff, B. (2006). Characterization of DNA transport in the thermophilic bacterium Thermus thermophilus HB27. </w:t>
      </w:r>
      <w:r w:rsidRPr="00B928AE">
        <w:rPr>
          <w:rFonts w:cs="Times New Roman"/>
          <w:i/>
          <w:iCs/>
          <w:noProof/>
        </w:rPr>
        <w:t>FEBS Journal</w:t>
      </w:r>
      <w:r w:rsidRPr="00B928AE">
        <w:rPr>
          <w:rFonts w:cs="Times New Roman"/>
          <w:noProof/>
        </w:rPr>
        <w:t xml:space="preserve">, </w:t>
      </w:r>
      <w:r w:rsidRPr="00B928AE">
        <w:rPr>
          <w:rFonts w:cs="Times New Roman"/>
          <w:i/>
          <w:iCs/>
          <w:noProof/>
        </w:rPr>
        <w:t>273</w:t>
      </w:r>
      <w:r w:rsidRPr="00B928AE">
        <w:rPr>
          <w:rFonts w:cs="Times New Roman"/>
          <w:noProof/>
        </w:rPr>
        <w:t>(18), 4210–4218. https://doi.org/10.1111/j.1742-4658.2006.05416.x</w:t>
      </w:r>
    </w:p>
    <w:p w14:paraId="75F608C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himodaira, H. (2002). An approximately unbiased test of phylogenetic tree selection. </w:t>
      </w:r>
      <w:r w:rsidRPr="00B928AE">
        <w:rPr>
          <w:rFonts w:cs="Times New Roman"/>
          <w:i/>
          <w:iCs/>
          <w:noProof/>
        </w:rPr>
        <w:t>Systematic Biology</w:t>
      </w:r>
      <w:r w:rsidRPr="00B928AE">
        <w:rPr>
          <w:rFonts w:cs="Times New Roman"/>
          <w:noProof/>
        </w:rPr>
        <w:t>. https://doi.org/10.1080/10635150290069913</w:t>
      </w:r>
    </w:p>
    <w:p w14:paraId="7ABBA01E"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himodaira, H., &amp; Hasegawa, M. (2001). CONSEL: for assessing the confidence of phylogenetic tree selection. </w:t>
      </w:r>
      <w:r w:rsidRPr="00B928AE">
        <w:rPr>
          <w:rFonts w:cs="Times New Roman"/>
          <w:i/>
          <w:iCs/>
          <w:noProof/>
        </w:rPr>
        <w:t>Bioinformatics</w:t>
      </w:r>
      <w:r w:rsidRPr="00B928AE">
        <w:rPr>
          <w:rFonts w:cs="Times New Roman"/>
          <w:noProof/>
        </w:rPr>
        <w:t>. https://doi.org/10.1093/bioinformatics/17.12.1246</w:t>
      </w:r>
    </w:p>
    <w:p w14:paraId="0AFA996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lastRenderedPageBreak/>
        <w:t xml:space="preserve">Siryaporn, A., Kuchma, S. L., O’Toole, G. A., &amp; Gitai, Z. (2014). Surface attachment induces </w:t>
      </w:r>
      <w:r w:rsidRPr="00B928AE">
        <w:rPr>
          <w:rFonts w:cs="Times New Roman"/>
          <w:i/>
          <w:iCs/>
          <w:noProof/>
        </w:rPr>
        <w:t>Pseudomonas aeruginosa</w:t>
      </w:r>
      <w:r w:rsidRPr="00B928AE">
        <w:rPr>
          <w:rFonts w:cs="Times New Roman"/>
          <w:noProof/>
        </w:rPr>
        <w:t xml:space="preserve"> virulence. </w:t>
      </w:r>
      <w:r w:rsidRPr="00B928AE">
        <w:rPr>
          <w:rFonts w:cs="Times New Roman"/>
          <w:i/>
          <w:iCs/>
          <w:noProof/>
        </w:rPr>
        <w:t>Proceedings of the National Academy of Sciences</w:t>
      </w:r>
      <w:r w:rsidRPr="00B928AE">
        <w:rPr>
          <w:rFonts w:cs="Times New Roman"/>
          <w:noProof/>
        </w:rPr>
        <w:t xml:space="preserve">, </w:t>
      </w:r>
      <w:r w:rsidRPr="00B928AE">
        <w:rPr>
          <w:rFonts w:cs="Times New Roman"/>
          <w:i/>
          <w:iCs/>
          <w:noProof/>
        </w:rPr>
        <w:t>111</w:t>
      </w:r>
      <w:r w:rsidRPr="00B928AE">
        <w:rPr>
          <w:rFonts w:cs="Times New Roman"/>
          <w:noProof/>
        </w:rPr>
        <w:t>(47), 16860–16865. https://doi.org/10.1073/pnas.1415712111</w:t>
      </w:r>
    </w:p>
    <w:p w14:paraId="4ADC040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tamatakis, A. (2014). RAxML version 8: A tool for phylogenetic analysis and post-analysis of large phylogenies. </w:t>
      </w:r>
      <w:r w:rsidRPr="00B928AE">
        <w:rPr>
          <w:rFonts w:cs="Times New Roman"/>
          <w:i/>
          <w:iCs/>
          <w:noProof/>
        </w:rPr>
        <w:t>Bioinformatics</w:t>
      </w:r>
      <w:r w:rsidRPr="00B928AE">
        <w:rPr>
          <w:rFonts w:cs="Times New Roman"/>
          <w:noProof/>
        </w:rPr>
        <w:t>. https://doi.org/10.1093/bioinformatics/btu033</w:t>
      </w:r>
    </w:p>
    <w:p w14:paraId="75931A7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tingl, K., Müller, S., Scheidgen-Kleyboldt, G., Clausen, M., &amp; Maier, B. (2010). Composite system mediates two-step DNA uptake into Helicobacter pylori. </w:t>
      </w:r>
      <w:r w:rsidRPr="00B928AE">
        <w:rPr>
          <w:rFonts w:cs="Times New Roman"/>
          <w:i/>
          <w:iCs/>
          <w:noProof/>
        </w:rPr>
        <w:t>Proceedings of the National Academy of Sciences of the United States of America</w:t>
      </w:r>
      <w:r w:rsidRPr="00B928AE">
        <w:rPr>
          <w:rFonts w:cs="Times New Roman"/>
          <w:noProof/>
        </w:rPr>
        <w:t xml:space="preserve">, </w:t>
      </w:r>
      <w:r w:rsidRPr="00B928AE">
        <w:rPr>
          <w:rFonts w:cs="Times New Roman"/>
          <w:i/>
          <w:iCs/>
          <w:noProof/>
        </w:rPr>
        <w:t>107</w:t>
      </w:r>
      <w:r w:rsidRPr="00B928AE">
        <w:rPr>
          <w:rFonts w:cs="Times New Roman"/>
          <w:noProof/>
        </w:rPr>
        <w:t>(3), 1184–1189. https://doi.org/10.1073/pnas.0909955107</w:t>
      </w:r>
    </w:p>
    <w:p w14:paraId="276B419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Thorvaldsdóttir, H., Robinson, J. T., &amp; Mesirov, J. P. (2013). Integrative Genomics Viewer (IGV): High-performance genomics data visualization and exploration. </w:t>
      </w:r>
      <w:r w:rsidRPr="00B928AE">
        <w:rPr>
          <w:rFonts w:cs="Times New Roman"/>
          <w:i/>
          <w:iCs/>
          <w:noProof/>
        </w:rPr>
        <w:t>Briefings in Bioinformatics</w:t>
      </w:r>
      <w:r w:rsidRPr="00B928AE">
        <w:rPr>
          <w:rFonts w:cs="Times New Roman"/>
          <w:noProof/>
        </w:rPr>
        <w:t>. https://doi.org/10.1093/bib/bbs017</w:t>
      </w:r>
    </w:p>
    <w:p w14:paraId="58C0092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B928AE">
        <w:rPr>
          <w:rFonts w:cs="Times New Roman"/>
          <w:i/>
          <w:iCs/>
          <w:noProof/>
        </w:rPr>
        <w:t>Bioinformatics</w:t>
      </w:r>
      <w:r w:rsidRPr="00B928AE">
        <w:rPr>
          <w:rFonts w:cs="Times New Roman"/>
          <w:noProof/>
        </w:rPr>
        <w:t>. https://doi.org/10.1093/bioinformatics/btx229</w:t>
      </w:r>
    </w:p>
    <w:p w14:paraId="5A2C326D"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Tran, N.-V., Greshake Tzovaras, B., &amp; Ebersberger, I. (2018). PhyloProfile: dynamic visualization and exploration of multi-layered phylogenetic profiles. </w:t>
      </w:r>
      <w:r w:rsidRPr="00B928AE">
        <w:rPr>
          <w:rFonts w:cs="Times New Roman"/>
          <w:i/>
          <w:iCs/>
          <w:noProof/>
        </w:rPr>
        <w:t>Bioinformatics</w:t>
      </w:r>
      <w:r w:rsidRPr="00B928AE">
        <w:rPr>
          <w:rFonts w:cs="Times New Roman"/>
          <w:noProof/>
        </w:rPr>
        <w:t>. https://doi.org/10.1101/302109</w:t>
      </w:r>
    </w:p>
    <w:p w14:paraId="6C9752D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Weber, B. S., Harding, C. M., &amp; Feldman, M. F. (2015). Pathogenic Acinetobacter: from the Cell Surface to Infinity and Beyond. </w:t>
      </w:r>
      <w:r w:rsidRPr="00B928AE">
        <w:rPr>
          <w:rFonts w:cs="Times New Roman"/>
          <w:i/>
          <w:iCs/>
          <w:noProof/>
        </w:rPr>
        <w:t>Journal of Bacteriology</w:t>
      </w:r>
      <w:r w:rsidRPr="00B928AE">
        <w:rPr>
          <w:rFonts w:cs="Times New Roman"/>
          <w:noProof/>
        </w:rPr>
        <w:t xml:space="preserve">, </w:t>
      </w:r>
      <w:r w:rsidRPr="00B928AE">
        <w:rPr>
          <w:rFonts w:cs="Times New Roman"/>
          <w:i/>
          <w:iCs/>
          <w:noProof/>
        </w:rPr>
        <w:t>198</w:t>
      </w:r>
      <w:r w:rsidRPr="00B928AE">
        <w:rPr>
          <w:rFonts w:cs="Times New Roman"/>
          <w:noProof/>
        </w:rPr>
        <w:t>(6), 880–887. https://doi.org/10.1128/JB.00906-15</w:t>
      </w:r>
    </w:p>
    <w:p w14:paraId="0451FABE"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Whittaker, C. A., &amp; Hynes, R. O. (2002). Distribution and Evolution of von Willebrand/Integrin A Domains: Widely Dispersed Domains with Roles in Cell Adhesion and Elsewhere. </w:t>
      </w:r>
      <w:r w:rsidRPr="00B928AE">
        <w:rPr>
          <w:rFonts w:cs="Times New Roman"/>
          <w:i/>
          <w:iCs/>
          <w:noProof/>
        </w:rPr>
        <w:t>Molecular Biology of the Cell</w:t>
      </w:r>
      <w:r w:rsidRPr="00B928AE">
        <w:rPr>
          <w:rFonts w:cs="Times New Roman"/>
          <w:noProof/>
        </w:rPr>
        <w:t xml:space="preserve">, </w:t>
      </w:r>
      <w:r w:rsidRPr="00B928AE">
        <w:rPr>
          <w:rFonts w:cs="Times New Roman"/>
          <w:i/>
          <w:iCs/>
          <w:noProof/>
        </w:rPr>
        <w:t>13</w:t>
      </w:r>
      <w:r w:rsidRPr="00B928AE">
        <w:rPr>
          <w:rFonts w:cs="Times New Roman"/>
          <w:noProof/>
        </w:rPr>
        <w:t>(10), 3369–3387. https://doi.org/10.1091/mbc.e02-05-0259</w:t>
      </w:r>
    </w:p>
    <w:p w14:paraId="580D0F9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lastRenderedPageBreak/>
        <w:t xml:space="preserve">Wilharm, G., Piesker, J., Laue, M., &amp; Skiebe, E. (2013). DNA Uptake by the nosocomial pathogen acinetobacter baumannii occurs during movement along wet surfaces. </w:t>
      </w:r>
      <w:r w:rsidRPr="00B928AE">
        <w:rPr>
          <w:rFonts w:cs="Times New Roman"/>
          <w:i/>
          <w:iCs/>
          <w:noProof/>
        </w:rPr>
        <w:t>Journal of Bacteriology</w:t>
      </w:r>
      <w:r w:rsidRPr="00B928AE">
        <w:rPr>
          <w:rFonts w:cs="Times New Roman"/>
          <w:noProof/>
        </w:rPr>
        <w:t>. https://doi.org/10.1128/JB.00754-13</w:t>
      </w:r>
    </w:p>
    <w:p w14:paraId="081BA8B0" w14:textId="77777777" w:rsidR="00B928AE" w:rsidRPr="00B928AE" w:rsidRDefault="00B928AE" w:rsidP="00B928AE">
      <w:pPr>
        <w:widowControl w:val="0"/>
        <w:autoSpaceDE w:val="0"/>
        <w:autoSpaceDN w:val="0"/>
        <w:adjustRightInd w:val="0"/>
        <w:ind w:left="480" w:hanging="480"/>
        <w:rPr>
          <w:noProof/>
        </w:rPr>
      </w:pPr>
      <w:r w:rsidRPr="00B928AE">
        <w:rPr>
          <w:rFonts w:cs="Times New Roman"/>
          <w:noProof/>
        </w:rPr>
        <w:t xml:space="preserve">Zhu, Q., Kosoy, M., &amp; Dittmar, K. (2014). HGTector: an automated method facilitating genome-wide discovery of putative horizontal gene transfers. </w:t>
      </w:r>
      <w:r w:rsidRPr="00B928AE">
        <w:rPr>
          <w:rFonts w:cs="Times New Roman"/>
          <w:i/>
          <w:iCs/>
          <w:noProof/>
        </w:rPr>
        <w:t>BMC Genomics</w:t>
      </w:r>
      <w:r w:rsidRPr="00B928AE">
        <w:rPr>
          <w:rFonts w:cs="Times New Roman"/>
          <w:noProof/>
        </w:rPr>
        <w:t>. https://doi.org/10.1186/1471-2164-15-717</w:t>
      </w:r>
    </w:p>
    <w:p w14:paraId="3E3C03EE" w14:textId="6025E86F" w:rsidR="00DF7D95" w:rsidRPr="00DF7D95" w:rsidRDefault="00DF7D95" w:rsidP="00B928AE">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37" w:name="_Toc528762485"/>
      <w:r>
        <w:lastRenderedPageBreak/>
        <w:t>Appendix</w:t>
      </w:r>
      <w:bookmarkEnd w:id="237"/>
    </w:p>
    <w:p w14:paraId="314E7536" w14:textId="0CA520D9" w:rsidR="007B5696" w:rsidRDefault="007B5696" w:rsidP="004841C0">
      <w:pPr>
        <w:pStyle w:val="Heading3"/>
        <w:numPr>
          <w:ilvl w:val="0"/>
          <w:numId w:val="0"/>
        </w:numPr>
      </w:pPr>
      <w:bookmarkStart w:id="238" w:name="_Toc528762486"/>
      <w:r>
        <w:t>Tables</w:t>
      </w:r>
      <w:bookmarkEnd w:id="238"/>
    </w:p>
    <w:p w14:paraId="408F5478" w14:textId="7E163114" w:rsidR="00B66147" w:rsidRDefault="00B66147" w:rsidP="00492CB5">
      <w:pPr>
        <w:pStyle w:val="Caption"/>
        <w:keepNext/>
        <w:spacing w:after="0"/>
      </w:pPr>
      <w:bookmarkStart w:id="239"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39"/>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40"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40"/>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41"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41"/>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42"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42"/>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43"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43"/>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44"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44"/>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45" w:name="_Ref528748055"/>
      <w:bookmarkStart w:id="246" w:name="_Ref528748063"/>
      <w:bookmarkStart w:id="247" w:name="_Toc528762487"/>
      <w:r>
        <w:rPr>
          <w:noProof/>
        </w:rPr>
        <w:lastRenderedPageBreak/>
        <mc:AlternateContent>
          <mc:Choice Requires="wps">
            <w:drawing>
              <wp:anchor distT="0" distB="0" distL="114300" distR="114300" simplePos="0" relativeHeight="251688960" behindDoc="0" locked="0" layoutInCell="1" allowOverlap="1" wp14:anchorId="02662425" wp14:editId="53461603">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0BC14A13" w:rsidR="00D43485" w:rsidRPr="00E479B1" w:rsidRDefault="00D43485" w:rsidP="00354E1B">
                            <w:pPr>
                              <w:pStyle w:val="Caption"/>
                              <w:rPr>
                                <w:b/>
                                <w:noProof/>
                                <w:color w:val="000000" w:themeColor="text1"/>
                              </w:rPr>
                            </w:pPr>
                            <w:bookmarkStart w:id="248"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48"/>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67" type="#_x0000_t202" style="position:absolute;left:0;text-align:left;margin-left:31.9pt;margin-top:268.15pt;width:361.1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CzdN1NMAIAAGcEAAAOAAAAAAAAAAAA&#13;&#10;AAAAAC4CAABkcnMvZTJvRG9jLnhtbFBLAQItABQABgAIAAAAIQAMDDhG5QAAAA8BAAAPAAAAAAAA&#13;&#10;AAAAAAAAAIoEAABkcnMvZG93bnJldi54bWxQSwUGAAAAAAQABADzAAAAnAUAAAAA&#13;&#10;" stroked="f">
                <v:textbox style="mso-fit-shape-to-text:t" inset="0,0,0,0">
                  <w:txbxContent>
                    <w:p w14:paraId="4CFF82B6" w14:textId="0BC14A13" w:rsidR="00D43485" w:rsidRPr="00E479B1" w:rsidRDefault="00D43485" w:rsidP="00354E1B">
                      <w:pPr>
                        <w:pStyle w:val="Caption"/>
                        <w:rPr>
                          <w:b/>
                          <w:noProof/>
                          <w:color w:val="000000" w:themeColor="text1"/>
                        </w:rPr>
                      </w:pPr>
                      <w:bookmarkStart w:id="249"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49"/>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686912" behindDoc="0" locked="0" layoutInCell="1" allowOverlap="1" wp14:anchorId="148A82F3" wp14:editId="42C759EA">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45"/>
      <w:bookmarkEnd w:id="246"/>
      <w:bookmarkEnd w:id="247"/>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74D14444">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24">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7D908CBF" w:rsidR="00354E1B" w:rsidRPr="007A18F7" w:rsidRDefault="00BC10F3" w:rsidP="00BC10F3">
      <w:pPr>
        <w:pStyle w:val="Caption"/>
      </w:pPr>
      <w:bookmarkStart w:id="250"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860FD">
        <w:rPr>
          <w:b/>
          <w:bCs/>
          <w:noProof/>
        </w:rPr>
        <w:t>2</w:t>
      </w:r>
      <w:r w:rsidRPr="00BC10F3">
        <w:rPr>
          <w:b/>
          <w:bCs/>
        </w:rPr>
        <w:fldChar w:fldCharType="end"/>
      </w:r>
      <w:bookmarkEnd w:id="250"/>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54848" behindDoc="0" locked="0" layoutInCell="1" allowOverlap="1" wp14:anchorId="4D6BA8B8" wp14:editId="1B34D1E0">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25">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51595BA4" w:rsidR="00D43485" w:rsidRPr="007A18F7" w:rsidRDefault="00D43485" w:rsidP="007A18F7">
                              <w:pPr>
                                <w:pStyle w:val="Caption"/>
                                <w:rPr>
                                  <w:noProof/>
                                  <w:color w:val="000000" w:themeColor="text1"/>
                                </w:rPr>
                              </w:pPr>
                              <w:bookmarkStart w:id="251" w:name="_Ref528591912"/>
                              <w:bookmarkStart w:id="252"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Pr>
                                  <w:b/>
                                  <w:bCs/>
                                  <w:noProof/>
                                </w:rPr>
                                <w:t>3</w:t>
                              </w:r>
                              <w:r w:rsidRPr="007A18F7">
                                <w:rPr>
                                  <w:b/>
                                  <w:bCs/>
                                </w:rPr>
                                <w:fldChar w:fldCharType="end"/>
                              </w:r>
                              <w:bookmarkEnd w:id="251"/>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68" style="position:absolute;left:0;text-align:left;margin-left:-36.05pt;margin-top:4.9pt;width:472.95pt;height:427.45pt;z-index:251854848;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Cb58Pd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69"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26" o:title="" cropbottom="5592f"/>
                </v:shape>
                <v:shape id="Text Box 21" o:spid="_x0000_s1170"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51595BA4" w:rsidR="00D43485" w:rsidRPr="007A18F7" w:rsidRDefault="00D43485" w:rsidP="007A18F7">
                        <w:pPr>
                          <w:pStyle w:val="Caption"/>
                          <w:rPr>
                            <w:noProof/>
                            <w:color w:val="000000" w:themeColor="text1"/>
                          </w:rPr>
                        </w:pPr>
                        <w:bookmarkStart w:id="253" w:name="_Ref528591912"/>
                        <w:bookmarkStart w:id="254"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Pr>
                            <w:b/>
                            <w:bCs/>
                            <w:noProof/>
                          </w:rPr>
                          <w:t>3</w:t>
                        </w:r>
                        <w:r w:rsidRPr="007A18F7">
                          <w:rPr>
                            <w:b/>
                            <w:bCs/>
                          </w:rPr>
                          <w:fldChar w:fldCharType="end"/>
                        </w:r>
                        <w:bookmarkEnd w:id="253"/>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54"/>
                      </w:p>
                    </w:txbxContent>
                  </v:textbox>
                </v:shape>
                <w10:wrap type="topAndBottom"/>
              </v:group>
            </w:pict>
          </mc:Fallback>
        </mc:AlternateContent>
      </w:r>
      <w:r w:rsidR="007A18F7">
        <w:br w:type="page"/>
      </w:r>
    </w:p>
    <w:p w14:paraId="45488792" w14:textId="16CF746F" w:rsidR="00566B9F" w:rsidRDefault="00443DC5" w:rsidP="001A2AE7">
      <w:r w:rsidRPr="006C16A0">
        <w:rPr>
          <w:noProof/>
        </w:rPr>
        <w:lastRenderedPageBreak/>
        <mc:AlternateContent>
          <mc:Choice Requires="wpg">
            <w:drawing>
              <wp:anchor distT="0" distB="0" distL="114300" distR="114300" simplePos="0" relativeHeight="251862016" behindDoc="0" locked="0" layoutInCell="1" allowOverlap="1" wp14:anchorId="72E946E6" wp14:editId="54644AE0">
                <wp:simplePos x="0" y="0"/>
                <wp:positionH relativeFrom="column">
                  <wp:posOffset>-247650</wp:posOffset>
                </wp:positionH>
                <wp:positionV relativeFrom="page">
                  <wp:posOffset>615152</wp:posOffset>
                </wp:positionV>
                <wp:extent cx="5869305" cy="8256270"/>
                <wp:effectExtent l="0" t="0" r="0" b="0"/>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305" cy="8256270"/>
                          <a:chOff x="0" y="0"/>
                          <a:chExt cx="5869806" cy="8269602"/>
                        </a:xfrm>
                      </wpg:grpSpPr>
                      <pic:pic xmlns:pic="http://schemas.openxmlformats.org/drawingml/2006/picture">
                        <pic:nvPicPr>
                          <pic:cNvPr id="87" name="Picture 87">
                            <a:extLst/>
                          </pic:cNvPr>
                          <pic:cNvPicPr>
                            <a:picLocks/>
                          </pic:cNvPicPr>
                        </pic:nvPicPr>
                        <pic:blipFill>
                          <a:blip r:embed="rId127">
                            <a:extLst>
                              <a:ext uri="{28A0092B-C50C-407E-A947-70E740481C1C}">
                                <a14:useLocalDpi xmlns:a14="http://schemas.microsoft.com/office/drawing/2010/main" val="0"/>
                              </a:ext>
                            </a:extLst>
                          </a:blip>
                          <a:stretch>
                            <a:fillRect/>
                          </a:stretch>
                        </pic:blipFill>
                        <pic:spPr>
                          <a:xfrm>
                            <a:off x="0" y="5783076"/>
                            <a:ext cx="2522312" cy="2486526"/>
                          </a:xfrm>
                          <a:prstGeom prst="rect">
                            <a:avLst/>
                          </a:prstGeom>
                        </pic:spPr>
                      </pic:pic>
                      <pic:pic xmlns:pic="http://schemas.openxmlformats.org/drawingml/2006/picture">
                        <pic:nvPicPr>
                          <pic:cNvPr id="88" name="Picture 88">
                            <a:extLst/>
                          </pic:cNvPr>
                          <pic:cNvPicPr/>
                        </pic:nvPicPr>
                        <pic:blipFill>
                          <a:blip r:embed="rId128">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9">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30"/>
                          <a:stretch>
                            <a:fillRect/>
                          </a:stretch>
                        </pic:blipFill>
                        <pic:spPr>
                          <a:xfrm>
                            <a:off x="11118" y="2999236"/>
                            <a:ext cx="2520000" cy="2520000"/>
                          </a:xfrm>
                          <a:prstGeom prst="rect">
                            <a:avLst/>
                          </a:prstGeom>
                        </pic:spPr>
                      </pic:pic>
                      <pic:pic xmlns:pic="http://schemas.openxmlformats.org/drawingml/2006/picture">
                        <pic:nvPicPr>
                          <pic:cNvPr id="92" name="Picture 92">
                            <a:extLst/>
                          </pic:cNvPr>
                          <pic:cNvPicPr>
                            <a:picLocks noChangeAspect="1"/>
                          </pic:cNvPicPr>
                        </pic:nvPicPr>
                        <pic:blipFill rotWithShape="1">
                          <a:blip r:embed="rId131"/>
                          <a:srcRect l="18156" r="18014"/>
                          <a:stretch/>
                        </pic:blipFill>
                        <pic:spPr>
                          <a:xfrm>
                            <a:off x="3118190" y="5882109"/>
                            <a:ext cx="2442976" cy="2342578"/>
                          </a:xfrm>
                          <a:prstGeom prst="rect">
                            <a:avLst/>
                          </a:prstGeom>
                        </pic:spPr>
                      </pic:pic>
                      <pic:pic xmlns:pic="http://schemas.openxmlformats.org/drawingml/2006/picture">
                        <pic:nvPicPr>
                          <pic:cNvPr id="93" name="Picture 93">
                            <a:extLst/>
                          </pic:cNvPr>
                          <pic:cNvPicPr>
                            <a:picLocks/>
                          </pic:cNvPicPr>
                        </pic:nvPicPr>
                        <pic:blipFill rotWithShape="1">
                          <a:blip r:embed="rId132"/>
                          <a:srcRect l="2873" t="35217" r="1266" b="37078"/>
                          <a:stretch/>
                        </pic:blipFill>
                        <pic:spPr>
                          <a:xfrm>
                            <a:off x="2585929" y="5022310"/>
                            <a:ext cx="3180670" cy="828000"/>
                          </a:xfrm>
                          <a:prstGeom prst="rect">
                            <a:avLst/>
                          </a:prstGeom>
                        </pic:spPr>
                      </pic:pic>
                      <wps:wsp>
                        <wps:cNvPr id="94" name="TextBox 16">
                          <a:extLst/>
                        </wps:cNvPr>
                        <wps:cNvSpPr txBox="1"/>
                        <wps:spPr>
                          <a:xfrm>
                            <a:off x="2829221" y="2761719"/>
                            <a:ext cx="3040585" cy="2147713"/>
                          </a:xfrm>
                          <a:prstGeom prst="rect">
                            <a:avLst/>
                          </a:prstGeom>
                          <a:noFill/>
                        </wps:spPr>
                        <wps:txbx>
                          <w:txbxContent>
                            <w:p w14:paraId="36A2BD91"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D43485" w:rsidRDefault="00D4348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D43485" w:rsidRDefault="00D4348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D43485" w:rsidRDefault="00D4348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761605"/>
                            <a:ext cx="538516" cy="292755"/>
                          </a:xfrm>
                          <a:prstGeom prst="rect">
                            <a:avLst/>
                          </a:prstGeom>
                          <a:noFill/>
                        </wps:spPr>
                        <wps:txbx>
                          <w:txbxContent>
                            <w:p w14:paraId="54948607"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827211"/>
                            <a:ext cx="538516" cy="292755"/>
                          </a:xfrm>
                          <a:prstGeom prst="rect">
                            <a:avLst/>
                          </a:prstGeom>
                          <a:noFill/>
                        </wps:spPr>
                        <wps:txbx>
                          <w:txbxContent>
                            <w:p w14:paraId="60E69FFF"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553920"/>
                            <a:ext cx="539151" cy="292755"/>
                          </a:xfrm>
                          <a:prstGeom prst="rect">
                            <a:avLst/>
                          </a:prstGeom>
                          <a:noFill/>
                        </wps:spPr>
                        <wps:txbx>
                          <w:txbxContent>
                            <w:p w14:paraId="0A94D13B"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71" style="position:absolute;left:0;text-align:left;margin-left:-19.5pt;margin-top:48.45pt;width:462.15pt;height:650.1pt;z-index:251862016;mso-position-vertical-relative:page;mso-height-relative:margin" coordsize="58698,82696"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">
                <v:shape id="Picture 87" o:spid="_x0000_s1172" type="#_x0000_t75" style="position:absolute;top:57830;width:25223;height:248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33" o:title=""/>
                  <o:lock v:ext="edit" aspectratio="f"/>
                </v:shape>
                <v:shape id="Picture 88" o:spid="_x0000_s1173"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34" o:title=""/>
                </v:shape>
                <v:shape id="Picture 89" o:spid="_x0000_s1174"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35" o:title=""/>
                </v:shape>
                <v:shape id="Picture 90" o:spid="_x0000_s1175" type="#_x0000_t75" style="position:absolute;left:111;top:299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36" o:title=""/>
                </v:shape>
                <v:shape id="Picture 92" o:spid="_x0000_s1176" type="#_x0000_t75" style="position:absolute;left:31181;top:58821;width:24430;height:234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37" o:title="" cropleft="11899f" cropright="11806f"/>
                </v:shape>
                <v:shape id="Picture 93" o:spid="_x0000_s1177" type="#_x0000_t75" style="position:absolute;left:25859;top:50223;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38" o:title="" croptop="23080f" cropbottom="24299f" cropleft="1883f" cropright="830f"/>
                  <o:lock v:ext="edit" aspectratio="f"/>
                </v:shape>
                <v:shape id="TextBox 16" o:spid="_x0000_s1178" type="#_x0000_t202" style="position:absolute;left:28292;top:27617;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D43485" w:rsidRDefault="00D4348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79"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D43485" w:rsidRDefault="00D4348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80"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D43485" w:rsidRDefault="00D4348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81"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82"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83" type="#_x0000_t202" style="position:absolute;left:10806;top:2761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84" type="#_x0000_t202" style="position:absolute;left:40735;top:4827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5" type="#_x0000_t202" style="position:absolute;left:10797;top:55539;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6"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Pr>
          <w:noProof/>
        </w:rPr>
        <mc:AlternateContent>
          <mc:Choice Requires="wps">
            <w:drawing>
              <wp:anchor distT="0" distB="0" distL="114300" distR="114300" simplePos="0" relativeHeight="251938816" behindDoc="0" locked="0" layoutInCell="1" allowOverlap="1" wp14:anchorId="6DF08017" wp14:editId="26995EAD">
                <wp:simplePos x="0" y="0"/>
                <wp:positionH relativeFrom="column">
                  <wp:posOffset>-328930</wp:posOffset>
                </wp:positionH>
                <wp:positionV relativeFrom="paragraph">
                  <wp:posOffset>7975763</wp:posOffset>
                </wp:positionV>
                <wp:extent cx="6019800" cy="1158240"/>
                <wp:effectExtent l="0" t="0" r="0" b="0"/>
                <wp:wrapTopAndBottom/>
                <wp:docPr id="317" name="Text Box 317"/>
                <wp:cNvGraphicFramePr/>
                <a:graphic xmlns:a="http://schemas.openxmlformats.org/drawingml/2006/main">
                  <a:graphicData uri="http://schemas.microsoft.com/office/word/2010/wordprocessingShape">
                    <wps:wsp>
                      <wps:cNvSpPr txBox="1"/>
                      <wps:spPr>
                        <a:xfrm>
                          <a:off x="0" y="0"/>
                          <a:ext cx="6019800" cy="1158240"/>
                        </a:xfrm>
                        <a:prstGeom prst="rect">
                          <a:avLst/>
                        </a:prstGeom>
                        <a:solidFill>
                          <a:prstClr val="white"/>
                        </a:solidFill>
                        <a:ln>
                          <a:noFill/>
                        </a:ln>
                      </wps:spPr>
                      <wps:txbx>
                        <w:txbxContent>
                          <w:p w14:paraId="76BC06FF" w14:textId="26FFA26E" w:rsidR="00D43485" w:rsidRPr="00237632" w:rsidRDefault="00D43485" w:rsidP="00443DC5">
                            <w:pPr>
                              <w:pStyle w:val="Caption"/>
                              <w:rPr>
                                <w:noProof/>
                              </w:rPr>
                            </w:pPr>
                            <w:bookmarkStart w:id="255" w:name="_Ref531077225"/>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4</w:t>
                            </w:r>
                            <w:r w:rsidRPr="00443DC5">
                              <w:rPr>
                                <w:b/>
                                <w:bCs/>
                              </w:rPr>
                              <w:fldChar w:fldCharType="end"/>
                            </w:r>
                            <w:bookmarkEnd w:id="255"/>
                            <w:r>
                              <w:t xml:space="preserve">: </w:t>
                            </w:r>
                            <w:r w:rsidRPr="00A51638">
                              <w:t>the summary of the</w:t>
                            </w:r>
                            <w:r>
                              <w:rPr>
                                <w:b/>
                                <w:bCs/>
                              </w:rPr>
                              <w:t xml:space="preserve"> </w:t>
                            </w:r>
                            <w:r>
                              <w:t xml:space="preserve">HGT &amp; competence machinery detection result in Neisseria gonorrhoeae.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F08017" id="Text Box 317" o:spid="_x0000_s1187" type="#_x0000_t202" style="position:absolute;left:0;text-align:left;margin-left:-25.9pt;margin-top:628pt;width:474pt;height:91.2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" stroked="f">
                <v:textbox inset="0,0,0,0">
                  <w:txbxContent>
                    <w:p w14:paraId="76BC06FF" w14:textId="26FFA26E" w:rsidR="00D43485" w:rsidRPr="00237632" w:rsidRDefault="00D43485" w:rsidP="00443DC5">
                      <w:pPr>
                        <w:pStyle w:val="Caption"/>
                        <w:rPr>
                          <w:noProof/>
                        </w:rPr>
                      </w:pPr>
                      <w:bookmarkStart w:id="256" w:name="_Ref531077225"/>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4</w:t>
                      </w:r>
                      <w:r w:rsidRPr="00443DC5">
                        <w:rPr>
                          <w:b/>
                          <w:bCs/>
                        </w:rPr>
                        <w:fldChar w:fldCharType="end"/>
                      </w:r>
                      <w:bookmarkEnd w:id="256"/>
                      <w:r>
                        <w:t xml:space="preserve">: </w:t>
                      </w:r>
                      <w:r w:rsidRPr="00A51638">
                        <w:t>the summary of the</w:t>
                      </w:r>
                      <w:r>
                        <w:rPr>
                          <w:b/>
                          <w:bCs/>
                        </w:rPr>
                        <w:t xml:space="preserve"> </w:t>
                      </w:r>
                      <w:r>
                        <w:t xml:space="preserve">HGT &amp; competence machinery detection result in Neisseria gonorrhoeae.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w:t>
                      </w:r>
                    </w:p>
                  </w:txbxContent>
                </v:textbox>
                <w10:wrap type="topAndBottom"/>
              </v:shape>
            </w:pict>
          </mc:Fallback>
        </mc:AlternateContent>
      </w:r>
      <w:r w:rsidR="00566B9F">
        <w:br w:type="page"/>
      </w:r>
    </w:p>
    <w:p w14:paraId="5D40520F" w14:textId="1430E080" w:rsidR="00566B9F" w:rsidRDefault="00443DC5" w:rsidP="00075F06">
      <w:r>
        <w:rPr>
          <w:noProof/>
        </w:rPr>
        <w:lastRenderedPageBreak/>
        <mc:AlternateContent>
          <mc:Choice Requires="wps">
            <w:drawing>
              <wp:anchor distT="0" distB="0" distL="114300" distR="114300" simplePos="0" relativeHeight="251940864" behindDoc="0" locked="0" layoutInCell="1" allowOverlap="1" wp14:anchorId="32214E1E" wp14:editId="64D1CA84">
                <wp:simplePos x="0" y="0"/>
                <wp:positionH relativeFrom="column">
                  <wp:posOffset>-3175</wp:posOffset>
                </wp:positionH>
                <wp:positionV relativeFrom="paragraph">
                  <wp:posOffset>8397240</wp:posOffset>
                </wp:positionV>
                <wp:extent cx="5621020" cy="635"/>
                <wp:effectExtent l="0" t="0" r="5080" b="0"/>
                <wp:wrapTopAndBottom/>
                <wp:docPr id="318" name="Text Box 318"/>
                <wp:cNvGraphicFramePr/>
                <a:graphic xmlns:a="http://schemas.openxmlformats.org/drawingml/2006/main">
                  <a:graphicData uri="http://schemas.microsoft.com/office/word/2010/wordprocessingShape">
                    <wps:wsp>
                      <wps:cNvSpPr txBox="1"/>
                      <wps:spPr>
                        <a:xfrm>
                          <a:off x="0" y="0"/>
                          <a:ext cx="5621020" cy="635"/>
                        </a:xfrm>
                        <a:prstGeom prst="rect">
                          <a:avLst/>
                        </a:prstGeom>
                        <a:solidFill>
                          <a:prstClr val="white"/>
                        </a:solidFill>
                        <a:ln>
                          <a:noFill/>
                        </a:ln>
                      </wps:spPr>
                      <wps:txbx>
                        <w:txbxContent>
                          <w:p w14:paraId="694E04DD" w14:textId="1C687490" w:rsidR="00D43485" w:rsidRPr="00443DC5" w:rsidRDefault="00D43485" w:rsidP="00443DC5">
                            <w:pPr>
                              <w:pStyle w:val="Caption"/>
                              <w:rPr>
                                <w:noProof/>
                              </w:rPr>
                            </w:pPr>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5</w:t>
                            </w:r>
                            <w:r w:rsidRPr="00443DC5">
                              <w:rPr>
                                <w:b/>
                                <w:bCs/>
                              </w:rPr>
                              <w:fldChar w:fldCharType="end"/>
                            </w:r>
                            <w:r>
                              <w:rPr>
                                <w:b/>
                                <w:bCs/>
                              </w:rPr>
                              <w:t xml:space="preserve">: </w:t>
                            </w:r>
                            <w:r w:rsidRPr="00A51638">
                              <w:t>the summary of the</w:t>
                            </w:r>
                            <w:r>
                              <w:rPr>
                                <w:b/>
                                <w:bCs/>
                              </w:rPr>
                              <w:t xml:space="preserve"> </w:t>
                            </w:r>
                            <w:r>
                              <w:t xml:space="preserve">HGT &amp; competence machinery detection result in Neisseria </w:t>
                            </w:r>
                            <w:proofErr w:type="spellStart"/>
                            <w:r>
                              <w:t>animali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214E1E" id="Text Box 318" o:spid="_x0000_s1188" type="#_x0000_t202" style="position:absolute;left:0;text-align:left;margin-left:-.25pt;margin-top:661.2pt;width:442.6pt;height:.05pt;z-index:251940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" stroked="f">
                <v:textbox style="mso-fit-shape-to-text:t" inset="0,0,0,0">
                  <w:txbxContent>
                    <w:p w14:paraId="694E04DD" w14:textId="1C687490" w:rsidR="00D43485" w:rsidRPr="00443DC5" w:rsidRDefault="00D43485" w:rsidP="00443DC5">
                      <w:pPr>
                        <w:pStyle w:val="Caption"/>
                        <w:rPr>
                          <w:noProof/>
                        </w:rPr>
                      </w:pPr>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5</w:t>
                      </w:r>
                      <w:r w:rsidRPr="00443DC5">
                        <w:rPr>
                          <w:b/>
                          <w:bCs/>
                        </w:rPr>
                        <w:fldChar w:fldCharType="end"/>
                      </w:r>
                      <w:r>
                        <w:rPr>
                          <w:b/>
                          <w:bCs/>
                        </w:rPr>
                        <w:t xml:space="preserve">: </w:t>
                      </w:r>
                      <w:r w:rsidRPr="00A51638">
                        <w:t>the summary of the</w:t>
                      </w:r>
                      <w:r>
                        <w:rPr>
                          <w:b/>
                          <w:bCs/>
                        </w:rPr>
                        <w:t xml:space="preserve"> </w:t>
                      </w:r>
                      <w:r>
                        <w:t xml:space="preserve">HGT &amp; competence machinery detection result in Neisseria </w:t>
                      </w:r>
                      <w:proofErr w:type="spellStart"/>
                      <w:r>
                        <w:t>animali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r>
                        <w:t>.</w:t>
                      </w:r>
                    </w:p>
                  </w:txbxContent>
                </v:textbox>
                <w10:wrap type="topAndBottom"/>
              </v:shape>
            </w:pict>
          </mc:Fallback>
        </mc:AlternateContent>
      </w:r>
      <w:r w:rsidR="00566B9F" w:rsidRPr="006C16A0">
        <w:rPr>
          <w:noProof/>
        </w:rPr>
        <mc:AlternateContent>
          <mc:Choice Requires="wpg">
            <w:drawing>
              <wp:anchor distT="0" distB="0" distL="114300" distR="114300" simplePos="0" relativeHeight="251864064" behindDoc="0" locked="0" layoutInCell="1" allowOverlap="1" wp14:anchorId="173827D7" wp14:editId="5F532895">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9"/>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40"/>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41"/>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42"/>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43"/>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D43485" w:rsidRDefault="00D4348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D43485" w:rsidRDefault="00D4348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D43485" w:rsidRDefault="00D4348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D43485" w:rsidRDefault="00D4348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D43485" w:rsidRPr="006C16A0" w:rsidRDefault="00D43485"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89" style="position:absolute;left:0;text-align:left;margin-left:-10.85pt;margin-top:56.85pt;width:460.7pt;height:670.75pt;z-index:251864064;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">
                <v:shape id="Picture 105" o:spid="_x0000_s1190"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44" o:title=""/>
                </v:shape>
                <v:shape id="Picture 106" o:spid="_x0000_s1191"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45" o:title=""/>
                </v:shape>
                <v:shape id="Picture 107" o:spid="_x0000_s1192"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46" o:title=""/>
                </v:shape>
                <v:shape id="Picture 108" o:spid="_x0000_s1193"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47" o:title=""/>
                </v:shape>
                <v:shape id="TextBox 11" o:spid="_x0000_s1194"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95"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96"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97"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48" o:title="" croptop="23080f" cropbottom="24299f" cropleft="2246f" cropright="830f"/>
                  <o:lock v:ext="edit" aspectratio="f"/>
                </v:shape>
                <v:shape id="TextBox 20" o:spid="_x0000_s1198"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D43485" w:rsidRPr="006C16A0" w:rsidRDefault="00D4348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D43485" w:rsidRDefault="00D4348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D43485" w:rsidRDefault="00D4348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99"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D43485" w:rsidRDefault="00D4348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200"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D43485" w:rsidRDefault="00D4348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201"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202"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203"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D43485" w:rsidRDefault="00D4348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204"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D43485" w:rsidRPr="006C16A0" w:rsidRDefault="00D43485"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566B9F">
        <w:br w:type="page"/>
      </w:r>
    </w:p>
    <w:p w14:paraId="027369FC" w14:textId="36776D0D" w:rsidR="00566B9F" w:rsidRDefault="007860FD" w:rsidP="007860FD">
      <w:pPr>
        <w:spacing w:line="240" w:lineRule="auto"/>
        <w:jc w:val="left"/>
      </w:pPr>
      <w:r>
        <w:rPr>
          <w:noProof/>
        </w:rPr>
        <w:lastRenderedPageBreak/>
        <mc:AlternateContent>
          <mc:Choice Requires="wps">
            <w:drawing>
              <wp:anchor distT="0" distB="0" distL="114300" distR="114300" simplePos="0" relativeHeight="251942912" behindDoc="0" locked="0" layoutInCell="1" allowOverlap="1" wp14:anchorId="2AB84CD1" wp14:editId="1448B4EC">
                <wp:simplePos x="0" y="0"/>
                <wp:positionH relativeFrom="column">
                  <wp:posOffset>15240</wp:posOffset>
                </wp:positionH>
                <wp:positionV relativeFrom="paragraph">
                  <wp:posOffset>8406130</wp:posOffset>
                </wp:positionV>
                <wp:extent cx="5676265" cy="425450"/>
                <wp:effectExtent l="0" t="0" r="635" b="6350"/>
                <wp:wrapTopAndBottom/>
                <wp:docPr id="319" name="Text Box 319"/>
                <wp:cNvGraphicFramePr/>
                <a:graphic xmlns:a="http://schemas.openxmlformats.org/drawingml/2006/main">
                  <a:graphicData uri="http://schemas.microsoft.com/office/word/2010/wordprocessingShape">
                    <wps:wsp>
                      <wps:cNvSpPr txBox="1"/>
                      <wps:spPr>
                        <a:xfrm>
                          <a:off x="0" y="0"/>
                          <a:ext cx="5676265" cy="425450"/>
                        </a:xfrm>
                        <a:prstGeom prst="rect">
                          <a:avLst/>
                        </a:prstGeom>
                        <a:solidFill>
                          <a:prstClr val="white"/>
                        </a:solidFill>
                        <a:ln>
                          <a:noFill/>
                        </a:ln>
                      </wps:spPr>
                      <wps:txbx>
                        <w:txbxContent>
                          <w:p w14:paraId="51E7CD53" w14:textId="24DB2835"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6</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radioduran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84CD1" id="Text Box 319" o:spid="_x0000_s1205" type="#_x0000_t202" style="position:absolute;margin-left:1.2pt;margin-top:661.9pt;width:446.95pt;height:33.5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" stroked="f">
                <v:textbox inset="0,0,0,0">
                  <w:txbxContent>
                    <w:p w14:paraId="51E7CD53" w14:textId="24DB2835"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6</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radioduran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77376" behindDoc="0" locked="0" layoutInCell="1" allowOverlap="1" wp14:anchorId="00FE0A2A" wp14:editId="44517E94">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D43485" w:rsidRDefault="00D4348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9"/>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50"/>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51"/>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52"/>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53"/>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2"/>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206" style="position:absolute;margin-left:-11.55pt;margin-top:57.3pt;width:470.1pt;height:670.85pt;z-index:251877376;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">
                <v:shape id="TextBox 1" o:spid="_x0000_s1207"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D43485" w:rsidRDefault="00D4348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08"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09"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0"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11"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12"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213"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54" o:title=""/>
                </v:shape>
                <v:shape id="Picture 129" o:spid="_x0000_s1214"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55" o:title=""/>
                </v:shape>
                <v:shape id="Picture 130" o:spid="_x0000_s1215"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56" o:title=""/>
                </v:shape>
                <v:shape id="Picture 131" o:spid="_x0000_s1216"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57" o:title=""/>
                </v:shape>
                <v:shape id="Picture 132" o:spid="_x0000_s1217"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58" o:title="" cropleft="12496f" cropright="12662f"/>
                </v:shape>
                <v:shape id="Picture 133" o:spid="_x0000_s1218"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8" o:title="" croptop="22763f" cropbottom="23842f" cropleft="2255f"/>
                  <o:lock v:ext="edit" aspectratio="f"/>
                </v:shape>
                <v:shape id="TextBox 26" o:spid="_x0000_s1219"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20"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21"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009A4C71" w14:textId="0EBF1A2F" w:rsidR="001A2AE7" w:rsidRDefault="007860FD" w:rsidP="001A2AE7">
      <w:r>
        <w:rPr>
          <w:noProof/>
        </w:rPr>
        <w:lastRenderedPageBreak/>
        <mc:AlternateContent>
          <mc:Choice Requires="wps">
            <w:drawing>
              <wp:anchor distT="0" distB="0" distL="114300" distR="114300" simplePos="0" relativeHeight="251944960" behindDoc="0" locked="0" layoutInCell="1" allowOverlap="1" wp14:anchorId="545C45AE" wp14:editId="0571BA21">
                <wp:simplePos x="0" y="0"/>
                <wp:positionH relativeFrom="column">
                  <wp:posOffset>15240</wp:posOffset>
                </wp:positionH>
                <wp:positionV relativeFrom="paragraph">
                  <wp:posOffset>8406130</wp:posOffset>
                </wp:positionV>
                <wp:extent cx="5648960" cy="635"/>
                <wp:effectExtent l="0" t="0" r="2540" b="0"/>
                <wp:wrapTopAndBottom/>
                <wp:docPr id="320" name="Text Box 320"/>
                <wp:cNvGraphicFramePr/>
                <a:graphic xmlns:a="http://schemas.openxmlformats.org/drawingml/2006/main">
                  <a:graphicData uri="http://schemas.microsoft.com/office/word/2010/wordprocessingShape">
                    <wps:wsp>
                      <wps:cNvSpPr txBox="1"/>
                      <wps:spPr>
                        <a:xfrm>
                          <a:off x="0" y="0"/>
                          <a:ext cx="5648960" cy="635"/>
                        </a:xfrm>
                        <a:prstGeom prst="rect">
                          <a:avLst/>
                        </a:prstGeom>
                        <a:solidFill>
                          <a:prstClr val="white"/>
                        </a:solidFill>
                        <a:ln>
                          <a:noFill/>
                        </a:ln>
                      </wps:spPr>
                      <wps:txbx>
                        <w:txbxContent>
                          <w:p w14:paraId="3EFD2CB3" w14:textId="66A27C36"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7</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geothermalis</w:t>
                            </w:r>
                            <w:proofErr w:type="spellEnd"/>
                            <w:r>
                              <w:t xml:space="preserve"> DSM 11300.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5C45AE" id="Text Box 320" o:spid="_x0000_s1222" type="#_x0000_t202" style="position:absolute;left:0;text-align:left;margin-left:1.2pt;margin-top:661.9pt;width:444.8pt;height:.05pt;z-index:251944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" stroked="f">
                <v:textbox style="mso-fit-shape-to-text:t" inset="0,0,0,0">
                  <w:txbxContent>
                    <w:p w14:paraId="3EFD2CB3" w14:textId="66A27C36"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7</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geothermalis</w:t>
                      </w:r>
                      <w:proofErr w:type="spellEnd"/>
                      <w:r>
                        <w:t xml:space="preserve"> DSM 11300.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B2404A" w:rsidRPr="006C16A0">
        <w:rPr>
          <w:noProof/>
        </w:rPr>
        <mc:AlternateContent>
          <mc:Choice Requires="wpg">
            <w:drawing>
              <wp:anchor distT="0" distB="0" distL="114300" distR="114300" simplePos="0" relativeHeight="251875328" behindDoc="0" locked="0" layoutInCell="1" allowOverlap="1" wp14:anchorId="616620C9" wp14:editId="76FE269A">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9"/>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D43485" w:rsidRDefault="00D4348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60"/>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61"/>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62"/>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63"/>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2"/>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23" style="position:absolute;left:0;text-align:left;margin-left:-13.6pt;margin-top:56.45pt;width:474.9pt;height:671.6pt;z-index:251875328;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">
                <v:shape id="TextBox 11" o:spid="_x0000_s1224"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25"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26"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27"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28"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29"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64" o:title=""/>
                </v:shape>
                <v:shape id="TextBox 18" o:spid="_x0000_s1230"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D43485" w:rsidRDefault="00D4348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31"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65" o:title=""/>
                </v:shape>
                <v:shape id="Picture 146" o:spid="_x0000_s1232"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66" o:title=""/>
                </v:shape>
                <v:shape id="Picture 147" o:spid="_x0000_s1233"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67" o:title=""/>
                </v:shape>
                <v:shape id="Picture 148" o:spid="_x0000_s1234"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68" o:title="" cropleft="12079f" cropright="11788f"/>
                </v:shape>
                <v:shape id="Picture 149" o:spid="_x0000_s1235"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8" o:title="" croptop="22763f" cropbottom="23842f" cropleft="2220f"/>
                  <o:lock v:ext="edit" aspectratio="f"/>
                </v:shape>
                <v:shape id="TextBox 30" o:spid="_x0000_s1236"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37"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38"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A2BC9DE" w:rsidR="00B2404A" w:rsidRPr="001A2AE7" w:rsidRDefault="007860FD" w:rsidP="001A2AE7">
      <w:pPr>
        <w:spacing w:line="240" w:lineRule="auto"/>
        <w:jc w:val="left"/>
      </w:pPr>
      <w:r>
        <w:rPr>
          <w:noProof/>
        </w:rPr>
        <w:lastRenderedPageBreak/>
        <mc:AlternateContent>
          <mc:Choice Requires="wps">
            <w:drawing>
              <wp:anchor distT="0" distB="0" distL="114300" distR="114300" simplePos="0" relativeHeight="251947008" behindDoc="0" locked="0" layoutInCell="1" allowOverlap="1" wp14:anchorId="1CEC0153" wp14:editId="0F1BDF01">
                <wp:simplePos x="0" y="0"/>
                <wp:positionH relativeFrom="column">
                  <wp:posOffset>-39370</wp:posOffset>
                </wp:positionH>
                <wp:positionV relativeFrom="paragraph">
                  <wp:posOffset>8406130</wp:posOffset>
                </wp:positionV>
                <wp:extent cx="5598160" cy="635"/>
                <wp:effectExtent l="0" t="0" r="2540" b="0"/>
                <wp:wrapTopAndBottom/>
                <wp:docPr id="321" name="Text Box 321"/>
                <wp:cNvGraphicFramePr/>
                <a:graphic xmlns:a="http://schemas.openxmlformats.org/drawingml/2006/main">
                  <a:graphicData uri="http://schemas.microsoft.com/office/word/2010/wordprocessingShape">
                    <wps:wsp>
                      <wps:cNvSpPr txBox="1"/>
                      <wps:spPr>
                        <a:xfrm>
                          <a:off x="0" y="0"/>
                          <a:ext cx="5598160" cy="635"/>
                        </a:xfrm>
                        <a:prstGeom prst="rect">
                          <a:avLst/>
                        </a:prstGeom>
                        <a:solidFill>
                          <a:prstClr val="white"/>
                        </a:solidFill>
                        <a:ln>
                          <a:noFill/>
                        </a:ln>
                      </wps:spPr>
                      <wps:txbx>
                        <w:txbxContent>
                          <w:p w14:paraId="3034A809" w14:textId="7BEA1736"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8</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w:t>
                            </w:r>
                            <w:proofErr w:type="spellStart"/>
                            <w:r>
                              <w:t>stutzeri</w:t>
                            </w:r>
                            <w:proofErr w:type="spellEnd"/>
                            <w:r>
                              <w:t xml:space="preserve"> DSM 1070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EC0153" id="Text Box 321" o:spid="_x0000_s1239" type="#_x0000_t202" style="position:absolute;margin-left:-3.1pt;margin-top:661.9pt;width:440.8pt;height:.05pt;z-index:251947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" stroked="f">
                <v:textbox style="mso-fit-shape-to-text:t" inset="0,0,0,0">
                  <w:txbxContent>
                    <w:p w14:paraId="3034A809" w14:textId="7BEA1736"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8</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w:t>
                      </w:r>
                      <w:proofErr w:type="spellStart"/>
                      <w:r>
                        <w:t>stutzeri</w:t>
                      </w:r>
                      <w:proofErr w:type="spellEnd"/>
                      <w:r>
                        <w:t xml:space="preserve"> DSM 1070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B2404A" w:rsidRPr="006C16A0">
        <w:rPr>
          <w:noProof/>
        </w:rPr>
        <mc:AlternateContent>
          <mc:Choice Requires="wpg">
            <w:drawing>
              <wp:anchor distT="0" distB="0" distL="114300" distR="114300" simplePos="0" relativeHeight="251871232" behindDoc="0" locked="0" layoutInCell="1" allowOverlap="1" wp14:anchorId="772163B0" wp14:editId="3B46E2FC">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D43485" w:rsidRDefault="00D43485"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D43485" w:rsidRDefault="00D43485"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D43485" w:rsidRDefault="00D4348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9"/>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70"/>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71"/>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72"/>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73"/>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4"/>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40" style="position:absolute;margin-left:-11.9pt;margin-top:55.7pt;width:461.85pt;height:672.35pt;z-index:251871232;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">
                <v:shape id="TextBox 1" o:spid="_x0000_s1241"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D43485" w:rsidRDefault="00D43485"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D43485" w:rsidRDefault="00D43485"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D43485" w:rsidRDefault="00D4348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2"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3"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44"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5"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6"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47"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74" o:title=""/>
                </v:shape>
                <v:shape id="Picture 161" o:spid="_x0000_s1248"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75" o:title=""/>
                </v:shape>
                <v:shape id="Picture 162" o:spid="_x0000_s1249"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76" o:title="" cropleft="12003f" cropright="11864f"/>
                </v:shape>
                <v:shape id="Picture 163" o:spid="_x0000_s1250"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77" o:title=""/>
                </v:shape>
                <v:shape id="Picture 164" o:spid="_x0000_s1251"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78" o:title=""/>
                </v:shape>
                <v:shape id="Picture 165" o:spid="_x0000_s1252"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70" o:title="" croptop="24155f" cropbottom="23451f" cropleft="2081f"/>
                  <o:lock v:ext="edit" aspectratio="f"/>
                </v:shape>
                <v:shape id="TextBox 22" o:spid="_x0000_s1253"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4"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5"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1D9F69" w14:textId="74CC2098" w:rsidR="00B2404A" w:rsidRPr="00075F06" w:rsidRDefault="007860FD" w:rsidP="00075F06">
      <w:pPr>
        <w:spacing w:line="240" w:lineRule="auto"/>
        <w:jc w:val="left"/>
      </w:pPr>
      <w:r>
        <w:rPr>
          <w:noProof/>
        </w:rPr>
        <w:lastRenderedPageBreak/>
        <mc:AlternateContent>
          <mc:Choice Requires="wps">
            <w:drawing>
              <wp:anchor distT="0" distB="0" distL="114300" distR="114300" simplePos="0" relativeHeight="251949056" behindDoc="0" locked="0" layoutInCell="1" allowOverlap="1" wp14:anchorId="560B4EFE" wp14:editId="297EAB2D">
                <wp:simplePos x="0" y="0"/>
                <wp:positionH relativeFrom="column">
                  <wp:posOffset>15240</wp:posOffset>
                </wp:positionH>
                <wp:positionV relativeFrom="paragraph">
                  <wp:posOffset>8397240</wp:posOffset>
                </wp:positionV>
                <wp:extent cx="5616575" cy="635"/>
                <wp:effectExtent l="0" t="0" r="0" b="0"/>
                <wp:wrapTopAndBottom/>
                <wp:docPr id="322" name="Text Box 322"/>
                <wp:cNvGraphicFramePr/>
                <a:graphic xmlns:a="http://schemas.openxmlformats.org/drawingml/2006/main">
                  <a:graphicData uri="http://schemas.microsoft.com/office/word/2010/wordprocessingShape">
                    <wps:wsp>
                      <wps:cNvSpPr txBox="1"/>
                      <wps:spPr>
                        <a:xfrm>
                          <a:off x="0" y="0"/>
                          <a:ext cx="5616575" cy="635"/>
                        </a:xfrm>
                        <a:prstGeom prst="rect">
                          <a:avLst/>
                        </a:prstGeom>
                        <a:solidFill>
                          <a:prstClr val="white"/>
                        </a:solidFill>
                        <a:ln>
                          <a:noFill/>
                        </a:ln>
                      </wps:spPr>
                      <wps:txbx>
                        <w:txbxContent>
                          <w:p w14:paraId="647DE076" w14:textId="22C125D8"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9</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aeruginosa ATCC 15692.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0B4EFE" id="Text Box 322" o:spid="_x0000_s1256" type="#_x0000_t202" style="position:absolute;margin-left:1.2pt;margin-top:661.2pt;width:442.25pt;height:.05pt;z-index:25194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" stroked="f">
                <v:textbox style="mso-fit-shape-to-text:t" inset="0,0,0,0">
                  <w:txbxContent>
                    <w:p w14:paraId="647DE076" w14:textId="22C125D8"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9</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aeruginosa ATCC 15692.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73280" behindDoc="0" locked="0" layoutInCell="1" allowOverlap="1" wp14:anchorId="106717BA" wp14:editId="7B7997B7">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D43485" w:rsidRDefault="00D4348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4"/>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9"/>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80"/>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81"/>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82"/>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83"/>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57" style="position:absolute;margin-left:-12.3pt;margin-top:57.55pt;width:461.85pt;height:670.4pt;z-index:251873280;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">
                <v:shape id="TextBox 2" o:spid="_x0000_s1258"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9"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D43485" w:rsidRDefault="00D4348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0"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1"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2"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3"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D43485" w:rsidRPr="006C16A0" w:rsidRDefault="00D4348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D43485" w:rsidRDefault="00D4348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64"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70" o:title="" croptop="24155f" cropbottom="23451f" cropleft="1808f"/>
                  <o:lock v:ext="edit" aspectratio="f"/>
                </v:shape>
                <v:shape id="Picture 177" o:spid="_x0000_s1265"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84" o:title=""/>
                </v:shape>
                <v:shape id="Picture 178" o:spid="_x0000_s1266"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85" o:title=""/>
                </v:shape>
                <v:shape id="Picture 179" o:spid="_x0000_s1267"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86" o:title=""/>
                </v:shape>
                <v:shape id="Picture 180" o:spid="_x0000_s1268"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87" o:title=""/>
                </v:shape>
                <v:shape id="Picture 181" o:spid="_x0000_s1269"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88" o:title="" cropleft="12544f" cropright="12800f"/>
                </v:shape>
                <v:shape id="TextBox 22" o:spid="_x0000_s1270"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71"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72"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D43485" w:rsidRDefault="00D4348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2B561989" w:rsidR="001613DF" w:rsidRDefault="007860FD" w:rsidP="00075F06">
      <w:r>
        <w:rPr>
          <w:noProof/>
        </w:rPr>
        <w:lastRenderedPageBreak/>
        <mc:AlternateContent>
          <mc:Choice Requires="wps">
            <w:drawing>
              <wp:anchor distT="0" distB="0" distL="114300" distR="114300" simplePos="0" relativeHeight="251951104" behindDoc="0" locked="0" layoutInCell="1" allowOverlap="1" wp14:anchorId="211E5AE3" wp14:editId="03F1404F">
                <wp:simplePos x="0" y="0"/>
                <wp:positionH relativeFrom="column">
                  <wp:posOffset>24130</wp:posOffset>
                </wp:positionH>
                <wp:positionV relativeFrom="paragraph">
                  <wp:posOffset>8406130</wp:posOffset>
                </wp:positionV>
                <wp:extent cx="5467985" cy="635"/>
                <wp:effectExtent l="0" t="0" r="5715" b="0"/>
                <wp:wrapTopAndBottom/>
                <wp:docPr id="324" name="Text Box 324"/>
                <wp:cNvGraphicFramePr/>
                <a:graphic xmlns:a="http://schemas.openxmlformats.org/drawingml/2006/main">
                  <a:graphicData uri="http://schemas.microsoft.com/office/word/2010/wordprocessingShape">
                    <wps:wsp>
                      <wps:cNvSpPr txBox="1"/>
                      <wps:spPr>
                        <a:xfrm>
                          <a:off x="0" y="0"/>
                          <a:ext cx="5467985" cy="635"/>
                        </a:xfrm>
                        <a:prstGeom prst="rect">
                          <a:avLst/>
                        </a:prstGeom>
                        <a:solidFill>
                          <a:prstClr val="white"/>
                        </a:solidFill>
                        <a:ln>
                          <a:noFill/>
                        </a:ln>
                      </wps:spPr>
                      <wps:txbx>
                        <w:txbxContent>
                          <w:p w14:paraId="29C5FBB5" w14:textId="6F3CF1DD"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0</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AY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1E5AE3" id="Text Box 324" o:spid="_x0000_s1273" type="#_x0000_t202" style="position:absolute;left:0;text-align:left;margin-left:1.9pt;margin-top:661.9pt;width:430.55pt;height:.05pt;z-index:25195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" stroked="f">
                <v:textbox style="mso-fit-shape-to-text:t" inset="0,0,0,0">
                  <w:txbxContent>
                    <w:p w14:paraId="29C5FBB5" w14:textId="6F3CF1DD"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0</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AY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83520" behindDoc="0" locked="0" layoutInCell="1" allowOverlap="1" wp14:anchorId="50FE46BF" wp14:editId="593CD9AF">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D43485" w:rsidRDefault="00D4348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D43485" w:rsidRDefault="00D4348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D43485" w:rsidRDefault="00D4348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D43485" w:rsidRDefault="00D4348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9"/>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90"/>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91"/>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92"/>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93"/>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94"/>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74" style="position:absolute;left:0;text-align:left;margin-left:-13.1pt;margin-top:56.1pt;width:456.7pt;height:672.3pt;z-index:251883520;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">
                <v:shape id="TextBox 1" o:spid="_x0000_s1275"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D43485" w:rsidRDefault="00D4348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D43485" w:rsidRDefault="00D4348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76"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D43485" w:rsidRDefault="00D4348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7"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D43485" w:rsidRDefault="00D4348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8"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9"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0"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81"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95" o:title=""/>
                </v:shape>
                <v:shape id="Picture 225" o:spid="_x0000_s1282"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96" o:title=""/>
                </v:shape>
                <v:shape id="Picture 226" o:spid="_x0000_s1283"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97" o:title=""/>
                </v:shape>
                <v:shape id="Picture 227" o:spid="_x0000_s1284"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98" o:title=""/>
                </v:shape>
                <v:shape id="Picture 228" o:spid="_x0000_s1285"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9" o:title="" cropleft="12234f" cropright="12080f"/>
                </v:shape>
                <v:shape id="Picture 229" o:spid="_x0000_s1286"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200" o:title="" croptop="22705f" cropbottom="23449f" cropleft="2052f"/>
                  <o:lock v:ext="edit" aspectratio="f"/>
                </v:shape>
                <v:shape id="TextBox 22" o:spid="_x0000_s1287"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88"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89"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613DF">
        <w:br w:type="page"/>
      </w:r>
    </w:p>
    <w:p w14:paraId="4DC1CB63" w14:textId="2239667F" w:rsidR="001613DF" w:rsidRDefault="007860FD" w:rsidP="001A2AE7">
      <w:r>
        <w:rPr>
          <w:noProof/>
        </w:rPr>
        <w:lastRenderedPageBreak/>
        <mc:AlternateContent>
          <mc:Choice Requires="wps">
            <w:drawing>
              <wp:anchor distT="0" distB="0" distL="114300" distR="114300" simplePos="0" relativeHeight="251953152" behindDoc="0" locked="0" layoutInCell="1" allowOverlap="1" wp14:anchorId="0F1DD109" wp14:editId="0E77F741">
                <wp:simplePos x="0" y="0"/>
                <wp:positionH relativeFrom="column">
                  <wp:posOffset>33020</wp:posOffset>
                </wp:positionH>
                <wp:positionV relativeFrom="paragraph">
                  <wp:posOffset>8406130</wp:posOffset>
                </wp:positionV>
                <wp:extent cx="5449570" cy="635"/>
                <wp:effectExtent l="0" t="0" r="0" b="0"/>
                <wp:wrapTopAndBottom/>
                <wp:docPr id="325" name="Text Box 325"/>
                <wp:cNvGraphicFramePr/>
                <a:graphic xmlns:a="http://schemas.openxmlformats.org/drawingml/2006/main">
                  <a:graphicData uri="http://schemas.microsoft.com/office/word/2010/wordprocessingShape">
                    <wps:wsp>
                      <wps:cNvSpPr txBox="1"/>
                      <wps:spPr>
                        <a:xfrm>
                          <a:off x="0" y="0"/>
                          <a:ext cx="5449570" cy="635"/>
                        </a:xfrm>
                        <a:prstGeom prst="rect">
                          <a:avLst/>
                        </a:prstGeom>
                        <a:solidFill>
                          <a:prstClr val="white"/>
                        </a:solidFill>
                        <a:ln>
                          <a:noFill/>
                        </a:ln>
                      </wps:spPr>
                      <wps:txbx>
                        <w:txbxContent>
                          <w:p w14:paraId="331ADEFE" w14:textId="715A2531"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1</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8D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1DD109" id="Text Box 325" o:spid="_x0000_s1290" type="#_x0000_t202" style="position:absolute;left:0;text-align:left;margin-left:2.6pt;margin-top:661.9pt;width:429.1pt;height:.05pt;z-index:251953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" stroked="f">
                <v:textbox style="mso-fit-shape-to-text:t" inset="0,0,0,0">
                  <w:txbxContent>
                    <w:p w14:paraId="331ADEFE" w14:textId="715A2531" w:rsidR="00D43485" w:rsidRPr="007860FD" w:rsidRDefault="00D43485"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1</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8D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85568" behindDoc="0" locked="0" layoutInCell="1" allowOverlap="1" wp14:anchorId="68B90A0E" wp14:editId="2B552293">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D43485" w:rsidRDefault="00D4348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D43485" w:rsidRDefault="00D4348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D43485" w:rsidRDefault="00D43485"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D43485" w:rsidRDefault="00D43485"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D43485" w:rsidRDefault="00D4348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D43485" w:rsidRDefault="00D4348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201"/>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202"/>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203"/>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204"/>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205"/>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D43485" w:rsidRPr="006C16A0" w:rsidRDefault="00D43485"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91" style="position:absolute;left:0;text-align:left;margin-left:-11.4pt;margin-top:58.2pt;width:457.1pt;height:670.15pt;z-index:251885568;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">
                <v:shape id="TextBox 2" o:spid="_x0000_s1292"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D43485" w:rsidRDefault="00D4348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93"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D43485" w:rsidRDefault="00D4348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94"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95"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96"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7"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8"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99"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D43485" w:rsidRDefault="00D4348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300"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D43485" w:rsidRDefault="00D43485"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D43485" w:rsidRDefault="00D43485"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D43485" w:rsidRPr="006C16A0" w:rsidRDefault="00D4348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D43485" w:rsidRDefault="00D4348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D43485" w:rsidRDefault="00D4348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301"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206" o:title=""/>
                </v:shape>
                <v:shape id="Picture 276" o:spid="_x0000_s1302"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207" o:title=""/>
                </v:shape>
                <v:shape id="Picture 277" o:spid="_x0000_s1303"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208" o:title=""/>
                </v:shape>
                <v:shape id="Picture 278" o:spid="_x0000_s1304"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9" o:title=""/>
                </v:shape>
                <v:shape id="Picture 279" o:spid="_x0000_s1305"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10" o:title="" croptop="23486f" cropbottom="23507f" cropleft="1910f"/>
                  <o:lock v:ext="edit" aspectratio="f"/>
                </v:shape>
                <v:shape id="TextBox 24" o:spid="_x0000_s1306"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D43485" w:rsidRPr="006C16A0" w:rsidRDefault="00D43485"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1613DF">
        <w:br w:type="page"/>
      </w:r>
    </w:p>
    <w:p w14:paraId="67413772" w14:textId="53F7FE7E" w:rsidR="0096590D" w:rsidRDefault="007860FD" w:rsidP="0096590D">
      <w:r>
        <w:rPr>
          <w:noProof/>
        </w:rPr>
        <w:lastRenderedPageBreak/>
        <mc:AlternateContent>
          <mc:Choice Requires="wps">
            <w:drawing>
              <wp:anchor distT="0" distB="0" distL="114300" distR="114300" simplePos="0" relativeHeight="251955200" behindDoc="0" locked="0" layoutInCell="1" allowOverlap="1" wp14:anchorId="6BEB18FD" wp14:editId="7C1C3073">
                <wp:simplePos x="0" y="0"/>
                <wp:positionH relativeFrom="column">
                  <wp:posOffset>60325</wp:posOffset>
                </wp:positionH>
                <wp:positionV relativeFrom="paragraph">
                  <wp:posOffset>8397240</wp:posOffset>
                </wp:positionV>
                <wp:extent cx="5364480" cy="635"/>
                <wp:effectExtent l="0" t="0" r="0" b="0"/>
                <wp:wrapTopAndBottom/>
                <wp:docPr id="326" name="Text Box 326"/>
                <wp:cNvGraphicFramePr/>
                <a:graphic xmlns:a="http://schemas.openxmlformats.org/drawingml/2006/main">
                  <a:graphicData uri="http://schemas.microsoft.com/office/word/2010/wordprocessingShape">
                    <wps:wsp>
                      <wps:cNvSpPr txBox="1"/>
                      <wps:spPr>
                        <a:xfrm>
                          <a:off x="0" y="0"/>
                          <a:ext cx="5364480" cy="635"/>
                        </a:xfrm>
                        <a:prstGeom prst="rect">
                          <a:avLst/>
                        </a:prstGeom>
                        <a:solidFill>
                          <a:prstClr val="white"/>
                        </a:solidFill>
                        <a:ln>
                          <a:noFill/>
                        </a:ln>
                      </wps:spPr>
                      <wps:txbx>
                        <w:txbxContent>
                          <w:p w14:paraId="25256A5F" w14:textId="5CD9E203" w:rsidR="00D43485" w:rsidRPr="007860FD" w:rsidRDefault="00D43485" w:rsidP="007860FD">
                            <w:pPr>
                              <w:pStyle w:val="Caption"/>
                              <w:rPr>
                                <w:b/>
                                <w:bCs/>
                                <w:noProof/>
                              </w:rPr>
                            </w:pPr>
                            <w:bookmarkStart w:id="257" w:name="_Ref531078596"/>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sidRPr="007860FD">
                              <w:rPr>
                                <w:b/>
                                <w:bCs/>
                                <w:noProof/>
                              </w:rPr>
                              <w:t>12</w:t>
                            </w:r>
                            <w:r w:rsidRPr="007860FD">
                              <w:rPr>
                                <w:b/>
                                <w:bCs/>
                              </w:rPr>
                              <w:fldChar w:fldCharType="end"/>
                            </w:r>
                            <w:bookmarkEnd w:id="257"/>
                            <w:r w:rsidRPr="007860FD">
                              <w:rPr>
                                <w:b/>
                                <w:bCs/>
                              </w:rPr>
                              <w:t>:</w:t>
                            </w:r>
                            <w:r>
                              <w:rPr>
                                <w:b/>
                                <w:bCs/>
                              </w:rPr>
                              <w:t xml:space="preserve"> </w:t>
                            </w:r>
                            <w:r w:rsidRPr="00A51638">
                              <w:t>the summary of the</w:t>
                            </w:r>
                            <w:r>
                              <w:rPr>
                                <w:b/>
                                <w:bCs/>
                              </w:rPr>
                              <w:t xml:space="preserve"> </w:t>
                            </w:r>
                            <w:r>
                              <w:t xml:space="preserve">HGT &amp; competence machinery detection result in A. b ACICU.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EB18FD" id="Text Box 326" o:spid="_x0000_s1307" type="#_x0000_t202" style="position:absolute;left:0;text-align:left;margin-left:4.75pt;margin-top:661.2pt;width:422.4pt;height:.05pt;z-index:25195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" stroked="f">
                <v:textbox style="mso-fit-shape-to-text:t" inset="0,0,0,0">
                  <w:txbxContent>
                    <w:p w14:paraId="25256A5F" w14:textId="5CD9E203" w:rsidR="00D43485" w:rsidRPr="007860FD" w:rsidRDefault="00D43485" w:rsidP="007860FD">
                      <w:pPr>
                        <w:pStyle w:val="Caption"/>
                        <w:rPr>
                          <w:b/>
                          <w:bCs/>
                          <w:noProof/>
                        </w:rPr>
                      </w:pPr>
                      <w:bookmarkStart w:id="258" w:name="_Ref531078596"/>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sidRPr="007860FD">
                        <w:rPr>
                          <w:b/>
                          <w:bCs/>
                          <w:noProof/>
                        </w:rPr>
                        <w:t>12</w:t>
                      </w:r>
                      <w:r w:rsidRPr="007860FD">
                        <w:rPr>
                          <w:b/>
                          <w:bCs/>
                        </w:rPr>
                        <w:fldChar w:fldCharType="end"/>
                      </w:r>
                      <w:bookmarkEnd w:id="258"/>
                      <w:r w:rsidRPr="007860FD">
                        <w:rPr>
                          <w:b/>
                          <w:bCs/>
                        </w:rPr>
                        <w:t>:</w:t>
                      </w:r>
                      <w:r>
                        <w:rPr>
                          <w:b/>
                          <w:bCs/>
                        </w:rPr>
                        <w:t xml:space="preserve"> </w:t>
                      </w:r>
                      <w:r w:rsidRPr="00A51638">
                        <w:t>the summary of the</w:t>
                      </w:r>
                      <w:r>
                        <w:rPr>
                          <w:b/>
                          <w:bCs/>
                        </w:rPr>
                        <w:t xml:space="preserve"> </w:t>
                      </w:r>
                      <w:r>
                        <w:t xml:space="preserve">HGT &amp; competence machinery detection result in A. b ACICU.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96590D" w:rsidRPr="006C16A0">
        <w:rPr>
          <w:noProof/>
        </w:rPr>
        <mc:AlternateContent>
          <mc:Choice Requires="wpg">
            <w:drawing>
              <wp:anchor distT="0" distB="0" distL="114300" distR="114300" simplePos="0" relativeHeight="251887616" behindDoc="0" locked="0" layoutInCell="1" allowOverlap="1" wp14:anchorId="1A8AB894" wp14:editId="607B9DD1">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D43485" w:rsidRDefault="00D43485"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D43485" w:rsidRDefault="00D43485"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D43485" w:rsidRDefault="00D43485"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D43485" w:rsidRDefault="00D43485"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D43485" w:rsidRDefault="00D4348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D43485" w:rsidRDefault="00D4348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11"/>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12"/>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13"/>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14"/>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15"/>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16"/>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308" style="position:absolute;left:0;text-align:left;margin-left:-12pt;margin-top:56.3pt;width:458.2pt;height:671.6pt;z-index:251887616;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">
                <v:shape id="TextBox 2" o:spid="_x0000_s1309"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D43485" w:rsidRDefault="00D43485"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310"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D43485" w:rsidRDefault="00D43485"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311"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312"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313"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314"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315"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316"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D43485" w:rsidRDefault="00D43485"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D43485" w:rsidRDefault="00D43485"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D43485" w:rsidRPr="006C16A0" w:rsidRDefault="00D4348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D43485" w:rsidRDefault="00D4348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D43485" w:rsidRDefault="00D4348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317"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17" o:title=""/>
                </v:shape>
                <v:shape id="Picture 291" o:spid="_x0000_s1318"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18" o:title=""/>
                </v:shape>
                <v:shape id="Picture 292" o:spid="_x0000_s1319"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9" o:title="" cropleft="12273f" cropright="13070f"/>
                </v:shape>
                <v:shape id="Picture 293" o:spid="_x0000_s1320"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20" o:title=""/>
                </v:shape>
                <v:shape id="Picture 294" o:spid="_x0000_s1321"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21" o:title=""/>
                </v:shape>
                <v:shape id="TextBox 12" o:spid="_x0000_s1322"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D43485" w:rsidRDefault="00D4348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323"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22" o:title="" croptop="23835f" cropbottom="24224f" cropleft="2204f"/>
                  <o:lock v:ext="edit" aspectratio="f"/>
                </v:shape>
                <w10:wrap type="topAndBottom" anchory="page"/>
              </v:group>
            </w:pict>
          </mc:Fallback>
        </mc:AlternateContent>
      </w:r>
    </w:p>
    <w:p w14:paraId="7D530D1C" w14:textId="51C3BDF2" w:rsidR="0096590D" w:rsidRDefault="0096590D" w:rsidP="0096590D">
      <w:r>
        <w:lastRenderedPageBreak/>
        <w:br w:type="page"/>
      </w:r>
    </w:p>
    <w:p w14:paraId="7E3D0355" w14:textId="6713CAAC" w:rsidR="007B5696" w:rsidRDefault="007B5696" w:rsidP="007B5696">
      <w:pPr>
        <w:pStyle w:val="Heading1"/>
        <w:numPr>
          <w:ilvl w:val="0"/>
          <w:numId w:val="0"/>
        </w:numPr>
      </w:pPr>
      <w:bookmarkStart w:id="259" w:name="_Toc528762488"/>
      <w:r>
        <w:lastRenderedPageBreak/>
        <w:t>Acknowledgements</w:t>
      </w:r>
      <w:bookmarkEnd w:id="259"/>
    </w:p>
    <w:p w14:paraId="446800D9" w14:textId="42D4F162" w:rsidR="00A41B63" w:rsidRPr="00A41B63" w:rsidRDefault="00A41B63" w:rsidP="007B5696">
      <w:pPr>
        <w:pStyle w:val="Heading1"/>
        <w:numPr>
          <w:ilvl w:val="0"/>
          <w:numId w:val="0"/>
        </w:numPr>
      </w:pPr>
      <w:bookmarkStart w:id="260" w:name="_Toc528762489"/>
      <w:r>
        <w:t>Curriculum Vitae</w:t>
      </w:r>
      <w:bookmarkEnd w:id="260"/>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36" w:author="Sachli Zafari" w:date="2018-09-05T16:46:00Z" w:initials="0">
    <w:p w14:paraId="2A132A96" w14:textId="29EC9DC8" w:rsidR="00D43485" w:rsidRDefault="00D43485">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F47D8" w14:textId="77777777" w:rsidR="008A641F" w:rsidRDefault="008A641F" w:rsidP="00104AE7">
      <w:pPr>
        <w:spacing w:line="240" w:lineRule="auto"/>
      </w:pPr>
      <w:r>
        <w:separator/>
      </w:r>
    </w:p>
  </w:endnote>
  <w:endnote w:type="continuationSeparator" w:id="0">
    <w:p w14:paraId="474CBE65" w14:textId="77777777" w:rsidR="008A641F" w:rsidRDefault="008A641F"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D43485" w:rsidRDefault="00D43485"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D43485" w:rsidRDefault="00D434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D43485" w:rsidRDefault="00D43485"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D43485" w:rsidRDefault="00D434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FFD16" w14:textId="77777777" w:rsidR="008A641F" w:rsidRDefault="008A641F" w:rsidP="00104AE7">
      <w:pPr>
        <w:spacing w:line="240" w:lineRule="auto"/>
      </w:pPr>
      <w:r>
        <w:separator/>
      </w:r>
    </w:p>
  </w:footnote>
  <w:footnote w:type="continuationSeparator" w:id="0">
    <w:p w14:paraId="789BACB6" w14:textId="77777777" w:rsidR="008A641F" w:rsidRDefault="008A641F"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D43485" w:rsidRDefault="00D43485">
    <w:pPr>
      <w:pStyle w:val="Header"/>
    </w:pPr>
  </w:p>
  <w:p w14:paraId="6C8DF0F9" w14:textId="77777777" w:rsidR="00D43485" w:rsidRDefault="00D434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6026F7"/>
    <w:multiLevelType w:val="hybridMultilevel"/>
    <w:tmpl w:val="5120A1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1"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87470C0"/>
    <w:multiLevelType w:val="multilevel"/>
    <w:tmpl w:val="04090025"/>
    <w:numStyleLink w:val="Style1"/>
  </w:abstractNum>
  <w:abstractNum w:abstractNumId="33"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260848"/>
    <w:multiLevelType w:val="hybridMultilevel"/>
    <w:tmpl w:val="EA02EC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8"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1"/>
  </w:num>
  <w:num w:numId="14">
    <w:abstractNumId w:val="31"/>
  </w:num>
  <w:num w:numId="15">
    <w:abstractNumId w:val="32"/>
  </w:num>
  <w:num w:numId="16">
    <w:abstractNumId w:val="36"/>
  </w:num>
  <w:num w:numId="17">
    <w:abstractNumId w:val="15"/>
  </w:num>
  <w:num w:numId="18">
    <w:abstractNumId w:val="25"/>
  </w:num>
  <w:num w:numId="19">
    <w:abstractNumId w:val="17"/>
  </w:num>
  <w:num w:numId="20">
    <w:abstractNumId w:val="12"/>
  </w:num>
  <w:num w:numId="21">
    <w:abstractNumId w:val="27"/>
  </w:num>
  <w:num w:numId="22">
    <w:abstractNumId w:val="29"/>
  </w:num>
  <w:num w:numId="23">
    <w:abstractNumId w:val="37"/>
  </w:num>
  <w:num w:numId="24">
    <w:abstractNumId w:val="30"/>
  </w:num>
  <w:num w:numId="25">
    <w:abstractNumId w:val="26"/>
  </w:num>
  <w:num w:numId="26">
    <w:abstractNumId w:val="33"/>
  </w:num>
  <w:num w:numId="27">
    <w:abstractNumId w:val="14"/>
  </w:num>
  <w:num w:numId="28">
    <w:abstractNumId w:val="38"/>
  </w:num>
  <w:num w:numId="29">
    <w:abstractNumId w:val="19"/>
  </w:num>
  <w:num w:numId="30">
    <w:abstractNumId w:val="34"/>
  </w:num>
  <w:num w:numId="31">
    <w:abstractNumId w:val="24"/>
  </w:num>
  <w:num w:numId="32">
    <w:abstractNumId w:val="18"/>
  </w:num>
  <w:num w:numId="33">
    <w:abstractNumId w:val="16"/>
  </w:num>
  <w:num w:numId="34">
    <w:abstractNumId w:val="23"/>
  </w:num>
  <w:num w:numId="35">
    <w:abstractNumId w:val="28"/>
  </w:num>
  <w:num w:numId="36">
    <w:abstractNumId w:val="20"/>
  </w:num>
  <w:num w:numId="37">
    <w:abstractNumId w:val="13"/>
  </w:num>
  <w:num w:numId="38">
    <w:abstractNumId w:val="39"/>
  </w:num>
  <w:num w:numId="39">
    <w:abstractNumId w:val="21"/>
  </w:num>
  <w:num w:numId="4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5F6E"/>
    <w:rsid w:val="00006FA8"/>
    <w:rsid w:val="0000745E"/>
    <w:rsid w:val="00013090"/>
    <w:rsid w:val="000155F6"/>
    <w:rsid w:val="000200F2"/>
    <w:rsid w:val="000207B8"/>
    <w:rsid w:val="00023AEF"/>
    <w:rsid w:val="0003030D"/>
    <w:rsid w:val="0003049E"/>
    <w:rsid w:val="0003180D"/>
    <w:rsid w:val="0003543B"/>
    <w:rsid w:val="00035CA2"/>
    <w:rsid w:val="00035ECE"/>
    <w:rsid w:val="00036787"/>
    <w:rsid w:val="00036C23"/>
    <w:rsid w:val="000412D2"/>
    <w:rsid w:val="0004205C"/>
    <w:rsid w:val="000426C9"/>
    <w:rsid w:val="000450ED"/>
    <w:rsid w:val="00051CFD"/>
    <w:rsid w:val="000549D7"/>
    <w:rsid w:val="00066D37"/>
    <w:rsid w:val="00070831"/>
    <w:rsid w:val="00075F06"/>
    <w:rsid w:val="0007722E"/>
    <w:rsid w:val="0007768C"/>
    <w:rsid w:val="000812BB"/>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AC"/>
    <w:rsid w:val="000D71E2"/>
    <w:rsid w:val="000E2B33"/>
    <w:rsid w:val="000F0595"/>
    <w:rsid w:val="000F595E"/>
    <w:rsid w:val="000F6272"/>
    <w:rsid w:val="00100949"/>
    <w:rsid w:val="00103665"/>
    <w:rsid w:val="00104023"/>
    <w:rsid w:val="00104AE7"/>
    <w:rsid w:val="00106423"/>
    <w:rsid w:val="001108D0"/>
    <w:rsid w:val="00110FB0"/>
    <w:rsid w:val="00112638"/>
    <w:rsid w:val="00112C3C"/>
    <w:rsid w:val="00113336"/>
    <w:rsid w:val="0011372D"/>
    <w:rsid w:val="00114B57"/>
    <w:rsid w:val="00117CC5"/>
    <w:rsid w:val="001237B4"/>
    <w:rsid w:val="00124526"/>
    <w:rsid w:val="001247E3"/>
    <w:rsid w:val="0012645E"/>
    <w:rsid w:val="001310A7"/>
    <w:rsid w:val="00131CF8"/>
    <w:rsid w:val="001322CF"/>
    <w:rsid w:val="00134BE6"/>
    <w:rsid w:val="00136A30"/>
    <w:rsid w:val="00140985"/>
    <w:rsid w:val="00145FEC"/>
    <w:rsid w:val="00147909"/>
    <w:rsid w:val="00147D8A"/>
    <w:rsid w:val="001535FF"/>
    <w:rsid w:val="00154F31"/>
    <w:rsid w:val="001551FD"/>
    <w:rsid w:val="00155312"/>
    <w:rsid w:val="0015651C"/>
    <w:rsid w:val="00156C55"/>
    <w:rsid w:val="001570EF"/>
    <w:rsid w:val="00157E39"/>
    <w:rsid w:val="001613DF"/>
    <w:rsid w:val="001641F2"/>
    <w:rsid w:val="0016488B"/>
    <w:rsid w:val="0016612A"/>
    <w:rsid w:val="001737D1"/>
    <w:rsid w:val="00190F7D"/>
    <w:rsid w:val="00194C08"/>
    <w:rsid w:val="00196877"/>
    <w:rsid w:val="001A0270"/>
    <w:rsid w:val="001A2AE7"/>
    <w:rsid w:val="001A31A6"/>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629F"/>
    <w:rsid w:val="001C71C8"/>
    <w:rsid w:val="001D4F1E"/>
    <w:rsid w:val="001E2970"/>
    <w:rsid w:val="001E43EF"/>
    <w:rsid w:val="001F0F24"/>
    <w:rsid w:val="001F71AF"/>
    <w:rsid w:val="001F7299"/>
    <w:rsid w:val="002013E5"/>
    <w:rsid w:val="00203CA8"/>
    <w:rsid w:val="00204B92"/>
    <w:rsid w:val="00205FD1"/>
    <w:rsid w:val="00210446"/>
    <w:rsid w:val="00210923"/>
    <w:rsid w:val="00212406"/>
    <w:rsid w:val="002133FF"/>
    <w:rsid w:val="00216B28"/>
    <w:rsid w:val="00217C9B"/>
    <w:rsid w:val="00221F17"/>
    <w:rsid w:val="00223F7E"/>
    <w:rsid w:val="00231940"/>
    <w:rsid w:val="00231C89"/>
    <w:rsid w:val="00231F24"/>
    <w:rsid w:val="00233ABD"/>
    <w:rsid w:val="00235E0C"/>
    <w:rsid w:val="00237D39"/>
    <w:rsid w:val="00241DB1"/>
    <w:rsid w:val="002420DF"/>
    <w:rsid w:val="002463E1"/>
    <w:rsid w:val="00247C7C"/>
    <w:rsid w:val="00254419"/>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85F"/>
    <w:rsid w:val="002A0CCD"/>
    <w:rsid w:val="002A2EDF"/>
    <w:rsid w:val="002A48D3"/>
    <w:rsid w:val="002A70BB"/>
    <w:rsid w:val="002B1602"/>
    <w:rsid w:val="002B2987"/>
    <w:rsid w:val="002B4B9E"/>
    <w:rsid w:val="002C1FA2"/>
    <w:rsid w:val="002C2B96"/>
    <w:rsid w:val="002C2EFB"/>
    <w:rsid w:val="002C4A82"/>
    <w:rsid w:val="002C5903"/>
    <w:rsid w:val="002C7A86"/>
    <w:rsid w:val="002D0DCC"/>
    <w:rsid w:val="002D23CC"/>
    <w:rsid w:val="002D2827"/>
    <w:rsid w:val="002D2F0B"/>
    <w:rsid w:val="002D3424"/>
    <w:rsid w:val="002D4C5B"/>
    <w:rsid w:val="002D70AA"/>
    <w:rsid w:val="002D7782"/>
    <w:rsid w:val="002D7F43"/>
    <w:rsid w:val="002E26B0"/>
    <w:rsid w:val="002E3CB1"/>
    <w:rsid w:val="002E62B2"/>
    <w:rsid w:val="002E7615"/>
    <w:rsid w:val="002F0D27"/>
    <w:rsid w:val="002F137D"/>
    <w:rsid w:val="002F4306"/>
    <w:rsid w:val="003014C2"/>
    <w:rsid w:val="0030188C"/>
    <w:rsid w:val="00301F34"/>
    <w:rsid w:val="00302ACE"/>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35D4"/>
    <w:rsid w:val="00385EC6"/>
    <w:rsid w:val="00386BA3"/>
    <w:rsid w:val="00391079"/>
    <w:rsid w:val="00396DB0"/>
    <w:rsid w:val="0039745A"/>
    <w:rsid w:val="003A1099"/>
    <w:rsid w:val="003B0972"/>
    <w:rsid w:val="003B167D"/>
    <w:rsid w:val="003B3568"/>
    <w:rsid w:val="003B3B15"/>
    <w:rsid w:val="003B494D"/>
    <w:rsid w:val="003B4A96"/>
    <w:rsid w:val="003B5BFC"/>
    <w:rsid w:val="003B67FC"/>
    <w:rsid w:val="003C1165"/>
    <w:rsid w:val="003C595F"/>
    <w:rsid w:val="003D10A2"/>
    <w:rsid w:val="003D2761"/>
    <w:rsid w:val="003D2B7C"/>
    <w:rsid w:val="003D43E2"/>
    <w:rsid w:val="003D5BB6"/>
    <w:rsid w:val="003D6CF1"/>
    <w:rsid w:val="003E12C5"/>
    <w:rsid w:val="003E427C"/>
    <w:rsid w:val="003E531E"/>
    <w:rsid w:val="003E53AB"/>
    <w:rsid w:val="003E580B"/>
    <w:rsid w:val="003E628F"/>
    <w:rsid w:val="003E6A8C"/>
    <w:rsid w:val="003E6A9B"/>
    <w:rsid w:val="003F0F63"/>
    <w:rsid w:val="003F1D50"/>
    <w:rsid w:val="003F1FB9"/>
    <w:rsid w:val="003F29A1"/>
    <w:rsid w:val="003F421F"/>
    <w:rsid w:val="003F442E"/>
    <w:rsid w:val="003F7183"/>
    <w:rsid w:val="004030C6"/>
    <w:rsid w:val="00403311"/>
    <w:rsid w:val="00404388"/>
    <w:rsid w:val="00407817"/>
    <w:rsid w:val="00411451"/>
    <w:rsid w:val="00414215"/>
    <w:rsid w:val="00417D60"/>
    <w:rsid w:val="00421966"/>
    <w:rsid w:val="00426C2E"/>
    <w:rsid w:val="00427DB6"/>
    <w:rsid w:val="0043153D"/>
    <w:rsid w:val="00432BF7"/>
    <w:rsid w:val="00432E3C"/>
    <w:rsid w:val="00434FC4"/>
    <w:rsid w:val="004362F4"/>
    <w:rsid w:val="00436CC7"/>
    <w:rsid w:val="00437400"/>
    <w:rsid w:val="00440A28"/>
    <w:rsid w:val="00443A7F"/>
    <w:rsid w:val="00443DC5"/>
    <w:rsid w:val="00444D19"/>
    <w:rsid w:val="00445020"/>
    <w:rsid w:val="00446A02"/>
    <w:rsid w:val="00454E3B"/>
    <w:rsid w:val="004550AE"/>
    <w:rsid w:val="00455604"/>
    <w:rsid w:val="00463CF8"/>
    <w:rsid w:val="004651B1"/>
    <w:rsid w:val="0046739D"/>
    <w:rsid w:val="004709D0"/>
    <w:rsid w:val="00474541"/>
    <w:rsid w:val="004764C0"/>
    <w:rsid w:val="00482A90"/>
    <w:rsid w:val="004841C0"/>
    <w:rsid w:val="00484FF8"/>
    <w:rsid w:val="00485457"/>
    <w:rsid w:val="00492A15"/>
    <w:rsid w:val="00492CB5"/>
    <w:rsid w:val="00496FDD"/>
    <w:rsid w:val="004970A6"/>
    <w:rsid w:val="00497500"/>
    <w:rsid w:val="00497548"/>
    <w:rsid w:val="00497D4C"/>
    <w:rsid w:val="004A0CFD"/>
    <w:rsid w:val="004A310B"/>
    <w:rsid w:val="004A36DC"/>
    <w:rsid w:val="004A4EDC"/>
    <w:rsid w:val="004A5D6C"/>
    <w:rsid w:val="004A6C5D"/>
    <w:rsid w:val="004A751F"/>
    <w:rsid w:val="004B3864"/>
    <w:rsid w:val="004B3987"/>
    <w:rsid w:val="004B3B97"/>
    <w:rsid w:val="004B44F2"/>
    <w:rsid w:val="004B4F99"/>
    <w:rsid w:val="004B6A95"/>
    <w:rsid w:val="004B6FC4"/>
    <w:rsid w:val="004C2E69"/>
    <w:rsid w:val="004C4A2B"/>
    <w:rsid w:val="004C6D0D"/>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13898"/>
    <w:rsid w:val="00514FA8"/>
    <w:rsid w:val="00521FFA"/>
    <w:rsid w:val="00527DA3"/>
    <w:rsid w:val="00532E72"/>
    <w:rsid w:val="005341CC"/>
    <w:rsid w:val="00536562"/>
    <w:rsid w:val="005377BE"/>
    <w:rsid w:val="00537B34"/>
    <w:rsid w:val="005415EF"/>
    <w:rsid w:val="0054368C"/>
    <w:rsid w:val="005439B6"/>
    <w:rsid w:val="00544C84"/>
    <w:rsid w:val="005456FD"/>
    <w:rsid w:val="00546578"/>
    <w:rsid w:val="0055086B"/>
    <w:rsid w:val="005537A7"/>
    <w:rsid w:val="00553904"/>
    <w:rsid w:val="00554393"/>
    <w:rsid w:val="0055525B"/>
    <w:rsid w:val="005557CC"/>
    <w:rsid w:val="00556007"/>
    <w:rsid w:val="005579F4"/>
    <w:rsid w:val="00566B9F"/>
    <w:rsid w:val="00567BAB"/>
    <w:rsid w:val="00572CD0"/>
    <w:rsid w:val="005730A1"/>
    <w:rsid w:val="00574511"/>
    <w:rsid w:val="0057494E"/>
    <w:rsid w:val="00577EB9"/>
    <w:rsid w:val="00577F39"/>
    <w:rsid w:val="00580AC1"/>
    <w:rsid w:val="00581F4A"/>
    <w:rsid w:val="00590002"/>
    <w:rsid w:val="00590C41"/>
    <w:rsid w:val="00592D85"/>
    <w:rsid w:val="005930DE"/>
    <w:rsid w:val="00593184"/>
    <w:rsid w:val="00595E35"/>
    <w:rsid w:val="00597EEC"/>
    <w:rsid w:val="00597F22"/>
    <w:rsid w:val="005A1EDE"/>
    <w:rsid w:val="005A2228"/>
    <w:rsid w:val="005A3C9A"/>
    <w:rsid w:val="005A4748"/>
    <w:rsid w:val="005A48CD"/>
    <w:rsid w:val="005B114F"/>
    <w:rsid w:val="005B2D0C"/>
    <w:rsid w:val="005B3EB9"/>
    <w:rsid w:val="005B563F"/>
    <w:rsid w:val="005B6593"/>
    <w:rsid w:val="005B7935"/>
    <w:rsid w:val="005C16B8"/>
    <w:rsid w:val="005C3B7C"/>
    <w:rsid w:val="005C3FD3"/>
    <w:rsid w:val="005C5920"/>
    <w:rsid w:val="005C72CF"/>
    <w:rsid w:val="005D07B0"/>
    <w:rsid w:val="005E04FC"/>
    <w:rsid w:val="005E0FFC"/>
    <w:rsid w:val="005E1881"/>
    <w:rsid w:val="005E1E37"/>
    <w:rsid w:val="005E29AE"/>
    <w:rsid w:val="005E3E3F"/>
    <w:rsid w:val="005F15F1"/>
    <w:rsid w:val="005F4081"/>
    <w:rsid w:val="00600048"/>
    <w:rsid w:val="00601192"/>
    <w:rsid w:val="00603DE3"/>
    <w:rsid w:val="006075D7"/>
    <w:rsid w:val="00610B3A"/>
    <w:rsid w:val="00610CB3"/>
    <w:rsid w:val="00617335"/>
    <w:rsid w:val="006179A7"/>
    <w:rsid w:val="006217F1"/>
    <w:rsid w:val="00625047"/>
    <w:rsid w:val="0062646C"/>
    <w:rsid w:val="00631C6C"/>
    <w:rsid w:val="00635699"/>
    <w:rsid w:val="00635F5C"/>
    <w:rsid w:val="0064064A"/>
    <w:rsid w:val="00642AC7"/>
    <w:rsid w:val="00650FCA"/>
    <w:rsid w:val="006512E7"/>
    <w:rsid w:val="0066406C"/>
    <w:rsid w:val="00664C09"/>
    <w:rsid w:val="0066537C"/>
    <w:rsid w:val="00667CB6"/>
    <w:rsid w:val="00672430"/>
    <w:rsid w:val="00673A60"/>
    <w:rsid w:val="00683D31"/>
    <w:rsid w:val="00685FD7"/>
    <w:rsid w:val="00690C51"/>
    <w:rsid w:val="00690EA8"/>
    <w:rsid w:val="00691113"/>
    <w:rsid w:val="006920EA"/>
    <w:rsid w:val="00694856"/>
    <w:rsid w:val="00696B8C"/>
    <w:rsid w:val="006A0EBD"/>
    <w:rsid w:val="006A2375"/>
    <w:rsid w:val="006A28A4"/>
    <w:rsid w:val="006A49E9"/>
    <w:rsid w:val="006A5709"/>
    <w:rsid w:val="006A596B"/>
    <w:rsid w:val="006A5C83"/>
    <w:rsid w:val="006B0DCC"/>
    <w:rsid w:val="006B1118"/>
    <w:rsid w:val="006B2093"/>
    <w:rsid w:val="006B2612"/>
    <w:rsid w:val="006C16A0"/>
    <w:rsid w:val="006C1E90"/>
    <w:rsid w:val="006C4E2E"/>
    <w:rsid w:val="006C549C"/>
    <w:rsid w:val="006D49B9"/>
    <w:rsid w:val="006E7F6C"/>
    <w:rsid w:val="006F75C6"/>
    <w:rsid w:val="00703B8E"/>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427"/>
    <w:rsid w:val="007329C1"/>
    <w:rsid w:val="0073719D"/>
    <w:rsid w:val="007414B2"/>
    <w:rsid w:val="0074277C"/>
    <w:rsid w:val="00742D93"/>
    <w:rsid w:val="00743D9B"/>
    <w:rsid w:val="00750878"/>
    <w:rsid w:val="00752E45"/>
    <w:rsid w:val="00753586"/>
    <w:rsid w:val="00757CC8"/>
    <w:rsid w:val="0076055A"/>
    <w:rsid w:val="00761FE0"/>
    <w:rsid w:val="00765FD3"/>
    <w:rsid w:val="007670D6"/>
    <w:rsid w:val="007671CA"/>
    <w:rsid w:val="00772095"/>
    <w:rsid w:val="00773EB9"/>
    <w:rsid w:val="00773ED6"/>
    <w:rsid w:val="0077483C"/>
    <w:rsid w:val="00774849"/>
    <w:rsid w:val="00777E40"/>
    <w:rsid w:val="00782DA9"/>
    <w:rsid w:val="007844AB"/>
    <w:rsid w:val="00785812"/>
    <w:rsid w:val="007860FD"/>
    <w:rsid w:val="00786784"/>
    <w:rsid w:val="0078798E"/>
    <w:rsid w:val="00787F3B"/>
    <w:rsid w:val="00790E82"/>
    <w:rsid w:val="00793A76"/>
    <w:rsid w:val="00797C21"/>
    <w:rsid w:val="007A0AAB"/>
    <w:rsid w:val="007A18F7"/>
    <w:rsid w:val="007A1E43"/>
    <w:rsid w:val="007A2047"/>
    <w:rsid w:val="007A228B"/>
    <w:rsid w:val="007A3217"/>
    <w:rsid w:val="007A35F9"/>
    <w:rsid w:val="007A3DCF"/>
    <w:rsid w:val="007B3532"/>
    <w:rsid w:val="007B5696"/>
    <w:rsid w:val="007C10B6"/>
    <w:rsid w:val="007C4B8A"/>
    <w:rsid w:val="007C68BE"/>
    <w:rsid w:val="007C6B37"/>
    <w:rsid w:val="007C760C"/>
    <w:rsid w:val="007D0366"/>
    <w:rsid w:val="007D1530"/>
    <w:rsid w:val="007D29D6"/>
    <w:rsid w:val="007D2B4F"/>
    <w:rsid w:val="007D3CFE"/>
    <w:rsid w:val="007E26FD"/>
    <w:rsid w:val="007E2F5F"/>
    <w:rsid w:val="007E5DA4"/>
    <w:rsid w:val="007E63DE"/>
    <w:rsid w:val="007F0534"/>
    <w:rsid w:val="007F06C5"/>
    <w:rsid w:val="007F2988"/>
    <w:rsid w:val="007F7A24"/>
    <w:rsid w:val="00803A0C"/>
    <w:rsid w:val="00803DDA"/>
    <w:rsid w:val="00807428"/>
    <w:rsid w:val="00812B92"/>
    <w:rsid w:val="00813F2D"/>
    <w:rsid w:val="008205FC"/>
    <w:rsid w:val="00823DDA"/>
    <w:rsid w:val="00824986"/>
    <w:rsid w:val="008273F9"/>
    <w:rsid w:val="00830E07"/>
    <w:rsid w:val="00840363"/>
    <w:rsid w:val="00842021"/>
    <w:rsid w:val="00843BE1"/>
    <w:rsid w:val="00843F49"/>
    <w:rsid w:val="008449CB"/>
    <w:rsid w:val="00845990"/>
    <w:rsid w:val="008517A7"/>
    <w:rsid w:val="00853C3E"/>
    <w:rsid w:val="00854604"/>
    <w:rsid w:val="0085568F"/>
    <w:rsid w:val="00855DE1"/>
    <w:rsid w:val="008574EA"/>
    <w:rsid w:val="00860F21"/>
    <w:rsid w:val="008615BF"/>
    <w:rsid w:val="00866DA4"/>
    <w:rsid w:val="00870781"/>
    <w:rsid w:val="008717DE"/>
    <w:rsid w:val="00871D7A"/>
    <w:rsid w:val="0087550F"/>
    <w:rsid w:val="0087769B"/>
    <w:rsid w:val="0088637B"/>
    <w:rsid w:val="00886729"/>
    <w:rsid w:val="00893CB7"/>
    <w:rsid w:val="0089550C"/>
    <w:rsid w:val="00896C78"/>
    <w:rsid w:val="008A1FB9"/>
    <w:rsid w:val="008A29A1"/>
    <w:rsid w:val="008A3D76"/>
    <w:rsid w:val="008A523F"/>
    <w:rsid w:val="008A641F"/>
    <w:rsid w:val="008A6DB4"/>
    <w:rsid w:val="008A7397"/>
    <w:rsid w:val="008B517C"/>
    <w:rsid w:val="008B524F"/>
    <w:rsid w:val="008B52D5"/>
    <w:rsid w:val="008C298E"/>
    <w:rsid w:val="008C37E8"/>
    <w:rsid w:val="008C486D"/>
    <w:rsid w:val="008C510E"/>
    <w:rsid w:val="008C54B3"/>
    <w:rsid w:val="008C6103"/>
    <w:rsid w:val="008D18B5"/>
    <w:rsid w:val="008D3C24"/>
    <w:rsid w:val="008D4FEF"/>
    <w:rsid w:val="008D7E87"/>
    <w:rsid w:val="008E1F1C"/>
    <w:rsid w:val="008E6620"/>
    <w:rsid w:val="008E756D"/>
    <w:rsid w:val="008F0B71"/>
    <w:rsid w:val="008F0F5F"/>
    <w:rsid w:val="008F1E20"/>
    <w:rsid w:val="008F3CF9"/>
    <w:rsid w:val="008F6D72"/>
    <w:rsid w:val="00900D5C"/>
    <w:rsid w:val="00902A07"/>
    <w:rsid w:val="00903AA0"/>
    <w:rsid w:val="009058FC"/>
    <w:rsid w:val="00906598"/>
    <w:rsid w:val="009121FA"/>
    <w:rsid w:val="0091369E"/>
    <w:rsid w:val="00922457"/>
    <w:rsid w:val="00924714"/>
    <w:rsid w:val="009268BB"/>
    <w:rsid w:val="00927978"/>
    <w:rsid w:val="00932FEB"/>
    <w:rsid w:val="00935FA1"/>
    <w:rsid w:val="00936D44"/>
    <w:rsid w:val="009413D6"/>
    <w:rsid w:val="00943268"/>
    <w:rsid w:val="00943AF8"/>
    <w:rsid w:val="0094633F"/>
    <w:rsid w:val="00946B56"/>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97B10"/>
    <w:rsid w:val="009A1DBF"/>
    <w:rsid w:val="009A4ECF"/>
    <w:rsid w:val="009A5B30"/>
    <w:rsid w:val="009B0D31"/>
    <w:rsid w:val="009B1107"/>
    <w:rsid w:val="009B4433"/>
    <w:rsid w:val="009C1191"/>
    <w:rsid w:val="009C65EF"/>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3DFF"/>
    <w:rsid w:val="00A05DA8"/>
    <w:rsid w:val="00A10490"/>
    <w:rsid w:val="00A10D7F"/>
    <w:rsid w:val="00A164ED"/>
    <w:rsid w:val="00A170FF"/>
    <w:rsid w:val="00A20C9F"/>
    <w:rsid w:val="00A23FB6"/>
    <w:rsid w:val="00A25306"/>
    <w:rsid w:val="00A25705"/>
    <w:rsid w:val="00A26E90"/>
    <w:rsid w:val="00A276D9"/>
    <w:rsid w:val="00A30FDB"/>
    <w:rsid w:val="00A41B63"/>
    <w:rsid w:val="00A427F0"/>
    <w:rsid w:val="00A45C27"/>
    <w:rsid w:val="00A472E9"/>
    <w:rsid w:val="00A51638"/>
    <w:rsid w:val="00A527BA"/>
    <w:rsid w:val="00A5654B"/>
    <w:rsid w:val="00A566AF"/>
    <w:rsid w:val="00A56B37"/>
    <w:rsid w:val="00A63EA6"/>
    <w:rsid w:val="00A656AA"/>
    <w:rsid w:val="00A72072"/>
    <w:rsid w:val="00A75271"/>
    <w:rsid w:val="00A75C00"/>
    <w:rsid w:val="00A8169A"/>
    <w:rsid w:val="00A81AB7"/>
    <w:rsid w:val="00A846F1"/>
    <w:rsid w:val="00A8613B"/>
    <w:rsid w:val="00A8775E"/>
    <w:rsid w:val="00A90122"/>
    <w:rsid w:val="00A93030"/>
    <w:rsid w:val="00A95265"/>
    <w:rsid w:val="00AA1132"/>
    <w:rsid w:val="00AA3586"/>
    <w:rsid w:val="00AA3C04"/>
    <w:rsid w:val="00AA564A"/>
    <w:rsid w:val="00AB625D"/>
    <w:rsid w:val="00AC3A06"/>
    <w:rsid w:val="00AC73D4"/>
    <w:rsid w:val="00AD47B3"/>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3FF0"/>
    <w:rsid w:val="00B64137"/>
    <w:rsid w:val="00B65496"/>
    <w:rsid w:val="00B66147"/>
    <w:rsid w:val="00B66AE0"/>
    <w:rsid w:val="00B67624"/>
    <w:rsid w:val="00B7071A"/>
    <w:rsid w:val="00B712FB"/>
    <w:rsid w:val="00B71D85"/>
    <w:rsid w:val="00B71E15"/>
    <w:rsid w:val="00B72127"/>
    <w:rsid w:val="00B8003B"/>
    <w:rsid w:val="00B81170"/>
    <w:rsid w:val="00B9165D"/>
    <w:rsid w:val="00B921C4"/>
    <w:rsid w:val="00B928AE"/>
    <w:rsid w:val="00B95644"/>
    <w:rsid w:val="00BA03C4"/>
    <w:rsid w:val="00BA1164"/>
    <w:rsid w:val="00BA1E4E"/>
    <w:rsid w:val="00BA683C"/>
    <w:rsid w:val="00BA6DC0"/>
    <w:rsid w:val="00BB1080"/>
    <w:rsid w:val="00BB3CB1"/>
    <w:rsid w:val="00BB405D"/>
    <w:rsid w:val="00BB4920"/>
    <w:rsid w:val="00BB5896"/>
    <w:rsid w:val="00BC10F3"/>
    <w:rsid w:val="00BC62BA"/>
    <w:rsid w:val="00BC74FB"/>
    <w:rsid w:val="00BD2B22"/>
    <w:rsid w:val="00BD73DD"/>
    <w:rsid w:val="00BD7D87"/>
    <w:rsid w:val="00BE0E4D"/>
    <w:rsid w:val="00BE2B15"/>
    <w:rsid w:val="00BE3E12"/>
    <w:rsid w:val="00BF479B"/>
    <w:rsid w:val="00BF4F4C"/>
    <w:rsid w:val="00BF5E3B"/>
    <w:rsid w:val="00C02EBC"/>
    <w:rsid w:val="00C03BDD"/>
    <w:rsid w:val="00C03F06"/>
    <w:rsid w:val="00C0449D"/>
    <w:rsid w:val="00C0515A"/>
    <w:rsid w:val="00C061D3"/>
    <w:rsid w:val="00C074A7"/>
    <w:rsid w:val="00C112D9"/>
    <w:rsid w:val="00C15D28"/>
    <w:rsid w:val="00C164DF"/>
    <w:rsid w:val="00C16B52"/>
    <w:rsid w:val="00C1747E"/>
    <w:rsid w:val="00C17CA7"/>
    <w:rsid w:val="00C2056E"/>
    <w:rsid w:val="00C20B51"/>
    <w:rsid w:val="00C24143"/>
    <w:rsid w:val="00C30EB8"/>
    <w:rsid w:val="00C31D08"/>
    <w:rsid w:val="00C32840"/>
    <w:rsid w:val="00C3605D"/>
    <w:rsid w:val="00C370A6"/>
    <w:rsid w:val="00C37FEB"/>
    <w:rsid w:val="00C41422"/>
    <w:rsid w:val="00C4233A"/>
    <w:rsid w:val="00C4535E"/>
    <w:rsid w:val="00C455DA"/>
    <w:rsid w:val="00C478D9"/>
    <w:rsid w:val="00C505B2"/>
    <w:rsid w:val="00C52F68"/>
    <w:rsid w:val="00C54CA0"/>
    <w:rsid w:val="00C5530C"/>
    <w:rsid w:val="00C563C1"/>
    <w:rsid w:val="00C57704"/>
    <w:rsid w:val="00C607F6"/>
    <w:rsid w:val="00C61451"/>
    <w:rsid w:val="00C62D43"/>
    <w:rsid w:val="00C6597D"/>
    <w:rsid w:val="00C67BF8"/>
    <w:rsid w:val="00C7142B"/>
    <w:rsid w:val="00C73EBC"/>
    <w:rsid w:val="00C74C2F"/>
    <w:rsid w:val="00C808EE"/>
    <w:rsid w:val="00C82357"/>
    <w:rsid w:val="00C85078"/>
    <w:rsid w:val="00C86FD4"/>
    <w:rsid w:val="00C91DFC"/>
    <w:rsid w:val="00CA0EF1"/>
    <w:rsid w:val="00CB1FF0"/>
    <w:rsid w:val="00CB481F"/>
    <w:rsid w:val="00CB561C"/>
    <w:rsid w:val="00CB6F3B"/>
    <w:rsid w:val="00CB7233"/>
    <w:rsid w:val="00CB77AD"/>
    <w:rsid w:val="00CB7BDD"/>
    <w:rsid w:val="00CC2440"/>
    <w:rsid w:val="00CC45D3"/>
    <w:rsid w:val="00CC5259"/>
    <w:rsid w:val="00CD525A"/>
    <w:rsid w:val="00CD52FB"/>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4BBD"/>
    <w:rsid w:val="00D1558B"/>
    <w:rsid w:val="00D163B7"/>
    <w:rsid w:val="00D2387D"/>
    <w:rsid w:val="00D25028"/>
    <w:rsid w:val="00D3288B"/>
    <w:rsid w:val="00D330D0"/>
    <w:rsid w:val="00D3582E"/>
    <w:rsid w:val="00D40A1B"/>
    <w:rsid w:val="00D416D2"/>
    <w:rsid w:val="00D417A1"/>
    <w:rsid w:val="00D43485"/>
    <w:rsid w:val="00D43B3A"/>
    <w:rsid w:val="00D4444E"/>
    <w:rsid w:val="00D45F49"/>
    <w:rsid w:val="00D47BD3"/>
    <w:rsid w:val="00D517E7"/>
    <w:rsid w:val="00D621B1"/>
    <w:rsid w:val="00D6664D"/>
    <w:rsid w:val="00D677CE"/>
    <w:rsid w:val="00D76642"/>
    <w:rsid w:val="00D8389B"/>
    <w:rsid w:val="00D92640"/>
    <w:rsid w:val="00D96290"/>
    <w:rsid w:val="00D96D3D"/>
    <w:rsid w:val="00D97836"/>
    <w:rsid w:val="00DA2E51"/>
    <w:rsid w:val="00DA735F"/>
    <w:rsid w:val="00DB1CEB"/>
    <w:rsid w:val="00DB2188"/>
    <w:rsid w:val="00DB2959"/>
    <w:rsid w:val="00DB387A"/>
    <w:rsid w:val="00DC0C4A"/>
    <w:rsid w:val="00DD1B88"/>
    <w:rsid w:val="00DD21B9"/>
    <w:rsid w:val="00DD238D"/>
    <w:rsid w:val="00DD3086"/>
    <w:rsid w:val="00DD31BE"/>
    <w:rsid w:val="00DD38FC"/>
    <w:rsid w:val="00DD528E"/>
    <w:rsid w:val="00DD66F6"/>
    <w:rsid w:val="00DD6FAA"/>
    <w:rsid w:val="00DD77C3"/>
    <w:rsid w:val="00DD7D92"/>
    <w:rsid w:val="00DD7E19"/>
    <w:rsid w:val="00DE1DB6"/>
    <w:rsid w:val="00DE2523"/>
    <w:rsid w:val="00DE3CCD"/>
    <w:rsid w:val="00DF4539"/>
    <w:rsid w:val="00DF55F9"/>
    <w:rsid w:val="00DF7D95"/>
    <w:rsid w:val="00E00DA6"/>
    <w:rsid w:val="00E04E8B"/>
    <w:rsid w:val="00E0674A"/>
    <w:rsid w:val="00E0738D"/>
    <w:rsid w:val="00E0755C"/>
    <w:rsid w:val="00E11A21"/>
    <w:rsid w:val="00E141A8"/>
    <w:rsid w:val="00E14D92"/>
    <w:rsid w:val="00E20096"/>
    <w:rsid w:val="00E2028D"/>
    <w:rsid w:val="00E245B3"/>
    <w:rsid w:val="00E24B69"/>
    <w:rsid w:val="00E275C5"/>
    <w:rsid w:val="00E27850"/>
    <w:rsid w:val="00E307F9"/>
    <w:rsid w:val="00E3185E"/>
    <w:rsid w:val="00E31FA3"/>
    <w:rsid w:val="00E3405D"/>
    <w:rsid w:val="00E346E2"/>
    <w:rsid w:val="00E369D9"/>
    <w:rsid w:val="00E36B4F"/>
    <w:rsid w:val="00E36C9C"/>
    <w:rsid w:val="00E406FB"/>
    <w:rsid w:val="00E4246D"/>
    <w:rsid w:val="00E42F59"/>
    <w:rsid w:val="00E44267"/>
    <w:rsid w:val="00E446ED"/>
    <w:rsid w:val="00E45079"/>
    <w:rsid w:val="00E4601A"/>
    <w:rsid w:val="00E47C96"/>
    <w:rsid w:val="00E53B58"/>
    <w:rsid w:val="00E6142F"/>
    <w:rsid w:val="00E63580"/>
    <w:rsid w:val="00E65B71"/>
    <w:rsid w:val="00E66895"/>
    <w:rsid w:val="00E66B22"/>
    <w:rsid w:val="00E66C64"/>
    <w:rsid w:val="00E66ED6"/>
    <w:rsid w:val="00E67635"/>
    <w:rsid w:val="00E67A5E"/>
    <w:rsid w:val="00E67D15"/>
    <w:rsid w:val="00E85284"/>
    <w:rsid w:val="00E86FE6"/>
    <w:rsid w:val="00E924C3"/>
    <w:rsid w:val="00E928E6"/>
    <w:rsid w:val="00E939E6"/>
    <w:rsid w:val="00E94712"/>
    <w:rsid w:val="00E97756"/>
    <w:rsid w:val="00E978ED"/>
    <w:rsid w:val="00EA2674"/>
    <w:rsid w:val="00EA3E7D"/>
    <w:rsid w:val="00EA764B"/>
    <w:rsid w:val="00EA7702"/>
    <w:rsid w:val="00EB24C6"/>
    <w:rsid w:val="00EB34AF"/>
    <w:rsid w:val="00EB4F85"/>
    <w:rsid w:val="00EB548E"/>
    <w:rsid w:val="00EB77C6"/>
    <w:rsid w:val="00EC0A0B"/>
    <w:rsid w:val="00ED217D"/>
    <w:rsid w:val="00ED27ED"/>
    <w:rsid w:val="00ED5D93"/>
    <w:rsid w:val="00EE266C"/>
    <w:rsid w:val="00EE39F7"/>
    <w:rsid w:val="00EE4EA4"/>
    <w:rsid w:val="00EE5C9C"/>
    <w:rsid w:val="00EF1A22"/>
    <w:rsid w:val="00EF7983"/>
    <w:rsid w:val="00F00567"/>
    <w:rsid w:val="00F0350A"/>
    <w:rsid w:val="00F041F1"/>
    <w:rsid w:val="00F04E9A"/>
    <w:rsid w:val="00F0637E"/>
    <w:rsid w:val="00F06B9B"/>
    <w:rsid w:val="00F07899"/>
    <w:rsid w:val="00F14C92"/>
    <w:rsid w:val="00F17C29"/>
    <w:rsid w:val="00F21B03"/>
    <w:rsid w:val="00F222EE"/>
    <w:rsid w:val="00F33821"/>
    <w:rsid w:val="00F36A2C"/>
    <w:rsid w:val="00F42B6F"/>
    <w:rsid w:val="00F4664E"/>
    <w:rsid w:val="00F53B5D"/>
    <w:rsid w:val="00F54E30"/>
    <w:rsid w:val="00F55489"/>
    <w:rsid w:val="00F56934"/>
    <w:rsid w:val="00F56ECE"/>
    <w:rsid w:val="00F57882"/>
    <w:rsid w:val="00F610ED"/>
    <w:rsid w:val="00F62ACA"/>
    <w:rsid w:val="00F63D00"/>
    <w:rsid w:val="00F739A7"/>
    <w:rsid w:val="00F76562"/>
    <w:rsid w:val="00F81782"/>
    <w:rsid w:val="00F83421"/>
    <w:rsid w:val="00F836A7"/>
    <w:rsid w:val="00F84D7F"/>
    <w:rsid w:val="00F853DD"/>
    <w:rsid w:val="00F86735"/>
    <w:rsid w:val="00F8774F"/>
    <w:rsid w:val="00F9089D"/>
    <w:rsid w:val="00F91CC2"/>
    <w:rsid w:val="00F941A2"/>
    <w:rsid w:val="00F949BA"/>
    <w:rsid w:val="00F95320"/>
    <w:rsid w:val="00F96733"/>
    <w:rsid w:val="00F967BA"/>
    <w:rsid w:val="00F97B06"/>
    <w:rsid w:val="00F97D26"/>
    <w:rsid w:val="00FA227F"/>
    <w:rsid w:val="00FA328A"/>
    <w:rsid w:val="00FA38AE"/>
    <w:rsid w:val="00FA3A2E"/>
    <w:rsid w:val="00FA7D15"/>
    <w:rsid w:val="00FB0092"/>
    <w:rsid w:val="00FB3F14"/>
    <w:rsid w:val="00FB7061"/>
    <w:rsid w:val="00FB71AA"/>
    <w:rsid w:val="00FB763E"/>
    <w:rsid w:val="00FB77F6"/>
    <w:rsid w:val="00FC16AA"/>
    <w:rsid w:val="00FC3058"/>
    <w:rsid w:val="00FC40FF"/>
    <w:rsid w:val="00FC4F10"/>
    <w:rsid w:val="00FC5D9D"/>
    <w:rsid w:val="00FC7828"/>
    <w:rsid w:val="00FC7EE2"/>
    <w:rsid w:val="00FD3BD3"/>
    <w:rsid w:val="00FD4F26"/>
    <w:rsid w:val="00FD6581"/>
    <w:rsid w:val="00FD7356"/>
    <w:rsid w:val="00FE1F64"/>
    <w:rsid w:val="00FE21AD"/>
    <w:rsid w:val="00FE48B1"/>
    <w:rsid w:val="00FE5371"/>
    <w:rsid w:val="00FE7D45"/>
    <w:rsid w:val="00FF2A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 w:type="table" w:styleId="GridTable1Light-Accent2">
    <w:name w:val="Grid Table 1 Light Accent 2"/>
    <w:basedOn w:val="TableNormal"/>
    <w:uiPriority w:val="46"/>
    <w:rsid w:val="003835D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35D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A63EA6"/>
    <w:pPr>
      <w:spacing w:line="240" w:lineRule="auto"/>
    </w:pPr>
    <w:rPr>
      <w:sz w:val="20"/>
      <w:szCs w:val="20"/>
    </w:rPr>
  </w:style>
  <w:style w:type="character" w:customStyle="1" w:styleId="FootnoteTextChar">
    <w:name w:val="Footnote Text Char"/>
    <w:basedOn w:val="DefaultParagraphFont"/>
    <w:link w:val="FootnoteText"/>
    <w:uiPriority w:val="99"/>
    <w:semiHidden/>
    <w:rsid w:val="00A63EA6"/>
    <w:rPr>
      <w:sz w:val="20"/>
      <w:szCs w:val="20"/>
    </w:rPr>
  </w:style>
  <w:style w:type="character" w:styleId="FootnoteReference">
    <w:name w:val="footnote reference"/>
    <w:basedOn w:val="DefaultParagraphFont"/>
    <w:uiPriority w:val="99"/>
    <w:semiHidden/>
    <w:unhideWhenUsed/>
    <w:rsid w:val="00A63E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782512">
      <w:bodyDiv w:val="1"/>
      <w:marLeft w:val="0"/>
      <w:marRight w:val="0"/>
      <w:marTop w:val="0"/>
      <w:marBottom w:val="0"/>
      <w:divBdr>
        <w:top w:val="none" w:sz="0" w:space="0" w:color="auto"/>
        <w:left w:val="none" w:sz="0" w:space="0" w:color="auto"/>
        <w:bottom w:val="none" w:sz="0" w:space="0" w:color="auto"/>
        <w:right w:val="none" w:sz="0" w:space="0" w:color="auto"/>
      </w:divBdr>
    </w:div>
    <w:div w:id="1107382478">
      <w:bodyDiv w:val="1"/>
      <w:marLeft w:val="0"/>
      <w:marRight w:val="0"/>
      <w:marTop w:val="0"/>
      <w:marBottom w:val="0"/>
      <w:divBdr>
        <w:top w:val="none" w:sz="0" w:space="0" w:color="auto"/>
        <w:left w:val="none" w:sz="0" w:space="0" w:color="auto"/>
        <w:bottom w:val="none" w:sz="0" w:space="0" w:color="auto"/>
        <w:right w:val="none" w:sz="0" w:space="0" w:color="auto"/>
      </w:divBdr>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554080298">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emf"/><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null)"/><Relationship Id="rId84" Type="http://schemas.openxmlformats.org/officeDocument/2006/relationships/image" Target="media/image62.(null)"/><Relationship Id="rId138" Type="http://schemas.openxmlformats.org/officeDocument/2006/relationships/image" Target="media/image113.emf"/><Relationship Id="rId159" Type="http://schemas.openxmlformats.org/officeDocument/2006/relationships/image" Target="media/image134.(null)"/><Relationship Id="rId170" Type="http://schemas.openxmlformats.org/officeDocument/2006/relationships/image" Target="media/image145.(null)"/><Relationship Id="rId191" Type="http://schemas.openxmlformats.org/officeDocument/2006/relationships/image" Target="media/image166.(null)"/><Relationship Id="rId205" Type="http://schemas.openxmlformats.org/officeDocument/2006/relationships/image" Target="media/image180.(null)"/><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emf"/><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null)"/><Relationship Id="rId216" Type="http://schemas.openxmlformats.org/officeDocument/2006/relationships/image" Target="media/image191.(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null)"/><Relationship Id="rId118" Type="http://schemas.openxmlformats.org/officeDocument/2006/relationships/image" Target="media/image96.emf"/><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png"/><Relationship Id="rId192" Type="http://schemas.openxmlformats.org/officeDocument/2006/relationships/image" Target="media/image167.(null)"/><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null)"/><Relationship Id="rId96" Type="http://schemas.openxmlformats.org/officeDocument/2006/relationships/image" Target="media/image74.(null)"/><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null)"/><Relationship Id="rId217" Type="http://schemas.openxmlformats.org/officeDocument/2006/relationships/image" Target="media/image192.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7.emf"/><Relationship Id="rId44" Type="http://schemas.openxmlformats.org/officeDocument/2006/relationships/image" Target="media/image22.emf"/><Relationship Id="rId65" Type="http://schemas.openxmlformats.org/officeDocument/2006/relationships/image" Target="media/image43.emf"/><Relationship Id="rId86" Type="http://schemas.openxmlformats.org/officeDocument/2006/relationships/image" Target="media/image64.(null)"/><Relationship Id="rId130" Type="http://schemas.openxmlformats.org/officeDocument/2006/relationships/image" Target="media/image105.(null)"/><Relationship Id="rId151" Type="http://schemas.openxmlformats.org/officeDocument/2006/relationships/image" Target="media/image126.(null)"/><Relationship Id="rId172" Type="http://schemas.openxmlformats.org/officeDocument/2006/relationships/image" Target="media/image147.(null)"/><Relationship Id="rId193" Type="http://schemas.openxmlformats.org/officeDocument/2006/relationships/image" Target="media/image168.png"/><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openxmlformats.org/officeDocument/2006/relationships/image" Target="media/image87.(nul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null)"/><Relationship Id="rId97" Type="http://schemas.openxmlformats.org/officeDocument/2006/relationships/image" Target="media/image75.(null)"/><Relationship Id="rId120" Type="http://schemas.openxmlformats.org/officeDocument/2006/relationships/comments" Target="comments.xml"/><Relationship Id="rId141" Type="http://schemas.openxmlformats.org/officeDocument/2006/relationships/image" Target="media/image116.(null)"/><Relationship Id="rId7" Type="http://schemas.openxmlformats.org/officeDocument/2006/relationships/endnotes" Target="endnotes.xml"/><Relationship Id="rId162" Type="http://schemas.openxmlformats.org/officeDocument/2006/relationships/image" Target="media/image137.(null)"/><Relationship Id="rId183" Type="http://schemas.openxmlformats.org/officeDocument/2006/relationships/image" Target="media/image158.png"/><Relationship Id="rId218" Type="http://schemas.openxmlformats.org/officeDocument/2006/relationships/image" Target="media/image193.emf"/><Relationship Id="rId24" Type="http://schemas.openxmlformats.org/officeDocument/2006/relationships/image" Target="media/image2.emf"/><Relationship Id="rId45" Type="http://schemas.openxmlformats.org/officeDocument/2006/relationships/image" Target="media/image23.jpg"/><Relationship Id="rId66" Type="http://schemas.openxmlformats.org/officeDocument/2006/relationships/image" Target="media/image44.emf"/><Relationship Id="rId87" Type="http://schemas.openxmlformats.org/officeDocument/2006/relationships/image" Target="media/image65.(null)"/><Relationship Id="rId110" Type="http://schemas.openxmlformats.org/officeDocument/2006/relationships/image" Target="media/image88.emf"/><Relationship Id="rId131" Type="http://schemas.openxmlformats.org/officeDocument/2006/relationships/image" Target="media/image106.png"/><Relationship Id="rId152" Type="http://schemas.openxmlformats.org/officeDocument/2006/relationships/image" Target="media/image127.(null)"/><Relationship Id="rId173" Type="http://schemas.openxmlformats.org/officeDocument/2006/relationships/image" Target="media/image148.(null)"/><Relationship Id="rId194" Type="http://schemas.openxmlformats.org/officeDocument/2006/relationships/image" Target="media/image169.(null)"/><Relationship Id="rId208" Type="http://schemas.openxmlformats.org/officeDocument/2006/relationships/image" Target="media/image183.emf"/><Relationship Id="rId14" Type="http://schemas.openxmlformats.org/officeDocument/2006/relationships/hyperlink" Target="file:////Users/sachli/Documents/PhD/PhD-thesis/PhD-thesis-v1.docx" TargetMode="External"/><Relationship Id="rId35" Type="http://schemas.openxmlformats.org/officeDocument/2006/relationships/image" Target="media/image13.png"/><Relationship Id="rId56" Type="http://schemas.openxmlformats.org/officeDocument/2006/relationships/image" Target="media/image34.png"/><Relationship Id="rId77" Type="http://schemas.openxmlformats.org/officeDocument/2006/relationships/image" Target="media/image55.emf"/><Relationship Id="rId100" Type="http://schemas.openxmlformats.org/officeDocument/2006/relationships/image" Target="media/image78.emf"/><Relationship Id="rId8" Type="http://schemas.openxmlformats.org/officeDocument/2006/relationships/header" Target="header1.xml"/><Relationship Id="rId51" Type="http://schemas.openxmlformats.org/officeDocument/2006/relationships/image" Target="media/image29.(null)"/><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microsoft.com/office/2011/relationships/commentsExtended" Target="commentsExtended.xml"/><Relationship Id="rId142" Type="http://schemas.openxmlformats.org/officeDocument/2006/relationships/image" Target="media/image117.(null)"/><Relationship Id="rId163" Type="http://schemas.openxmlformats.org/officeDocument/2006/relationships/image" Target="media/image138.png"/><Relationship Id="rId184" Type="http://schemas.openxmlformats.org/officeDocument/2006/relationships/image" Target="media/image159.emf"/><Relationship Id="rId189" Type="http://schemas.openxmlformats.org/officeDocument/2006/relationships/image" Target="media/image164.(null)"/><Relationship Id="rId219" Type="http://schemas.openxmlformats.org/officeDocument/2006/relationships/image" Target="media/image194.png"/><Relationship Id="rId3" Type="http://schemas.openxmlformats.org/officeDocument/2006/relationships/styles" Target="styles.xml"/><Relationship Id="rId214" Type="http://schemas.openxmlformats.org/officeDocument/2006/relationships/image" Target="media/image189.(null)"/><Relationship Id="rId25" Type="http://schemas.openxmlformats.org/officeDocument/2006/relationships/image" Target="media/image3.emf"/><Relationship Id="rId46" Type="http://schemas.openxmlformats.org/officeDocument/2006/relationships/image" Target="media/image24.jpeg"/><Relationship Id="rId67" Type="http://schemas.openxmlformats.org/officeDocument/2006/relationships/image" Target="media/image45.png"/><Relationship Id="rId116" Type="http://schemas.openxmlformats.org/officeDocument/2006/relationships/image" Target="media/image94.emf"/><Relationship Id="rId137" Type="http://schemas.openxmlformats.org/officeDocument/2006/relationships/image" Target="media/image112.png"/><Relationship Id="rId158" Type="http://schemas.openxmlformats.org/officeDocument/2006/relationships/image" Target="media/image133.png"/><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9.emf"/><Relationship Id="rId132" Type="http://schemas.openxmlformats.org/officeDocument/2006/relationships/image" Target="media/image107.emf"/><Relationship Id="rId153" Type="http://schemas.openxmlformats.org/officeDocument/2006/relationships/image" Target="media/image128.png"/><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null)"/><Relationship Id="rId220" Type="http://schemas.openxmlformats.org/officeDocument/2006/relationships/image" Target="media/image195.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emf"/><Relationship Id="rId57" Type="http://schemas.openxmlformats.org/officeDocument/2006/relationships/image" Target="media/image35.emf"/><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null)"/><Relationship Id="rId73" Type="http://schemas.openxmlformats.org/officeDocument/2006/relationships/image" Target="media/image51.png"/><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emf"/><Relationship Id="rId122" Type="http://schemas.microsoft.com/office/2016/09/relationships/commentsIds" Target="commentsIds.xml"/><Relationship Id="rId143" Type="http://schemas.openxmlformats.org/officeDocument/2006/relationships/image" Target="media/image118.emf"/><Relationship Id="rId148" Type="http://schemas.openxmlformats.org/officeDocument/2006/relationships/image" Target="media/image123.emf"/><Relationship Id="rId164" Type="http://schemas.openxmlformats.org/officeDocument/2006/relationships/image" Target="media/image139.emf"/><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emf"/><Relationship Id="rId215" Type="http://schemas.openxmlformats.org/officeDocument/2006/relationships/image" Target="media/image190.(null)"/><Relationship Id="rId26" Type="http://schemas.openxmlformats.org/officeDocument/2006/relationships/image" Target="media/image4.emf"/><Relationship Id="rId47" Type="http://schemas.openxmlformats.org/officeDocument/2006/relationships/image" Target="media/image25.(null)"/><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90.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emf"/><Relationship Id="rId196" Type="http://schemas.openxmlformats.org/officeDocument/2006/relationships/image" Target="media/image171.emf"/><Relationship Id="rId200" Type="http://schemas.openxmlformats.org/officeDocument/2006/relationships/image" Target="media/image175.emf"/><Relationship Id="rId16" Type="http://schemas.openxmlformats.org/officeDocument/2006/relationships/hyperlink" Target="file:////Users/sachli/Documents/PhD/PhD-thesis/PhD-thesis-v1.docx" TargetMode="External"/><Relationship Id="rId221" Type="http://schemas.openxmlformats.org/officeDocument/2006/relationships/image" Target="media/image196.emf"/><Relationship Id="rId37" Type="http://schemas.openxmlformats.org/officeDocument/2006/relationships/image" Target="media/image15.(null)"/><Relationship Id="rId58" Type="http://schemas.openxmlformats.org/officeDocument/2006/relationships/image" Target="media/image36.emf"/><Relationship Id="rId79" Type="http://schemas.openxmlformats.org/officeDocument/2006/relationships/image" Target="media/image57.png"/><Relationship Id="rId102" Type="http://schemas.openxmlformats.org/officeDocument/2006/relationships/image" Target="media/image80.emf"/><Relationship Id="rId123" Type="http://schemas.openxmlformats.org/officeDocument/2006/relationships/image" Target="media/image98.tif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emf"/><Relationship Id="rId211" Type="http://schemas.openxmlformats.org/officeDocument/2006/relationships/image" Target="media/image186.(nul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emf"/><Relationship Id="rId113" Type="http://schemas.openxmlformats.org/officeDocument/2006/relationships/image" Target="media/image91.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png"/><Relationship Id="rId197" Type="http://schemas.openxmlformats.org/officeDocument/2006/relationships/image" Target="media/image172.emf"/><Relationship Id="rId201" Type="http://schemas.openxmlformats.org/officeDocument/2006/relationships/image" Target="media/image176.(null)"/><Relationship Id="rId222" Type="http://schemas.openxmlformats.org/officeDocument/2006/relationships/image" Target="media/image197.emf"/><Relationship Id="rId17" Type="http://schemas.openxmlformats.org/officeDocument/2006/relationships/hyperlink" Target="file:////Users/sachli/Documents/PhD/PhD-thesis/PhD-thesis-v1.docx" TargetMode="External"/><Relationship Id="rId38" Type="http://schemas.openxmlformats.org/officeDocument/2006/relationships/image" Target="media/image16.emf"/><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emf"/><Relationship Id="rId91" Type="http://schemas.openxmlformats.org/officeDocument/2006/relationships/image" Target="media/image69.emf"/><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emf"/><Relationship Id="rId1" Type="http://schemas.openxmlformats.org/officeDocument/2006/relationships/customXml" Target="../customXml/item1.xml"/><Relationship Id="rId212" Type="http://schemas.openxmlformats.org/officeDocument/2006/relationships/image" Target="media/image187.(nul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92.emf"/><Relationship Id="rId60" Type="http://schemas.openxmlformats.org/officeDocument/2006/relationships/image" Target="media/image38.(null)"/><Relationship Id="rId81" Type="http://schemas.openxmlformats.org/officeDocument/2006/relationships/image" Target="media/image59.emf"/><Relationship Id="rId135" Type="http://schemas.openxmlformats.org/officeDocument/2006/relationships/image" Target="media/image110.emf"/><Relationship Id="rId156" Type="http://schemas.openxmlformats.org/officeDocument/2006/relationships/image" Target="media/image131.emf"/><Relationship Id="rId177" Type="http://schemas.openxmlformats.org/officeDocument/2006/relationships/image" Target="media/image152.emf"/><Relationship Id="rId198" Type="http://schemas.openxmlformats.org/officeDocument/2006/relationships/image" Target="media/image173.emf"/><Relationship Id="rId202" Type="http://schemas.openxmlformats.org/officeDocument/2006/relationships/image" Target="media/image177.(null)"/><Relationship Id="rId223" Type="http://schemas.openxmlformats.org/officeDocument/2006/relationships/fontTable" Target="fontTable.xm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png"/><Relationship Id="rId104" Type="http://schemas.openxmlformats.org/officeDocument/2006/relationships/image" Target="media/image82.emf"/><Relationship Id="rId125" Type="http://schemas.openxmlformats.org/officeDocument/2006/relationships/image" Target="media/image100.emf"/><Relationship Id="rId146" Type="http://schemas.openxmlformats.org/officeDocument/2006/relationships/image" Target="media/image121.emf"/><Relationship Id="rId167" Type="http://schemas.openxmlformats.org/officeDocument/2006/relationships/image" Target="media/image142.emf"/><Relationship Id="rId188" Type="http://schemas.openxmlformats.org/officeDocument/2006/relationships/image" Target="media/image163.png"/><Relationship Id="rId71" Type="http://schemas.openxmlformats.org/officeDocument/2006/relationships/image" Target="media/image49.(null)"/><Relationship Id="rId92" Type="http://schemas.openxmlformats.org/officeDocument/2006/relationships/image" Target="media/image70.emf"/><Relationship Id="rId213" Type="http://schemas.openxmlformats.org/officeDocument/2006/relationships/image" Target="media/image188.png"/><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3.emf"/><Relationship Id="rId136" Type="http://schemas.openxmlformats.org/officeDocument/2006/relationships/image" Target="media/image111.emf"/><Relationship Id="rId157" Type="http://schemas.openxmlformats.org/officeDocument/2006/relationships/image" Target="media/image132.emf"/><Relationship Id="rId178" Type="http://schemas.openxmlformats.org/officeDocument/2006/relationships/image" Target="media/image153.emf"/><Relationship Id="rId61" Type="http://schemas.openxmlformats.org/officeDocument/2006/relationships/image" Target="media/image39.png"/><Relationship Id="rId82" Type="http://schemas.openxmlformats.org/officeDocument/2006/relationships/image" Target="media/image60.emf"/><Relationship Id="rId199" Type="http://schemas.openxmlformats.org/officeDocument/2006/relationships/image" Target="media/image174.png"/><Relationship Id="rId203" Type="http://schemas.openxmlformats.org/officeDocument/2006/relationships/image" Target="media/image178.(null)"/><Relationship Id="rId19" Type="http://schemas.openxmlformats.org/officeDocument/2006/relationships/hyperlink" Target="file:////Users/sachli/Documents/PhD/PhD-thesis/PhD-thesis-v1.docx" TargetMode="External"/><Relationship Id="rId224" Type="http://schemas.openxmlformats.org/officeDocument/2006/relationships/theme" Target="theme/theme1.xml"/><Relationship Id="rId30" Type="http://schemas.openxmlformats.org/officeDocument/2006/relationships/image" Target="media/image8.tiff"/><Relationship Id="rId105" Type="http://schemas.openxmlformats.org/officeDocument/2006/relationships/image" Target="media/image83.png"/><Relationship Id="rId126" Type="http://schemas.openxmlformats.org/officeDocument/2006/relationships/image" Target="media/image101.emf"/><Relationship Id="rId147" Type="http://schemas.openxmlformats.org/officeDocument/2006/relationships/image" Target="media/image122.emf"/><Relationship Id="rId168" Type="http://schemas.openxmlformats.org/officeDocument/2006/relationships/image" Target="media/image1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BF967-B30F-4546-8B78-76EAB1D67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9</TotalTime>
  <Pages>97</Pages>
  <Words>52272</Words>
  <Characters>297957</Characters>
  <Application>Microsoft Office Word</Application>
  <DocSecurity>0</DocSecurity>
  <Lines>2482</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64</cp:revision>
  <cp:lastPrinted>2018-10-24T12:45:00Z</cp:lastPrinted>
  <dcterms:created xsi:type="dcterms:W3CDTF">2018-10-08T09:54:00Z</dcterms:created>
  <dcterms:modified xsi:type="dcterms:W3CDTF">2018-11-29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